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A39064" w14:textId="48510FB5" w:rsidR="008378F1" w:rsidRDefault="006E7692" w:rsidP="00D051DD">
      <w:pPr>
        <w:spacing w:after="0" w:line="240" w:lineRule="auto"/>
        <w:jc w:val="center"/>
        <w:rPr>
          <w:rFonts w:ascii="Times New Roman" w:hAnsi="Times New Roman"/>
          <w:b/>
          <w:bCs/>
          <w:sz w:val="28"/>
          <w:szCs w:val="28"/>
        </w:rPr>
      </w:pPr>
      <w:proofErr w:type="spellStart"/>
      <w:r w:rsidRPr="006E7692">
        <w:rPr>
          <w:rFonts w:ascii="Times New Roman" w:hAnsi="Times New Roman"/>
          <w:b/>
          <w:bCs/>
          <w:sz w:val="28"/>
          <w:szCs w:val="28"/>
          <w:lang w:val="en-US"/>
        </w:rPr>
        <w:t>Sistem</w:t>
      </w:r>
      <w:proofErr w:type="spellEnd"/>
      <w:r w:rsidRPr="006E7692">
        <w:rPr>
          <w:rFonts w:ascii="Times New Roman" w:hAnsi="Times New Roman"/>
          <w:b/>
          <w:bCs/>
          <w:sz w:val="28"/>
          <w:szCs w:val="28"/>
          <w:lang w:val="en-US"/>
        </w:rPr>
        <w:t xml:space="preserve"> </w:t>
      </w:r>
      <w:proofErr w:type="spellStart"/>
      <w:r w:rsidRPr="006E7692">
        <w:rPr>
          <w:rFonts w:ascii="Times New Roman" w:hAnsi="Times New Roman"/>
          <w:b/>
          <w:bCs/>
          <w:sz w:val="28"/>
          <w:szCs w:val="28"/>
          <w:lang w:val="en-US"/>
        </w:rPr>
        <w:t>Pengambil</w:t>
      </w:r>
      <w:proofErr w:type="spellEnd"/>
      <w:r w:rsidRPr="006E7692">
        <w:rPr>
          <w:rFonts w:ascii="Times New Roman" w:hAnsi="Times New Roman"/>
          <w:b/>
          <w:bCs/>
          <w:sz w:val="28"/>
          <w:szCs w:val="28"/>
          <w:lang w:val="en-US"/>
        </w:rPr>
        <w:t xml:space="preserve"> Keputusan </w:t>
      </w:r>
      <w:proofErr w:type="spellStart"/>
      <w:r w:rsidRPr="006E7692">
        <w:rPr>
          <w:rFonts w:ascii="Times New Roman" w:hAnsi="Times New Roman"/>
          <w:b/>
          <w:bCs/>
          <w:sz w:val="28"/>
          <w:szCs w:val="28"/>
          <w:lang w:val="en-US"/>
        </w:rPr>
        <w:t>Menggunakan</w:t>
      </w:r>
      <w:proofErr w:type="spellEnd"/>
      <w:r w:rsidRPr="006E7692">
        <w:rPr>
          <w:rFonts w:ascii="Times New Roman" w:hAnsi="Times New Roman"/>
          <w:b/>
          <w:bCs/>
          <w:sz w:val="28"/>
          <w:szCs w:val="28"/>
          <w:lang w:val="en-US"/>
        </w:rPr>
        <w:t xml:space="preserve"> </w:t>
      </w:r>
      <w:r w:rsidR="00075791" w:rsidRPr="00075791">
        <w:rPr>
          <w:rFonts w:ascii="Times New Roman" w:hAnsi="Times New Roman"/>
          <w:b/>
          <w:bCs/>
          <w:i/>
          <w:iCs/>
          <w:sz w:val="28"/>
          <w:szCs w:val="28"/>
          <w:lang w:val="en-US"/>
        </w:rPr>
        <w:t>Fuzzy</w:t>
      </w:r>
      <w:r w:rsidRPr="006E7692">
        <w:rPr>
          <w:rFonts w:ascii="Times New Roman" w:hAnsi="Times New Roman"/>
          <w:b/>
          <w:bCs/>
          <w:sz w:val="28"/>
          <w:szCs w:val="28"/>
          <w:lang w:val="en-US"/>
        </w:rPr>
        <w:t xml:space="preserve"> </w:t>
      </w:r>
      <w:proofErr w:type="spellStart"/>
      <w:r w:rsidRPr="006E7692">
        <w:rPr>
          <w:rFonts w:ascii="Times New Roman" w:hAnsi="Times New Roman"/>
          <w:b/>
          <w:bCs/>
          <w:sz w:val="28"/>
          <w:szCs w:val="28"/>
          <w:lang w:val="en-US"/>
        </w:rPr>
        <w:t>Sugeno</w:t>
      </w:r>
      <w:proofErr w:type="spellEnd"/>
      <w:r w:rsidRPr="006E7692">
        <w:rPr>
          <w:rFonts w:ascii="Times New Roman" w:hAnsi="Times New Roman"/>
          <w:b/>
          <w:bCs/>
          <w:sz w:val="28"/>
          <w:szCs w:val="28"/>
          <w:lang w:val="en-US"/>
        </w:rPr>
        <w:t xml:space="preserve"> </w:t>
      </w:r>
      <w:proofErr w:type="spellStart"/>
      <w:r w:rsidRPr="006E7692">
        <w:rPr>
          <w:rFonts w:ascii="Times New Roman" w:hAnsi="Times New Roman"/>
          <w:b/>
          <w:bCs/>
          <w:sz w:val="28"/>
          <w:szCs w:val="28"/>
          <w:lang w:val="en-US"/>
        </w:rPr>
        <w:t>untuk</w:t>
      </w:r>
      <w:proofErr w:type="spellEnd"/>
      <w:r w:rsidRPr="006E7692">
        <w:rPr>
          <w:rFonts w:ascii="Times New Roman" w:hAnsi="Times New Roman"/>
          <w:b/>
          <w:bCs/>
          <w:sz w:val="28"/>
          <w:szCs w:val="28"/>
          <w:lang w:val="en-US"/>
        </w:rPr>
        <w:t xml:space="preserve"> </w:t>
      </w:r>
      <w:proofErr w:type="spellStart"/>
      <w:r w:rsidRPr="006E7692">
        <w:rPr>
          <w:rFonts w:ascii="Times New Roman" w:hAnsi="Times New Roman"/>
          <w:b/>
          <w:bCs/>
          <w:sz w:val="28"/>
          <w:szCs w:val="28"/>
          <w:lang w:val="en-US"/>
        </w:rPr>
        <w:t>Menentukan</w:t>
      </w:r>
      <w:proofErr w:type="spellEnd"/>
      <w:r w:rsidRPr="006E7692">
        <w:rPr>
          <w:rFonts w:ascii="Times New Roman" w:hAnsi="Times New Roman"/>
          <w:b/>
          <w:bCs/>
          <w:sz w:val="28"/>
          <w:szCs w:val="28"/>
          <w:lang w:val="en-US"/>
        </w:rPr>
        <w:t xml:space="preserve"> </w:t>
      </w:r>
      <w:proofErr w:type="spellStart"/>
      <w:r w:rsidRPr="006E7692">
        <w:rPr>
          <w:rFonts w:ascii="Times New Roman" w:hAnsi="Times New Roman"/>
          <w:b/>
          <w:bCs/>
          <w:sz w:val="28"/>
          <w:szCs w:val="28"/>
          <w:lang w:val="en-US"/>
        </w:rPr>
        <w:t>Penyakit</w:t>
      </w:r>
      <w:proofErr w:type="spellEnd"/>
      <w:r w:rsidRPr="006E7692">
        <w:rPr>
          <w:rFonts w:ascii="Times New Roman" w:hAnsi="Times New Roman"/>
          <w:b/>
          <w:bCs/>
          <w:sz w:val="28"/>
          <w:szCs w:val="28"/>
          <w:lang w:val="en-US"/>
        </w:rPr>
        <w:t xml:space="preserve"> </w:t>
      </w:r>
      <w:proofErr w:type="spellStart"/>
      <w:r w:rsidRPr="006E7692">
        <w:rPr>
          <w:rFonts w:ascii="Times New Roman" w:hAnsi="Times New Roman"/>
          <w:b/>
          <w:bCs/>
          <w:sz w:val="28"/>
          <w:szCs w:val="28"/>
          <w:lang w:val="en-US"/>
        </w:rPr>
        <w:t>Obesitas</w:t>
      </w:r>
      <w:proofErr w:type="spellEnd"/>
      <w:r w:rsidRPr="006E7692">
        <w:rPr>
          <w:rFonts w:ascii="Times New Roman" w:hAnsi="Times New Roman"/>
          <w:b/>
          <w:bCs/>
          <w:sz w:val="28"/>
          <w:szCs w:val="28"/>
          <w:lang w:val="en-US"/>
        </w:rPr>
        <w:t xml:space="preserve"> Anak </w:t>
      </w:r>
      <w:proofErr w:type="spellStart"/>
      <w:r w:rsidRPr="006E7692">
        <w:rPr>
          <w:rFonts w:ascii="Times New Roman" w:hAnsi="Times New Roman"/>
          <w:b/>
          <w:bCs/>
          <w:sz w:val="28"/>
          <w:szCs w:val="28"/>
          <w:lang w:val="en-US"/>
        </w:rPr>
        <w:t>Usia</w:t>
      </w:r>
      <w:proofErr w:type="spellEnd"/>
      <w:r w:rsidRPr="006E7692">
        <w:rPr>
          <w:rFonts w:ascii="Times New Roman" w:hAnsi="Times New Roman"/>
          <w:b/>
          <w:bCs/>
          <w:sz w:val="28"/>
          <w:szCs w:val="28"/>
          <w:lang w:val="en-US"/>
        </w:rPr>
        <w:t xml:space="preserve"> 0 </w:t>
      </w:r>
      <w:proofErr w:type="spellStart"/>
      <w:r w:rsidRPr="006E7692">
        <w:rPr>
          <w:rFonts w:ascii="Times New Roman" w:hAnsi="Times New Roman"/>
          <w:b/>
          <w:bCs/>
          <w:sz w:val="28"/>
          <w:szCs w:val="28"/>
          <w:lang w:val="en-US"/>
        </w:rPr>
        <w:t>sampai</w:t>
      </w:r>
      <w:proofErr w:type="spellEnd"/>
      <w:r w:rsidRPr="006E7692">
        <w:rPr>
          <w:rFonts w:ascii="Times New Roman" w:hAnsi="Times New Roman"/>
          <w:b/>
          <w:bCs/>
          <w:sz w:val="28"/>
          <w:szCs w:val="28"/>
          <w:lang w:val="en-US"/>
        </w:rPr>
        <w:t xml:space="preserve"> 16 </w:t>
      </w:r>
      <w:proofErr w:type="spellStart"/>
      <w:r w:rsidRPr="006E7692">
        <w:rPr>
          <w:rFonts w:ascii="Times New Roman" w:hAnsi="Times New Roman"/>
          <w:b/>
          <w:bCs/>
          <w:sz w:val="28"/>
          <w:szCs w:val="28"/>
          <w:lang w:val="en-US"/>
        </w:rPr>
        <w:t>Tahun</w:t>
      </w:r>
      <w:proofErr w:type="spellEnd"/>
    </w:p>
    <w:p w14:paraId="4BE707E5" w14:textId="77777777" w:rsidR="00D051DD" w:rsidRDefault="00D051DD" w:rsidP="00D051DD">
      <w:pPr>
        <w:spacing w:after="0" w:line="240" w:lineRule="auto"/>
        <w:jc w:val="center"/>
        <w:rPr>
          <w:rFonts w:ascii="Times New Roman" w:hAnsi="Times New Roman"/>
          <w:sz w:val="24"/>
          <w:szCs w:val="24"/>
        </w:rPr>
      </w:pPr>
    </w:p>
    <w:p w14:paraId="7926C58A" w14:textId="41D7A100" w:rsidR="00D051DD" w:rsidRDefault="006E7692" w:rsidP="00D051DD">
      <w:pPr>
        <w:spacing w:after="0" w:line="240" w:lineRule="auto"/>
        <w:jc w:val="center"/>
        <w:rPr>
          <w:rFonts w:ascii="Times New Roman" w:hAnsi="Times New Roman"/>
          <w:sz w:val="24"/>
          <w:szCs w:val="24"/>
        </w:rPr>
      </w:pPr>
      <w:r w:rsidRPr="006E7692">
        <w:rPr>
          <w:rFonts w:ascii="Times New Roman" w:hAnsi="Times New Roman"/>
          <w:sz w:val="24"/>
          <w:szCs w:val="24"/>
          <w:lang w:val="fi-FI"/>
        </w:rPr>
        <w:t>Mohamad Imam Gozali</w:t>
      </w:r>
    </w:p>
    <w:p w14:paraId="5F7527CE" w14:textId="77777777" w:rsidR="00CB04C5" w:rsidRDefault="00CB04C5" w:rsidP="00D051DD">
      <w:pPr>
        <w:spacing w:after="0" w:line="240" w:lineRule="auto"/>
        <w:jc w:val="center"/>
        <w:rPr>
          <w:rFonts w:ascii="Times New Roman" w:hAnsi="Times New Roman"/>
          <w:sz w:val="24"/>
          <w:szCs w:val="24"/>
        </w:rPr>
      </w:pPr>
    </w:p>
    <w:p w14:paraId="2C850099" w14:textId="0449853F" w:rsidR="00CB04C5" w:rsidRPr="00176DEB" w:rsidRDefault="006E7692" w:rsidP="003B6EE4">
      <w:pPr>
        <w:spacing w:after="0" w:line="240" w:lineRule="auto"/>
        <w:jc w:val="both"/>
        <w:rPr>
          <w:rFonts w:ascii="Times New Roman" w:hAnsi="Times New Roman"/>
        </w:rPr>
      </w:pPr>
      <w:r w:rsidRPr="006E7692">
        <w:rPr>
          <w:rFonts w:ascii="Times New Roman" w:hAnsi="Times New Roman"/>
          <w:lang w:val="fi-FI"/>
        </w:rPr>
        <w:t>Teknik Informatika, Universitas Indraprasta PGRI Jakarta Selatan, Jl. Nangka No. 58 C (TB. Simatupang), Kel. Tanjung Barat, Kec. Jagakarsa, Jakarta Selatan</w:t>
      </w:r>
    </w:p>
    <w:p w14:paraId="0574C39B" w14:textId="77777777" w:rsidR="002277D5" w:rsidRDefault="002277D5" w:rsidP="00CB04C5">
      <w:pPr>
        <w:spacing w:after="0" w:line="240" w:lineRule="auto"/>
        <w:rPr>
          <w:rFonts w:ascii="Times New Roman" w:hAnsi="Times New Roman"/>
          <w:sz w:val="24"/>
          <w:szCs w:val="24"/>
        </w:rPr>
      </w:pPr>
    </w:p>
    <w:p w14:paraId="6B80B280" w14:textId="77777777" w:rsidR="002277D5" w:rsidRDefault="002277D5" w:rsidP="00CB04C5">
      <w:pPr>
        <w:spacing w:after="0" w:line="240" w:lineRule="auto"/>
        <w:rPr>
          <w:rFonts w:ascii="Times New Roman" w:hAnsi="Times New Roman"/>
          <w:sz w:val="24"/>
          <w:szCs w:val="24"/>
        </w:rPr>
      </w:pPr>
    </w:p>
    <w:tbl>
      <w:tblPr>
        <w:tblW w:w="9072" w:type="dxa"/>
        <w:tblLook w:val="04A0" w:firstRow="1" w:lastRow="0" w:firstColumn="1" w:lastColumn="0" w:noHBand="0" w:noVBand="1"/>
      </w:tblPr>
      <w:tblGrid>
        <w:gridCol w:w="2835"/>
        <w:gridCol w:w="284"/>
        <w:gridCol w:w="5953"/>
      </w:tblGrid>
      <w:tr w:rsidR="002277D5" w:rsidRPr="00295352" w14:paraId="148163B2" w14:textId="77777777" w:rsidTr="00295352">
        <w:tc>
          <w:tcPr>
            <w:tcW w:w="2835" w:type="dxa"/>
            <w:tcBorders>
              <w:top w:val="single" w:sz="4" w:space="0" w:color="auto"/>
              <w:bottom w:val="single" w:sz="4" w:space="0" w:color="auto"/>
            </w:tcBorders>
            <w:shd w:val="clear" w:color="auto" w:fill="auto"/>
          </w:tcPr>
          <w:p w14:paraId="434CC43F" w14:textId="77777777" w:rsidR="002277D5" w:rsidRPr="00295352" w:rsidRDefault="002277D5" w:rsidP="00295352">
            <w:pPr>
              <w:spacing w:after="0" w:line="240" w:lineRule="auto"/>
              <w:rPr>
                <w:rFonts w:ascii="Times New Roman" w:hAnsi="Times New Roman"/>
                <w:b/>
                <w:bCs/>
                <w:sz w:val="24"/>
                <w:szCs w:val="24"/>
              </w:rPr>
            </w:pPr>
            <w:r w:rsidRPr="00295352">
              <w:rPr>
                <w:rFonts w:ascii="Times New Roman" w:hAnsi="Times New Roman"/>
                <w:b/>
                <w:bCs/>
                <w:sz w:val="24"/>
                <w:szCs w:val="24"/>
              </w:rPr>
              <w:t>Info Artikel</w:t>
            </w:r>
          </w:p>
        </w:tc>
        <w:tc>
          <w:tcPr>
            <w:tcW w:w="284" w:type="dxa"/>
            <w:tcBorders>
              <w:top w:val="single" w:sz="4" w:space="0" w:color="auto"/>
            </w:tcBorders>
            <w:shd w:val="clear" w:color="auto" w:fill="auto"/>
          </w:tcPr>
          <w:p w14:paraId="73118684" w14:textId="77777777" w:rsidR="002277D5" w:rsidRPr="00295352" w:rsidRDefault="002277D5" w:rsidP="00295352">
            <w:pPr>
              <w:spacing w:after="0" w:line="240" w:lineRule="auto"/>
              <w:rPr>
                <w:rFonts w:ascii="Times New Roman" w:hAnsi="Times New Roman"/>
                <w:b/>
                <w:bCs/>
                <w:sz w:val="24"/>
                <w:szCs w:val="24"/>
              </w:rPr>
            </w:pPr>
          </w:p>
        </w:tc>
        <w:tc>
          <w:tcPr>
            <w:tcW w:w="5953" w:type="dxa"/>
            <w:tcBorders>
              <w:top w:val="single" w:sz="4" w:space="0" w:color="auto"/>
              <w:bottom w:val="single" w:sz="4" w:space="0" w:color="auto"/>
            </w:tcBorders>
            <w:shd w:val="clear" w:color="auto" w:fill="auto"/>
          </w:tcPr>
          <w:p w14:paraId="026269CC" w14:textId="77777777" w:rsidR="002277D5" w:rsidRPr="00295352" w:rsidRDefault="002277D5" w:rsidP="00295352">
            <w:pPr>
              <w:spacing w:after="0" w:line="240" w:lineRule="auto"/>
              <w:rPr>
                <w:rFonts w:ascii="Times New Roman" w:hAnsi="Times New Roman"/>
                <w:b/>
                <w:bCs/>
                <w:sz w:val="24"/>
                <w:szCs w:val="24"/>
              </w:rPr>
            </w:pPr>
            <w:r w:rsidRPr="00295352">
              <w:rPr>
                <w:rFonts w:ascii="Times New Roman" w:hAnsi="Times New Roman"/>
                <w:b/>
                <w:bCs/>
                <w:sz w:val="24"/>
                <w:szCs w:val="24"/>
              </w:rPr>
              <w:t>ABSTRAK</w:t>
            </w:r>
          </w:p>
        </w:tc>
      </w:tr>
      <w:tr w:rsidR="002277D5" w:rsidRPr="00295352" w14:paraId="71A55277" w14:textId="77777777" w:rsidTr="00295352">
        <w:tc>
          <w:tcPr>
            <w:tcW w:w="2835" w:type="dxa"/>
            <w:tcBorders>
              <w:top w:val="single" w:sz="4" w:space="0" w:color="auto"/>
            </w:tcBorders>
            <w:shd w:val="clear" w:color="auto" w:fill="auto"/>
          </w:tcPr>
          <w:p w14:paraId="42DA5A11" w14:textId="77777777" w:rsidR="004008CF" w:rsidRPr="00295352" w:rsidRDefault="004008CF" w:rsidP="00295352">
            <w:pPr>
              <w:spacing w:after="0" w:line="240" w:lineRule="auto"/>
              <w:rPr>
                <w:rFonts w:ascii="Times New Roman" w:hAnsi="Times New Roman"/>
                <w:sz w:val="24"/>
                <w:szCs w:val="24"/>
              </w:rPr>
            </w:pPr>
          </w:p>
          <w:p w14:paraId="4DBE03B5" w14:textId="77777777" w:rsidR="002277D5" w:rsidRPr="00295352" w:rsidRDefault="004008CF" w:rsidP="00295352">
            <w:pPr>
              <w:spacing w:after="0" w:line="240" w:lineRule="auto"/>
              <w:rPr>
                <w:rFonts w:ascii="Times New Roman" w:hAnsi="Times New Roman"/>
                <w:u w:val="single"/>
              </w:rPr>
            </w:pPr>
            <w:r w:rsidRPr="00295352">
              <w:rPr>
                <w:rFonts w:ascii="Times New Roman" w:hAnsi="Times New Roman"/>
                <w:u w:val="single"/>
              </w:rPr>
              <w:t>Riwayat Artikel</w:t>
            </w:r>
          </w:p>
          <w:p w14:paraId="50BF72D6" w14:textId="77777777" w:rsidR="006E7692" w:rsidRPr="006E7692" w:rsidRDefault="006E7692" w:rsidP="006E7692">
            <w:pPr>
              <w:spacing w:after="0" w:line="240" w:lineRule="auto"/>
              <w:rPr>
                <w:rFonts w:ascii="Times New Roman" w:hAnsi="Times New Roman"/>
              </w:rPr>
            </w:pPr>
            <w:r w:rsidRPr="006E7692">
              <w:rPr>
                <w:rFonts w:ascii="Times New Roman" w:hAnsi="Times New Roman"/>
              </w:rPr>
              <w:t>Diterima: 11-09-2020</w:t>
            </w:r>
          </w:p>
          <w:p w14:paraId="5BA55475" w14:textId="77777777" w:rsidR="006E7692" w:rsidRPr="006E7692" w:rsidRDefault="006E7692" w:rsidP="006E7692">
            <w:pPr>
              <w:spacing w:after="0" w:line="240" w:lineRule="auto"/>
              <w:rPr>
                <w:rFonts w:ascii="Times New Roman" w:hAnsi="Times New Roman"/>
              </w:rPr>
            </w:pPr>
            <w:r w:rsidRPr="006E7692">
              <w:rPr>
                <w:rFonts w:ascii="Times New Roman" w:hAnsi="Times New Roman"/>
              </w:rPr>
              <w:t>Direvisi: 05-10-2020</w:t>
            </w:r>
          </w:p>
          <w:p w14:paraId="5B29ECBA" w14:textId="70A5E8BD" w:rsidR="004008CF" w:rsidRPr="00295352" w:rsidRDefault="006E7692" w:rsidP="006E7692">
            <w:pPr>
              <w:spacing w:after="0" w:line="240" w:lineRule="auto"/>
              <w:rPr>
                <w:rFonts w:ascii="Times New Roman" w:hAnsi="Times New Roman"/>
              </w:rPr>
            </w:pPr>
            <w:r w:rsidRPr="006E7692">
              <w:rPr>
                <w:rFonts w:ascii="Times New Roman" w:hAnsi="Times New Roman"/>
              </w:rPr>
              <w:t>Disetujui: 25-11-202</w:t>
            </w:r>
            <w:r w:rsidR="00F555F3">
              <w:rPr>
                <w:rFonts w:ascii="Times New Roman" w:hAnsi="Times New Roman"/>
              </w:rPr>
              <w:t>0</w:t>
            </w:r>
          </w:p>
          <w:p w14:paraId="726B890A" w14:textId="77777777" w:rsidR="004008CF" w:rsidRPr="00295352" w:rsidRDefault="004008CF" w:rsidP="00295352">
            <w:pPr>
              <w:spacing w:after="0" w:line="240" w:lineRule="auto"/>
              <w:rPr>
                <w:rFonts w:ascii="Times New Roman" w:hAnsi="Times New Roman"/>
              </w:rPr>
            </w:pPr>
          </w:p>
          <w:p w14:paraId="22752CEF" w14:textId="77777777" w:rsidR="004008CF" w:rsidRPr="00295352" w:rsidRDefault="004008CF" w:rsidP="00295352">
            <w:pPr>
              <w:spacing w:after="0" w:line="240" w:lineRule="auto"/>
              <w:rPr>
                <w:rFonts w:ascii="Times New Roman" w:hAnsi="Times New Roman"/>
              </w:rPr>
            </w:pPr>
          </w:p>
          <w:p w14:paraId="0449A0AC" w14:textId="77777777" w:rsidR="004008CF" w:rsidRPr="00295352" w:rsidRDefault="004008CF" w:rsidP="00295352">
            <w:pPr>
              <w:spacing w:after="0" w:line="240" w:lineRule="auto"/>
              <w:rPr>
                <w:rFonts w:ascii="Times New Roman" w:hAnsi="Times New Roman"/>
                <w:u w:val="single"/>
              </w:rPr>
            </w:pPr>
            <w:r w:rsidRPr="00295352">
              <w:rPr>
                <w:rFonts w:ascii="Times New Roman" w:hAnsi="Times New Roman"/>
                <w:u w:val="single"/>
              </w:rPr>
              <w:t>Kata Kunci</w:t>
            </w:r>
          </w:p>
          <w:p w14:paraId="072A5EF9" w14:textId="77777777" w:rsidR="006E7692" w:rsidRPr="006E7692" w:rsidRDefault="006E7692" w:rsidP="006E7692">
            <w:pPr>
              <w:spacing w:after="0" w:line="240" w:lineRule="auto"/>
              <w:rPr>
                <w:rFonts w:ascii="Times New Roman" w:hAnsi="Times New Roman"/>
              </w:rPr>
            </w:pPr>
            <w:r w:rsidRPr="006E7692">
              <w:rPr>
                <w:rFonts w:ascii="Times New Roman" w:hAnsi="Times New Roman"/>
              </w:rPr>
              <w:t>Sistem Pengambil Keputusan;</w:t>
            </w:r>
          </w:p>
          <w:p w14:paraId="7F8A24C2" w14:textId="77777777" w:rsidR="006E7692" w:rsidRPr="006E7692" w:rsidRDefault="006E7692" w:rsidP="006E7692">
            <w:pPr>
              <w:spacing w:after="0" w:line="240" w:lineRule="auto"/>
              <w:rPr>
                <w:rFonts w:ascii="Times New Roman" w:hAnsi="Times New Roman"/>
              </w:rPr>
            </w:pPr>
            <w:r w:rsidRPr="006E7692">
              <w:rPr>
                <w:rFonts w:ascii="Times New Roman" w:hAnsi="Times New Roman"/>
              </w:rPr>
              <w:t>Status Makanan Anak;</w:t>
            </w:r>
          </w:p>
          <w:p w14:paraId="44173CB3" w14:textId="3A78FC52" w:rsidR="004008CF" w:rsidRPr="00D915CA" w:rsidRDefault="006E7692" w:rsidP="006E7692">
            <w:pPr>
              <w:spacing w:after="0" w:line="240" w:lineRule="auto"/>
              <w:rPr>
                <w:rFonts w:ascii="Times New Roman" w:hAnsi="Times New Roman"/>
              </w:rPr>
            </w:pPr>
            <w:r w:rsidRPr="006E7692">
              <w:rPr>
                <w:rFonts w:ascii="Times New Roman" w:hAnsi="Times New Roman"/>
              </w:rPr>
              <w:t xml:space="preserve">Logika </w:t>
            </w:r>
            <w:r w:rsidR="00075791" w:rsidRPr="00075791">
              <w:rPr>
                <w:rFonts w:ascii="Times New Roman" w:hAnsi="Times New Roman"/>
                <w:i/>
                <w:iCs/>
              </w:rPr>
              <w:t>Fuzzy</w:t>
            </w:r>
            <w:r w:rsidRPr="006E7692">
              <w:rPr>
                <w:rFonts w:ascii="Times New Roman" w:hAnsi="Times New Roman"/>
              </w:rPr>
              <w:t xml:space="preserve"> Sugeno</w:t>
            </w:r>
            <w:r w:rsidR="00D915CA">
              <w:rPr>
                <w:rFonts w:ascii="Times New Roman" w:hAnsi="Times New Roman"/>
              </w:rPr>
              <w:t>;</w:t>
            </w:r>
          </w:p>
          <w:p w14:paraId="4A8077F8" w14:textId="77777777" w:rsidR="004008CF" w:rsidRPr="00295352" w:rsidRDefault="004008CF" w:rsidP="00295352">
            <w:pPr>
              <w:spacing w:after="0" w:line="240" w:lineRule="auto"/>
              <w:rPr>
                <w:rFonts w:ascii="Times New Roman" w:hAnsi="Times New Roman"/>
              </w:rPr>
            </w:pPr>
          </w:p>
          <w:p w14:paraId="3D872FDF" w14:textId="77777777" w:rsidR="004008CF" w:rsidRPr="00295352" w:rsidRDefault="004008CF" w:rsidP="00295352">
            <w:pPr>
              <w:spacing w:after="0" w:line="240" w:lineRule="auto"/>
              <w:rPr>
                <w:rFonts w:ascii="Times New Roman" w:hAnsi="Times New Roman"/>
              </w:rPr>
            </w:pPr>
          </w:p>
          <w:p w14:paraId="0644627F" w14:textId="6396AFF1" w:rsidR="004008CF" w:rsidRPr="00295352" w:rsidRDefault="00431FAB" w:rsidP="00295352">
            <w:pPr>
              <w:spacing w:after="0" w:line="240" w:lineRule="auto"/>
              <w:rPr>
                <w:rFonts w:ascii="Times New Roman" w:hAnsi="Times New Roman"/>
                <w:u w:val="single"/>
              </w:rPr>
            </w:pPr>
            <w:r w:rsidRPr="00295352">
              <w:rPr>
                <w:rFonts w:ascii="Times New Roman" w:hAnsi="Times New Roman"/>
                <w:noProof/>
              </w:rPr>
              <w:drawing>
                <wp:inline distT="0" distB="0" distL="0" distR="0" wp14:anchorId="64EEDC99" wp14:editId="150B0A4C">
                  <wp:extent cx="127635" cy="95885"/>
                  <wp:effectExtent l="0" t="0" r="0" b="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7635" cy="95885"/>
                          </a:xfrm>
                          <a:prstGeom prst="rect">
                            <a:avLst/>
                          </a:prstGeom>
                          <a:noFill/>
                          <a:ln>
                            <a:noFill/>
                          </a:ln>
                        </pic:spPr>
                      </pic:pic>
                    </a:graphicData>
                  </a:graphic>
                </wp:inline>
              </w:drawing>
            </w:r>
            <w:r w:rsidR="004008CF" w:rsidRPr="00295352">
              <w:rPr>
                <w:rFonts w:ascii="Times New Roman" w:hAnsi="Times New Roman"/>
              </w:rPr>
              <w:t xml:space="preserve">  </w:t>
            </w:r>
            <w:r w:rsidR="004008CF" w:rsidRPr="00295352">
              <w:rPr>
                <w:rFonts w:ascii="Times New Roman" w:hAnsi="Times New Roman"/>
                <w:u w:val="single"/>
              </w:rPr>
              <w:t>Corresponding Author</w:t>
            </w:r>
          </w:p>
          <w:p w14:paraId="525E8231" w14:textId="77777777" w:rsidR="006E7692" w:rsidRPr="006E7692" w:rsidRDefault="006E7692" w:rsidP="006E7692">
            <w:pPr>
              <w:spacing w:after="0" w:line="240" w:lineRule="auto"/>
              <w:rPr>
                <w:rFonts w:ascii="Times New Roman" w:hAnsi="Times New Roman"/>
                <w:b/>
                <w:bCs/>
                <w:lang w:val="fi-FI"/>
              </w:rPr>
            </w:pPr>
            <w:r w:rsidRPr="006E7692">
              <w:rPr>
                <w:rFonts w:ascii="Times New Roman" w:hAnsi="Times New Roman"/>
                <w:b/>
                <w:bCs/>
                <w:lang w:val="fi-FI"/>
              </w:rPr>
              <w:t xml:space="preserve">Mohamad Imam Gozali, </w:t>
            </w:r>
          </w:p>
          <w:p w14:paraId="0EB5638D" w14:textId="77777777" w:rsidR="006E7692" w:rsidRPr="006E7692" w:rsidRDefault="006E7692" w:rsidP="006E7692">
            <w:pPr>
              <w:spacing w:after="0" w:line="240" w:lineRule="auto"/>
              <w:rPr>
                <w:rFonts w:ascii="Times New Roman" w:hAnsi="Times New Roman"/>
                <w:lang w:val="fi-FI"/>
              </w:rPr>
            </w:pPr>
            <w:r w:rsidRPr="006E7692">
              <w:rPr>
                <w:rFonts w:ascii="Times New Roman" w:hAnsi="Times New Roman"/>
                <w:lang w:val="fi-FI"/>
              </w:rPr>
              <w:t>Tel. +62 8111696711</w:t>
            </w:r>
          </w:p>
          <w:p w14:paraId="4F27BFA6" w14:textId="5FB8D237" w:rsidR="004008CF" w:rsidRPr="00295352" w:rsidRDefault="006E7692" w:rsidP="006E7692">
            <w:pPr>
              <w:spacing w:after="0" w:line="240" w:lineRule="auto"/>
              <w:rPr>
                <w:rFonts w:ascii="Times New Roman" w:hAnsi="Times New Roman"/>
                <w:sz w:val="24"/>
                <w:szCs w:val="24"/>
              </w:rPr>
            </w:pPr>
            <w:r w:rsidRPr="006E7692">
              <w:rPr>
                <w:rFonts w:ascii="Times New Roman" w:hAnsi="Times New Roman"/>
                <w:lang w:val="fi-FI"/>
              </w:rPr>
              <w:t>mighazaa@gmail.com</w:t>
            </w:r>
          </w:p>
        </w:tc>
        <w:tc>
          <w:tcPr>
            <w:tcW w:w="284" w:type="dxa"/>
            <w:shd w:val="clear" w:color="auto" w:fill="auto"/>
          </w:tcPr>
          <w:p w14:paraId="42F03412" w14:textId="77777777" w:rsidR="002277D5" w:rsidRPr="00295352" w:rsidRDefault="002277D5" w:rsidP="00295352">
            <w:pPr>
              <w:spacing w:after="0" w:line="240" w:lineRule="auto"/>
              <w:rPr>
                <w:rFonts w:ascii="Times New Roman" w:hAnsi="Times New Roman"/>
                <w:sz w:val="24"/>
                <w:szCs w:val="24"/>
              </w:rPr>
            </w:pPr>
          </w:p>
        </w:tc>
        <w:tc>
          <w:tcPr>
            <w:tcW w:w="5953" w:type="dxa"/>
            <w:tcBorders>
              <w:top w:val="single" w:sz="4" w:space="0" w:color="auto"/>
            </w:tcBorders>
            <w:shd w:val="clear" w:color="auto" w:fill="auto"/>
          </w:tcPr>
          <w:p w14:paraId="140A7E8B" w14:textId="48C8BF28" w:rsidR="002277D5" w:rsidRPr="00295352" w:rsidRDefault="006E7692" w:rsidP="00295352">
            <w:pPr>
              <w:spacing w:after="0" w:line="240" w:lineRule="auto"/>
              <w:jc w:val="both"/>
              <w:rPr>
                <w:rFonts w:ascii="Times New Roman" w:hAnsi="Times New Roman"/>
                <w:sz w:val="24"/>
                <w:szCs w:val="24"/>
              </w:rPr>
            </w:pPr>
            <w:proofErr w:type="spellStart"/>
            <w:r w:rsidRPr="00ED3EC1">
              <w:rPr>
                <w:rFonts w:ascii="Times New Roman" w:hAnsi="Times New Roman"/>
                <w:lang w:val="en-US"/>
              </w:rPr>
              <w:t>Makanan</w:t>
            </w:r>
            <w:proofErr w:type="spellEnd"/>
            <w:r w:rsidRPr="00ED3EC1">
              <w:rPr>
                <w:rFonts w:ascii="Times New Roman" w:hAnsi="Times New Roman"/>
                <w:lang w:val="en-US"/>
              </w:rPr>
              <w:t xml:space="preserve"> </w:t>
            </w:r>
            <w:proofErr w:type="spellStart"/>
            <w:r w:rsidRPr="00ED3EC1">
              <w:rPr>
                <w:rFonts w:ascii="Times New Roman" w:hAnsi="Times New Roman"/>
                <w:lang w:val="en-US"/>
              </w:rPr>
              <w:t>anak</w:t>
            </w:r>
            <w:proofErr w:type="spellEnd"/>
            <w:r w:rsidRPr="00ED3EC1">
              <w:rPr>
                <w:rFonts w:ascii="Times New Roman" w:hAnsi="Times New Roman"/>
                <w:lang w:val="en-US"/>
              </w:rPr>
              <w:t xml:space="preserve"> </w:t>
            </w:r>
            <w:proofErr w:type="spellStart"/>
            <w:r w:rsidRPr="00ED3EC1">
              <w:rPr>
                <w:rFonts w:ascii="Times New Roman" w:hAnsi="Times New Roman"/>
                <w:lang w:val="en-US"/>
              </w:rPr>
              <w:t>merupakan</w:t>
            </w:r>
            <w:proofErr w:type="spellEnd"/>
            <w:r w:rsidRPr="00ED3EC1">
              <w:rPr>
                <w:rFonts w:ascii="Times New Roman" w:hAnsi="Times New Roman"/>
                <w:lang w:val="en-US"/>
              </w:rPr>
              <w:t xml:space="preserve"> </w:t>
            </w:r>
            <w:proofErr w:type="spellStart"/>
            <w:r w:rsidRPr="00ED3EC1">
              <w:rPr>
                <w:rFonts w:ascii="Times New Roman" w:hAnsi="Times New Roman"/>
                <w:lang w:val="en-US"/>
              </w:rPr>
              <w:t>hal</w:t>
            </w:r>
            <w:proofErr w:type="spellEnd"/>
            <w:r w:rsidRPr="00ED3EC1">
              <w:rPr>
                <w:rFonts w:ascii="Times New Roman" w:hAnsi="Times New Roman"/>
                <w:lang w:val="en-US"/>
              </w:rPr>
              <w:t xml:space="preserve"> yang </w:t>
            </w:r>
            <w:proofErr w:type="spellStart"/>
            <w:r w:rsidRPr="00ED3EC1">
              <w:rPr>
                <w:rFonts w:ascii="Times New Roman" w:hAnsi="Times New Roman"/>
                <w:lang w:val="en-US"/>
              </w:rPr>
              <w:t>penting</w:t>
            </w:r>
            <w:proofErr w:type="spellEnd"/>
            <w:r w:rsidRPr="00ED3EC1">
              <w:rPr>
                <w:rFonts w:ascii="Times New Roman" w:hAnsi="Times New Roman"/>
                <w:lang w:val="en-US"/>
              </w:rPr>
              <w:t xml:space="preserve"> </w:t>
            </w:r>
            <w:proofErr w:type="spellStart"/>
            <w:r w:rsidRPr="00ED3EC1">
              <w:rPr>
                <w:rFonts w:ascii="Times New Roman" w:hAnsi="Times New Roman"/>
                <w:lang w:val="en-US"/>
              </w:rPr>
              <w:t>untuk</w:t>
            </w:r>
            <w:proofErr w:type="spellEnd"/>
            <w:r w:rsidRPr="00ED3EC1">
              <w:rPr>
                <w:rFonts w:ascii="Times New Roman" w:hAnsi="Times New Roman"/>
                <w:lang w:val="en-US"/>
              </w:rPr>
              <w:t xml:space="preserve"> </w:t>
            </w:r>
            <w:proofErr w:type="spellStart"/>
            <w:r w:rsidRPr="00ED3EC1">
              <w:rPr>
                <w:rFonts w:ascii="Times New Roman" w:hAnsi="Times New Roman"/>
                <w:lang w:val="en-US"/>
              </w:rPr>
              <w:t>diperhatikan</w:t>
            </w:r>
            <w:proofErr w:type="spellEnd"/>
            <w:r w:rsidRPr="00ED3EC1">
              <w:rPr>
                <w:rFonts w:ascii="Times New Roman" w:hAnsi="Times New Roman"/>
                <w:lang w:val="en-US"/>
              </w:rPr>
              <w:t xml:space="preserve"> oleh orang </w:t>
            </w:r>
            <w:proofErr w:type="spellStart"/>
            <w:r w:rsidRPr="00ED3EC1">
              <w:rPr>
                <w:rFonts w:ascii="Times New Roman" w:hAnsi="Times New Roman"/>
                <w:lang w:val="en-US"/>
              </w:rPr>
              <w:t>tua</w:t>
            </w:r>
            <w:proofErr w:type="spellEnd"/>
            <w:r w:rsidRPr="00ED3EC1">
              <w:rPr>
                <w:rFonts w:ascii="Times New Roman" w:hAnsi="Times New Roman"/>
                <w:lang w:val="en-US"/>
              </w:rPr>
              <w:t xml:space="preserve">, </w:t>
            </w:r>
            <w:proofErr w:type="spellStart"/>
            <w:r w:rsidRPr="00ED3EC1">
              <w:rPr>
                <w:rFonts w:ascii="Times New Roman" w:hAnsi="Times New Roman"/>
                <w:lang w:val="en-US"/>
              </w:rPr>
              <w:t>masyarakat</w:t>
            </w:r>
            <w:proofErr w:type="spellEnd"/>
            <w:r w:rsidRPr="00ED3EC1">
              <w:rPr>
                <w:rFonts w:ascii="Times New Roman" w:hAnsi="Times New Roman"/>
                <w:lang w:val="en-US"/>
              </w:rPr>
              <w:t xml:space="preserve">, dan juga </w:t>
            </w:r>
            <w:proofErr w:type="spellStart"/>
            <w:r w:rsidRPr="00ED3EC1">
              <w:rPr>
                <w:rFonts w:ascii="Times New Roman" w:hAnsi="Times New Roman"/>
                <w:lang w:val="en-US"/>
              </w:rPr>
              <w:t>pemerintah</w:t>
            </w:r>
            <w:proofErr w:type="spellEnd"/>
            <w:r w:rsidRPr="00ED3EC1">
              <w:rPr>
                <w:rFonts w:ascii="Times New Roman" w:hAnsi="Times New Roman"/>
                <w:lang w:val="en-US"/>
              </w:rPr>
              <w:t xml:space="preserve"> </w:t>
            </w:r>
            <w:proofErr w:type="spellStart"/>
            <w:r w:rsidRPr="00ED3EC1">
              <w:rPr>
                <w:rFonts w:ascii="Times New Roman" w:hAnsi="Times New Roman"/>
                <w:lang w:val="en-US"/>
              </w:rPr>
              <w:t>karena</w:t>
            </w:r>
            <w:proofErr w:type="spellEnd"/>
            <w:r w:rsidRPr="00ED3EC1">
              <w:rPr>
                <w:rFonts w:ascii="Times New Roman" w:hAnsi="Times New Roman"/>
                <w:lang w:val="en-US"/>
              </w:rPr>
              <w:t xml:space="preserve"> </w:t>
            </w:r>
            <w:proofErr w:type="spellStart"/>
            <w:r w:rsidRPr="00ED3EC1">
              <w:rPr>
                <w:rFonts w:ascii="Times New Roman" w:hAnsi="Times New Roman"/>
                <w:lang w:val="en-US"/>
              </w:rPr>
              <w:t>menyangkut</w:t>
            </w:r>
            <w:proofErr w:type="spellEnd"/>
            <w:r w:rsidRPr="00ED3EC1">
              <w:rPr>
                <w:rFonts w:ascii="Times New Roman" w:hAnsi="Times New Roman"/>
                <w:lang w:val="en-US"/>
              </w:rPr>
              <w:t xml:space="preserve"> </w:t>
            </w:r>
            <w:proofErr w:type="spellStart"/>
            <w:r w:rsidRPr="00ED3EC1">
              <w:rPr>
                <w:rFonts w:ascii="Times New Roman" w:hAnsi="Times New Roman"/>
                <w:lang w:val="en-US"/>
              </w:rPr>
              <w:t>kualitas</w:t>
            </w:r>
            <w:proofErr w:type="spellEnd"/>
            <w:r w:rsidRPr="00ED3EC1">
              <w:rPr>
                <w:rFonts w:ascii="Times New Roman" w:hAnsi="Times New Roman"/>
                <w:lang w:val="en-US"/>
              </w:rPr>
              <w:t xml:space="preserve"> </w:t>
            </w:r>
            <w:proofErr w:type="spellStart"/>
            <w:r w:rsidRPr="00ED3EC1">
              <w:rPr>
                <w:rFonts w:ascii="Times New Roman" w:hAnsi="Times New Roman"/>
                <w:lang w:val="en-US"/>
              </w:rPr>
              <w:t>generasi</w:t>
            </w:r>
            <w:proofErr w:type="spellEnd"/>
            <w:r w:rsidRPr="00ED3EC1">
              <w:rPr>
                <w:rFonts w:ascii="Times New Roman" w:hAnsi="Times New Roman"/>
                <w:lang w:val="en-US"/>
              </w:rPr>
              <w:t xml:space="preserve"> </w:t>
            </w:r>
            <w:proofErr w:type="spellStart"/>
            <w:r w:rsidRPr="00ED3EC1">
              <w:rPr>
                <w:rFonts w:ascii="Times New Roman" w:hAnsi="Times New Roman"/>
                <w:lang w:val="en-US"/>
              </w:rPr>
              <w:t>penerus</w:t>
            </w:r>
            <w:proofErr w:type="spellEnd"/>
            <w:r w:rsidRPr="00ED3EC1">
              <w:rPr>
                <w:rFonts w:ascii="Times New Roman" w:hAnsi="Times New Roman"/>
                <w:lang w:val="en-US"/>
              </w:rPr>
              <w:t xml:space="preserve"> </w:t>
            </w:r>
            <w:proofErr w:type="spellStart"/>
            <w:r w:rsidRPr="00ED3EC1">
              <w:rPr>
                <w:rFonts w:ascii="Times New Roman" w:hAnsi="Times New Roman"/>
                <w:lang w:val="en-US"/>
              </w:rPr>
              <w:t>bangsa</w:t>
            </w:r>
            <w:proofErr w:type="spellEnd"/>
            <w:r w:rsidRPr="00ED3EC1">
              <w:rPr>
                <w:rFonts w:ascii="Times New Roman" w:hAnsi="Times New Roman"/>
                <w:lang w:val="en-US"/>
              </w:rPr>
              <w:t xml:space="preserve">. Hal </w:t>
            </w:r>
            <w:proofErr w:type="spellStart"/>
            <w:r w:rsidRPr="00ED3EC1">
              <w:rPr>
                <w:rFonts w:ascii="Times New Roman" w:hAnsi="Times New Roman"/>
                <w:lang w:val="en-US"/>
              </w:rPr>
              <w:t>ini</w:t>
            </w:r>
            <w:proofErr w:type="spellEnd"/>
            <w:r w:rsidRPr="00ED3EC1">
              <w:rPr>
                <w:rFonts w:ascii="Times New Roman" w:hAnsi="Times New Roman"/>
                <w:lang w:val="en-US"/>
              </w:rPr>
              <w:t xml:space="preserve"> </w:t>
            </w:r>
            <w:proofErr w:type="spellStart"/>
            <w:r w:rsidRPr="00ED3EC1">
              <w:rPr>
                <w:rFonts w:ascii="Times New Roman" w:hAnsi="Times New Roman"/>
                <w:lang w:val="en-US"/>
              </w:rPr>
              <w:t>memerlukan</w:t>
            </w:r>
            <w:proofErr w:type="spellEnd"/>
            <w:r w:rsidRPr="00ED3EC1">
              <w:rPr>
                <w:rFonts w:ascii="Times New Roman" w:hAnsi="Times New Roman"/>
                <w:lang w:val="en-US"/>
              </w:rPr>
              <w:t xml:space="preserve"> </w:t>
            </w:r>
            <w:proofErr w:type="spellStart"/>
            <w:r w:rsidRPr="00ED3EC1">
              <w:rPr>
                <w:rFonts w:ascii="Times New Roman" w:hAnsi="Times New Roman"/>
                <w:lang w:val="en-US"/>
              </w:rPr>
              <w:t>perhatian</w:t>
            </w:r>
            <w:proofErr w:type="spellEnd"/>
            <w:r w:rsidRPr="00ED3EC1">
              <w:rPr>
                <w:rFonts w:ascii="Times New Roman" w:hAnsi="Times New Roman"/>
                <w:lang w:val="en-US"/>
              </w:rPr>
              <w:t xml:space="preserve"> yang </w:t>
            </w:r>
            <w:proofErr w:type="spellStart"/>
            <w:r w:rsidRPr="00ED3EC1">
              <w:rPr>
                <w:rFonts w:ascii="Times New Roman" w:hAnsi="Times New Roman"/>
                <w:lang w:val="en-US"/>
              </w:rPr>
              <w:t>lebih</w:t>
            </w:r>
            <w:proofErr w:type="spellEnd"/>
            <w:r w:rsidRPr="00ED3EC1">
              <w:rPr>
                <w:rFonts w:ascii="Times New Roman" w:hAnsi="Times New Roman"/>
                <w:lang w:val="en-US"/>
              </w:rPr>
              <w:t xml:space="preserve"> </w:t>
            </w:r>
            <w:proofErr w:type="spellStart"/>
            <w:r w:rsidRPr="00ED3EC1">
              <w:rPr>
                <w:rFonts w:ascii="Times New Roman" w:hAnsi="Times New Roman"/>
                <w:lang w:val="en-US"/>
              </w:rPr>
              <w:t>untuk</w:t>
            </w:r>
            <w:proofErr w:type="spellEnd"/>
            <w:r w:rsidRPr="00ED3EC1">
              <w:rPr>
                <w:rFonts w:ascii="Times New Roman" w:hAnsi="Times New Roman"/>
                <w:lang w:val="en-US"/>
              </w:rPr>
              <w:t xml:space="preserve"> </w:t>
            </w:r>
            <w:proofErr w:type="spellStart"/>
            <w:r w:rsidRPr="00ED3EC1">
              <w:rPr>
                <w:rFonts w:ascii="Times New Roman" w:hAnsi="Times New Roman"/>
                <w:lang w:val="en-US"/>
              </w:rPr>
              <w:t>menghindari</w:t>
            </w:r>
            <w:proofErr w:type="spellEnd"/>
            <w:r w:rsidRPr="00ED3EC1">
              <w:rPr>
                <w:rFonts w:ascii="Times New Roman" w:hAnsi="Times New Roman"/>
                <w:lang w:val="en-US"/>
              </w:rPr>
              <w:t xml:space="preserve"> </w:t>
            </w:r>
            <w:proofErr w:type="spellStart"/>
            <w:r w:rsidRPr="00ED3EC1">
              <w:rPr>
                <w:rFonts w:ascii="Times New Roman" w:hAnsi="Times New Roman"/>
                <w:lang w:val="en-US"/>
              </w:rPr>
              <w:t>resiko</w:t>
            </w:r>
            <w:proofErr w:type="spellEnd"/>
            <w:r w:rsidRPr="00ED3EC1">
              <w:rPr>
                <w:rFonts w:ascii="Times New Roman" w:hAnsi="Times New Roman"/>
                <w:lang w:val="en-US"/>
              </w:rPr>
              <w:t xml:space="preserve"> </w:t>
            </w:r>
            <w:proofErr w:type="spellStart"/>
            <w:r w:rsidRPr="00ED3EC1">
              <w:rPr>
                <w:rFonts w:ascii="Times New Roman" w:hAnsi="Times New Roman"/>
                <w:lang w:val="en-US"/>
              </w:rPr>
              <w:t>kekurangan</w:t>
            </w:r>
            <w:proofErr w:type="spellEnd"/>
            <w:r w:rsidRPr="00ED3EC1">
              <w:rPr>
                <w:rFonts w:ascii="Times New Roman" w:hAnsi="Times New Roman"/>
                <w:lang w:val="en-US"/>
              </w:rPr>
              <w:t xml:space="preserve"> </w:t>
            </w:r>
            <w:proofErr w:type="spellStart"/>
            <w:r w:rsidRPr="00ED3EC1">
              <w:rPr>
                <w:rFonts w:ascii="Times New Roman" w:hAnsi="Times New Roman"/>
                <w:lang w:val="en-US"/>
              </w:rPr>
              <w:t>ataupun</w:t>
            </w:r>
            <w:proofErr w:type="spellEnd"/>
            <w:r w:rsidRPr="00ED3EC1">
              <w:rPr>
                <w:rFonts w:ascii="Times New Roman" w:hAnsi="Times New Roman"/>
                <w:lang w:val="en-US"/>
              </w:rPr>
              <w:t xml:space="preserve"> </w:t>
            </w:r>
            <w:proofErr w:type="spellStart"/>
            <w:r w:rsidRPr="00ED3EC1">
              <w:rPr>
                <w:rFonts w:ascii="Times New Roman" w:hAnsi="Times New Roman"/>
                <w:lang w:val="en-US"/>
              </w:rPr>
              <w:t>kelainan</w:t>
            </w:r>
            <w:proofErr w:type="spellEnd"/>
            <w:r w:rsidRPr="00ED3EC1">
              <w:rPr>
                <w:rFonts w:ascii="Times New Roman" w:hAnsi="Times New Roman"/>
                <w:lang w:val="en-US"/>
              </w:rPr>
              <w:t xml:space="preserve"> </w:t>
            </w:r>
            <w:proofErr w:type="spellStart"/>
            <w:r w:rsidRPr="00ED3EC1">
              <w:rPr>
                <w:rFonts w:ascii="Times New Roman" w:hAnsi="Times New Roman"/>
                <w:lang w:val="en-US"/>
              </w:rPr>
              <w:t>gizi</w:t>
            </w:r>
            <w:proofErr w:type="spellEnd"/>
            <w:r w:rsidRPr="00ED3EC1">
              <w:rPr>
                <w:rFonts w:ascii="Times New Roman" w:hAnsi="Times New Roman"/>
                <w:lang w:val="en-US"/>
              </w:rPr>
              <w:t xml:space="preserve"> pada </w:t>
            </w:r>
            <w:proofErr w:type="spellStart"/>
            <w:r w:rsidRPr="00ED3EC1">
              <w:rPr>
                <w:rFonts w:ascii="Times New Roman" w:hAnsi="Times New Roman"/>
                <w:lang w:val="en-US"/>
              </w:rPr>
              <w:t>anak</w:t>
            </w:r>
            <w:proofErr w:type="spellEnd"/>
            <w:r w:rsidRPr="00ED3EC1">
              <w:rPr>
                <w:rFonts w:ascii="Times New Roman" w:hAnsi="Times New Roman"/>
                <w:lang w:val="en-US"/>
              </w:rPr>
              <w:t xml:space="preserve"> dan </w:t>
            </w:r>
            <w:proofErr w:type="spellStart"/>
            <w:r w:rsidRPr="00ED3EC1">
              <w:rPr>
                <w:rFonts w:ascii="Times New Roman" w:hAnsi="Times New Roman"/>
                <w:lang w:val="en-US"/>
              </w:rPr>
              <w:t>penyakit</w:t>
            </w:r>
            <w:proofErr w:type="spellEnd"/>
            <w:r w:rsidRPr="00ED3EC1">
              <w:rPr>
                <w:rFonts w:ascii="Times New Roman" w:hAnsi="Times New Roman"/>
                <w:lang w:val="en-US"/>
              </w:rPr>
              <w:t xml:space="preserve"> </w:t>
            </w:r>
            <w:proofErr w:type="spellStart"/>
            <w:r w:rsidRPr="00ED3EC1">
              <w:rPr>
                <w:rFonts w:ascii="Times New Roman" w:hAnsi="Times New Roman"/>
                <w:lang w:val="en-US"/>
              </w:rPr>
              <w:t>obesitas</w:t>
            </w:r>
            <w:proofErr w:type="spellEnd"/>
            <w:r w:rsidRPr="00ED3EC1">
              <w:rPr>
                <w:rFonts w:ascii="Times New Roman" w:hAnsi="Times New Roman"/>
                <w:lang w:val="en-US"/>
              </w:rPr>
              <w:t xml:space="preserve">. </w:t>
            </w:r>
            <w:proofErr w:type="spellStart"/>
            <w:r w:rsidRPr="00ED3EC1">
              <w:rPr>
                <w:rFonts w:ascii="Times New Roman" w:hAnsi="Times New Roman"/>
                <w:lang w:val="en-US"/>
              </w:rPr>
              <w:t>Dengan</w:t>
            </w:r>
            <w:proofErr w:type="spellEnd"/>
            <w:r w:rsidRPr="00ED3EC1">
              <w:rPr>
                <w:rFonts w:ascii="Times New Roman" w:hAnsi="Times New Roman"/>
                <w:lang w:val="en-US"/>
              </w:rPr>
              <w:t xml:space="preserve"> </w:t>
            </w:r>
            <w:proofErr w:type="spellStart"/>
            <w:r w:rsidRPr="00ED3EC1">
              <w:rPr>
                <w:rFonts w:ascii="Times New Roman" w:hAnsi="Times New Roman"/>
                <w:lang w:val="en-US"/>
              </w:rPr>
              <w:t>menggunakan</w:t>
            </w:r>
            <w:proofErr w:type="spellEnd"/>
            <w:r w:rsidRPr="00ED3EC1">
              <w:rPr>
                <w:rFonts w:ascii="Times New Roman" w:hAnsi="Times New Roman"/>
                <w:lang w:val="en-US"/>
              </w:rPr>
              <w:t xml:space="preserve"> </w:t>
            </w:r>
            <w:proofErr w:type="spellStart"/>
            <w:r w:rsidRPr="00ED3EC1">
              <w:rPr>
                <w:rFonts w:ascii="Times New Roman" w:hAnsi="Times New Roman"/>
                <w:lang w:val="en-US"/>
              </w:rPr>
              <w:t>penalaran</w:t>
            </w:r>
            <w:proofErr w:type="spellEnd"/>
            <w:r w:rsidRPr="00ED3EC1">
              <w:rPr>
                <w:rFonts w:ascii="Times New Roman" w:hAnsi="Times New Roman"/>
                <w:lang w:val="en-US"/>
              </w:rPr>
              <w:t xml:space="preserve"> </w:t>
            </w:r>
            <w:proofErr w:type="spellStart"/>
            <w:r w:rsidRPr="00ED3EC1">
              <w:rPr>
                <w:rFonts w:ascii="Times New Roman" w:hAnsi="Times New Roman"/>
                <w:lang w:val="en-US"/>
              </w:rPr>
              <w:t>Logika</w:t>
            </w:r>
            <w:proofErr w:type="spellEnd"/>
            <w:r w:rsidRPr="00ED3EC1">
              <w:rPr>
                <w:rFonts w:ascii="Times New Roman" w:hAnsi="Times New Roman"/>
                <w:lang w:val="en-US"/>
              </w:rPr>
              <w:t xml:space="preserve"> </w:t>
            </w:r>
            <w:r w:rsidR="00075791" w:rsidRPr="00ED3EC1">
              <w:rPr>
                <w:rFonts w:ascii="Times New Roman" w:hAnsi="Times New Roman"/>
                <w:i/>
                <w:iCs/>
                <w:lang w:val="en-US"/>
              </w:rPr>
              <w:t>Fuzzy</w:t>
            </w:r>
            <w:r w:rsidRPr="00ED3EC1">
              <w:rPr>
                <w:rFonts w:ascii="Times New Roman" w:hAnsi="Times New Roman"/>
                <w:lang w:val="en-US"/>
              </w:rPr>
              <w:t xml:space="preserve"> </w:t>
            </w:r>
            <w:proofErr w:type="spellStart"/>
            <w:r w:rsidRPr="00ED3EC1">
              <w:rPr>
                <w:rFonts w:ascii="Times New Roman" w:hAnsi="Times New Roman"/>
                <w:lang w:val="en-US"/>
              </w:rPr>
              <w:t>Sugeno</w:t>
            </w:r>
            <w:proofErr w:type="spellEnd"/>
            <w:r w:rsidRPr="00ED3EC1">
              <w:rPr>
                <w:rFonts w:ascii="Times New Roman" w:hAnsi="Times New Roman"/>
                <w:lang w:val="en-US"/>
              </w:rPr>
              <w:t xml:space="preserve"> </w:t>
            </w:r>
            <w:proofErr w:type="spellStart"/>
            <w:r w:rsidRPr="00ED3EC1">
              <w:rPr>
                <w:rFonts w:ascii="Times New Roman" w:hAnsi="Times New Roman"/>
                <w:lang w:val="en-US"/>
              </w:rPr>
              <w:t>dapat</w:t>
            </w:r>
            <w:proofErr w:type="spellEnd"/>
            <w:r w:rsidRPr="00ED3EC1">
              <w:rPr>
                <w:rFonts w:ascii="Times New Roman" w:hAnsi="Times New Roman"/>
                <w:lang w:val="en-US"/>
              </w:rPr>
              <w:t xml:space="preserve"> </w:t>
            </w:r>
            <w:proofErr w:type="spellStart"/>
            <w:r w:rsidRPr="00ED3EC1">
              <w:rPr>
                <w:rFonts w:ascii="Times New Roman" w:hAnsi="Times New Roman"/>
                <w:lang w:val="en-US"/>
              </w:rPr>
              <w:t>diperoleh</w:t>
            </w:r>
            <w:proofErr w:type="spellEnd"/>
            <w:r w:rsidRPr="00ED3EC1">
              <w:rPr>
                <w:rFonts w:ascii="Times New Roman" w:hAnsi="Times New Roman"/>
                <w:lang w:val="en-US"/>
              </w:rPr>
              <w:t xml:space="preserve"> </w:t>
            </w:r>
            <w:proofErr w:type="spellStart"/>
            <w:r w:rsidRPr="00ED3EC1">
              <w:rPr>
                <w:rFonts w:ascii="Times New Roman" w:hAnsi="Times New Roman"/>
                <w:lang w:val="en-US"/>
              </w:rPr>
              <w:t>konsumsi</w:t>
            </w:r>
            <w:proofErr w:type="spellEnd"/>
            <w:r w:rsidRPr="00ED3EC1">
              <w:rPr>
                <w:rFonts w:ascii="Times New Roman" w:hAnsi="Times New Roman"/>
                <w:lang w:val="en-US"/>
              </w:rPr>
              <w:t xml:space="preserve"> </w:t>
            </w:r>
            <w:proofErr w:type="spellStart"/>
            <w:r w:rsidRPr="00ED3EC1">
              <w:rPr>
                <w:rFonts w:ascii="Times New Roman" w:hAnsi="Times New Roman"/>
                <w:lang w:val="en-US"/>
              </w:rPr>
              <w:t>makanan</w:t>
            </w:r>
            <w:proofErr w:type="spellEnd"/>
            <w:r w:rsidRPr="00ED3EC1">
              <w:rPr>
                <w:rFonts w:ascii="Times New Roman" w:hAnsi="Times New Roman"/>
                <w:lang w:val="en-US"/>
              </w:rPr>
              <w:t xml:space="preserve"> yang </w:t>
            </w:r>
            <w:proofErr w:type="spellStart"/>
            <w:r w:rsidRPr="00ED3EC1">
              <w:rPr>
                <w:rFonts w:ascii="Times New Roman" w:hAnsi="Times New Roman"/>
                <w:lang w:val="en-US"/>
              </w:rPr>
              <w:t>diajurkan</w:t>
            </w:r>
            <w:proofErr w:type="spellEnd"/>
            <w:r w:rsidRPr="00ED3EC1">
              <w:rPr>
                <w:rFonts w:ascii="Times New Roman" w:hAnsi="Times New Roman"/>
                <w:lang w:val="en-US"/>
              </w:rPr>
              <w:t xml:space="preserve"> dan </w:t>
            </w:r>
            <w:proofErr w:type="spellStart"/>
            <w:r w:rsidRPr="00ED3EC1">
              <w:rPr>
                <w:rFonts w:ascii="Times New Roman" w:hAnsi="Times New Roman"/>
                <w:lang w:val="en-US"/>
              </w:rPr>
              <w:t>makanan</w:t>
            </w:r>
            <w:proofErr w:type="spellEnd"/>
            <w:r w:rsidRPr="00ED3EC1">
              <w:rPr>
                <w:rFonts w:ascii="Times New Roman" w:hAnsi="Times New Roman"/>
                <w:lang w:val="en-US"/>
              </w:rPr>
              <w:t xml:space="preserve"> yang </w:t>
            </w:r>
            <w:proofErr w:type="spellStart"/>
            <w:r w:rsidRPr="00ED3EC1">
              <w:rPr>
                <w:rFonts w:ascii="Times New Roman" w:hAnsi="Times New Roman"/>
                <w:lang w:val="en-US"/>
              </w:rPr>
              <w:t>dihindari</w:t>
            </w:r>
            <w:proofErr w:type="spellEnd"/>
            <w:r w:rsidRPr="00ED3EC1">
              <w:rPr>
                <w:rFonts w:ascii="Times New Roman" w:hAnsi="Times New Roman"/>
                <w:lang w:val="en-US"/>
              </w:rPr>
              <w:t xml:space="preserve"> pada </w:t>
            </w:r>
            <w:proofErr w:type="spellStart"/>
            <w:r w:rsidRPr="00ED3EC1">
              <w:rPr>
                <w:rFonts w:ascii="Times New Roman" w:hAnsi="Times New Roman"/>
                <w:lang w:val="en-US"/>
              </w:rPr>
              <w:t>penyakit</w:t>
            </w:r>
            <w:proofErr w:type="spellEnd"/>
            <w:r w:rsidRPr="00ED3EC1">
              <w:rPr>
                <w:rFonts w:ascii="Times New Roman" w:hAnsi="Times New Roman"/>
                <w:lang w:val="en-US"/>
              </w:rPr>
              <w:t xml:space="preserve"> </w:t>
            </w:r>
            <w:proofErr w:type="spellStart"/>
            <w:r w:rsidRPr="00ED3EC1">
              <w:rPr>
                <w:rFonts w:ascii="Times New Roman" w:hAnsi="Times New Roman"/>
                <w:lang w:val="en-US"/>
              </w:rPr>
              <w:t>obesitas</w:t>
            </w:r>
            <w:proofErr w:type="spellEnd"/>
            <w:r w:rsidRPr="00ED3EC1">
              <w:rPr>
                <w:rFonts w:ascii="Times New Roman" w:hAnsi="Times New Roman"/>
                <w:lang w:val="en-US"/>
              </w:rPr>
              <w:t xml:space="preserve"> </w:t>
            </w:r>
            <w:proofErr w:type="spellStart"/>
            <w:r w:rsidRPr="00ED3EC1">
              <w:rPr>
                <w:rFonts w:ascii="Times New Roman" w:hAnsi="Times New Roman"/>
                <w:lang w:val="en-US"/>
              </w:rPr>
              <w:t>anak</w:t>
            </w:r>
            <w:proofErr w:type="spellEnd"/>
            <w:r w:rsidRPr="00ED3EC1">
              <w:rPr>
                <w:rFonts w:ascii="Times New Roman" w:hAnsi="Times New Roman"/>
                <w:lang w:val="en-US"/>
              </w:rPr>
              <w:t xml:space="preserve">. </w:t>
            </w:r>
            <w:proofErr w:type="spellStart"/>
            <w:r w:rsidRPr="00ED3EC1">
              <w:rPr>
                <w:rFonts w:ascii="Times New Roman" w:hAnsi="Times New Roman"/>
                <w:lang w:val="en-US"/>
              </w:rPr>
              <w:t>Penggunaan</w:t>
            </w:r>
            <w:proofErr w:type="spellEnd"/>
            <w:r w:rsidRPr="00ED3EC1">
              <w:rPr>
                <w:rFonts w:ascii="Times New Roman" w:hAnsi="Times New Roman"/>
                <w:lang w:val="en-US"/>
              </w:rPr>
              <w:t xml:space="preserve"> </w:t>
            </w:r>
            <w:proofErr w:type="spellStart"/>
            <w:r w:rsidRPr="00ED3EC1">
              <w:rPr>
                <w:rFonts w:ascii="Times New Roman" w:hAnsi="Times New Roman"/>
                <w:lang w:val="en-US"/>
              </w:rPr>
              <w:t>Logika</w:t>
            </w:r>
            <w:proofErr w:type="spellEnd"/>
            <w:r w:rsidRPr="00ED3EC1">
              <w:rPr>
                <w:rFonts w:ascii="Times New Roman" w:hAnsi="Times New Roman"/>
                <w:lang w:val="en-US"/>
              </w:rPr>
              <w:t xml:space="preserve"> </w:t>
            </w:r>
            <w:r w:rsidR="00075791" w:rsidRPr="00ED3EC1">
              <w:rPr>
                <w:rFonts w:ascii="Times New Roman" w:hAnsi="Times New Roman"/>
                <w:i/>
                <w:iCs/>
                <w:lang w:val="en-US"/>
              </w:rPr>
              <w:t>Fuzzy</w:t>
            </w:r>
            <w:r w:rsidRPr="00ED3EC1">
              <w:rPr>
                <w:rFonts w:ascii="Times New Roman" w:hAnsi="Times New Roman"/>
                <w:lang w:val="en-US"/>
              </w:rPr>
              <w:t xml:space="preserve"> </w:t>
            </w:r>
            <w:proofErr w:type="spellStart"/>
            <w:r w:rsidRPr="00ED3EC1">
              <w:rPr>
                <w:rFonts w:ascii="Times New Roman" w:hAnsi="Times New Roman"/>
                <w:lang w:val="en-US"/>
              </w:rPr>
              <w:t>Sugeno</w:t>
            </w:r>
            <w:proofErr w:type="spellEnd"/>
            <w:r w:rsidRPr="00ED3EC1">
              <w:rPr>
                <w:rFonts w:ascii="Times New Roman" w:hAnsi="Times New Roman"/>
                <w:lang w:val="en-US"/>
              </w:rPr>
              <w:t xml:space="preserve"> </w:t>
            </w:r>
            <w:proofErr w:type="spellStart"/>
            <w:r w:rsidRPr="00ED3EC1">
              <w:rPr>
                <w:rFonts w:ascii="Times New Roman" w:hAnsi="Times New Roman"/>
                <w:lang w:val="en-US"/>
              </w:rPr>
              <w:t>dapat</w:t>
            </w:r>
            <w:proofErr w:type="spellEnd"/>
            <w:r w:rsidRPr="00ED3EC1">
              <w:rPr>
                <w:rFonts w:ascii="Times New Roman" w:hAnsi="Times New Roman"/>
                <w:lang w:val="en-US"/>
              </w:rPr>
              <w:t xml:space="preserve"> </w:t>
            </w:r>
            <w:proofErr w:type="spellStart"/>
            <w:r w:rsidRPr="00ED3EC1">
              <w:rPr>
                <w:rFonts w:ascii="Times New Roman" w:hAnsi="Times New Roman"/>
                <w:lang w:val="en-US"/>
              </w:rPr>
              <w:t>memberikan</w:t>
            </w:r>
            <w:proofErr w:type="spellEnd"/>
            <w:r w:rsidRPr="00ED3EC1">
              <w:rPr>
                <w:rFonts w:ascii="Times New Roman" w:hAnsi="Times New Roman"/>
                <w:lang w:val="en-US"/>
              </w:rPr>
              <w:t xml:space="preserve"> </w:t>
            </w:r>
            <w:proofErr w:type="spellStart"/>
            <w:r w:rsidRPr="00ED3EC1">
              <w:rPr>
                <w:rFonts w:ascii="Times New Roman" w:hAnsi="Times New Roman"/>
                <w:lang w:val="en-US"/>
              </w:rPr>
              <w:t>keputusan</w:t>
            </w:r>
            <w:proofErr w:type="spellEnd"/>
            <w:r w:rsidRPr="00ED3EC1">
              <w:rPr>
                <w:rFonts w:ascii="Times New Roman" w:hAnsi="Times New Roman"/>
                <w:lang w:val="en-US"/>
              </w:rPr>
              <w:t xml:space="preserve"> yang </w:t>
            </w:r>
            <w:proofErr w:type="spellStart"/>
            <w:r w:rsidRPr="00ED3EC1">
              <w:rPr>
                <w:rFonts w:ascii="Times New Roman" w:hAnsi="Times New Roman"/>
                <w:lang w:val="en-US"/>
              </w:rPr>
              <w:t>akurat</w:t>
            </w:r>
            <w:proofErr w:type="spellEnd"/>
            <w:r w:rsidRPr="00ED3EC1">
              <w:rPr>
                <w:rFonts w:ascii="Times New Roman" w:hAnsi="Times New Roman"/>
                <w:lang w:val="en-US"/>
              </w:rPr>
              <w:t xml:space="preserve"> </w:t>
            </w:r>
            <w:proofErr w:type="spellStart"/>
            <w:r w:rsidRPr="00ED3EC1">
              <w:rPr>
                <w:rFonts w:ascii="Times New Roman" w:hAnsi="Times New Roman"/>
                <w:lang w:val="en-US"/>
              </w:rPr>
              <w:t>dalam</w:t>
            </w:r>
            <w:proofErr w:type="spellEnd"/>
            <w:r w:rsidRPr="00ED3EC1">
              <w:rPr>
                <w:rFonts w:ascii="Times New Roman" w:hAnsi="Times New Roman"/>
                <w:lang w:val="en-US"/>
              </w:rPr>
              <w:t xml:space="preserve"> </w:t>
            </w:r>
            <w:proofErr w:type="spellStart"/>
            <w:r w:rsidRPr="00ED3EC1">
              <w:rPr>
                <w:rFonts w:ascii="Times New Roman" w:hAnsi="Times New Roman"/>
                <w:lang w:val="en-US"/>
              </w:rPr>
              <w:t>menentukan</w:t>
            </w:r>
            <w:proofErr w:type="spellEnd"/>
            <w:r w:rsidRPr="00ED3EC1">
              <w:rPr>
                <w:rFonts w:ascii="Times New Roman" w:hAnsi="Times New Roman"/>
                <w:lang w:val="en-US"/>
              </w:rPr>
              <w:t xml:space="preserve"> </w:t>
            </w:r>
            <w:proofErr w:type="spellStart"/>
            <w:r w:rsidRPr="00ED3EC1">
              <w:rPr>
                <w:rFonts w:ascii="Times New Roman" w:hAnsi="Times New Roman"/>
                <w:lang w:val="en-US"/>
              </w:rPr>
              <w:t>gizi</w:t>
            </w:r>
            <w:proofErr w:type="spellEnd"/>
            <w:r w:rsidRPr="00ED3EC1">
              <w:rPr>
                <w:rFonts w:ascii="Times New Roman" w:hAnsi="Times New Roman"/>
                <w:lang w:val="en-US"/>
              </w:rPr>
              <w:t xml:space="preserve"> pada </w:t>
            </w:r>
            <w:proofErr w:type="spellStart"/>
            <w:r w:rsidRPr="00ED3EC1">
              <w:rPr>
                <w:rFonts w:ascii="Times New Roman" w:hAnsi="Times New Roman"/>
                <w:lang w:val="en-US"/>
              </w:rPr>
              <w:t>anak</w:t>
            </w:r>
            <w:proofErr w:type="spellEnd"/>
            <w:r w:rsidRPr="00ED3EC1">
              <w:rPr>
                <w:rFonts w:ascii="Times New Roman" w:hAnsi="Times New Roman"/>
                <w:lang w:val="en-US"/>
              </w:rPr>
              <w:t xml:space="preserve">. </w:t>
            </w:r>
            <w:proofErr w:type="spellStart"/>
            <w:r w:rsidRPr="00ED3EC1">
              <w:rPr>
                <w:rFonts w:ascii="Times New Roman" w:hAnsi="Times New Roman"/>
                <w:lang w:val="en-US"/>
              </w:rPr>
              <w:t>Metode</w:t>
            </w:r>
            <w:proofErr w:type="spellEnd"/>
            <w:r w:rsidRPr="00ED3EC1">
              <w:rPr>
                <w:rFonts w:ascii="Times New Roman" w:hAnsi="Times New Roman"/>
                <w:lang w:val="en-US"/>
              </w:rPr>
              <w:t xml:space="preserve"> </w:t>
            </w:r>
            <w:proofErr w:type="spellStart"/>
            <w:r w:rsidRPr="00ED3EC1">
              <w:rPr>
                <w:rFonts w:ascii="Times New Roman" w:hAnsi="Times New Roman"/>
                <w:lang w:val="en-US"/>
              </w:rPr>
              <w:t>logika</w:t>
            </w:r>
            <w:proofErr w:type="spellEnd"/>
            <w:r w:rsidRPr="00ED3EC1">
              <w:rPr>
                <w:rFonts w:ascii="Times New Roman" w:hAnsi="Times New Roman"/>
                <w:lang w:val="en-US"/>
              </w:rPr>
              <w:t xml:space="preserve"> </w:t>
            </w:r>
            <w:r w:rsidR="00075791" w:rsidRPr="00ED3EC1">
              <w:rPr>
                <w:rFonts w:ascii="Times New Roman" w:hAnsi="Times New Roman"/>
                <w:i/>
                <w:iCs/>
                <w:lang w:val="en-US"/>
              </w:rPr>
              <w:t>fuzzy</w:t>
            </w:r>
            <w:r w:rsidRPr="00ED3EC1">
              <w:rPr>
                <w:rFonts w:ascii="Times New Roman" w:hAnsi="Times New Roman"/>
                <w:lang w:val="en-US"/>
              </w:rPr>
              <w:t xml:space="preserve"> </w:t>
            </w:r>
            <w:proofErr w:type="spellStart"/>
            <w:r w:rsidRPr="00ED3EC1">
              <w:rPr>
                <w:rFonts w:ascii="Times New Roman" w:hAnsi="Times New Roman"/>
                <w:lang w:val="en-US"/>
              </w:rPr>
              <w:t>sugeno</w:t>
            </w:r>
            <w:proofErr w:type="spellEnd"/>
            <w:r w:rsidRPr="00ED3EC1">
              <w:rPr>
                <w:rFonts w:ascii="Times New Roman" w:hAnsi="Times New Roman"/>
                <w:lang w:val="en-US"/>
              </w:rPr>
              <w:t xml:space="preserve"> </w:t>
            </w:r>
            <w:proofErr w:type="spellStart"/>
            <w:r w:rsidRPr="00ED3EC1">
              <w:rPr>
                <w:rFonts w:ascii="Times New Roman" w:hAnsi="Times New Roman"/>
                <w:lang w:val="en-US"/>
              </w:rPr>
              <w:t>ini</w:t>
            </w:r>
            <w:proofErr w:type="spellEnd"/>
            <w:r w:rsidRPr="00ED3EC1">
              <w:rPr>
                <w:rFonts w:ascii="Times New Roman" w:hAnsi="Times New Roman"/>
                <w:lang w:val="en-US"/>
              </w:rPr>
              <w:t xml:space="preserve"> </w:t>
            </w:r>
            <w:proofErr w:type="spellStart"/>
            <w:r w:rsidRPr="00ED3EC1">
              <w:rPr>
                <w:rFonts w:ascii="Times New Roman" w:hAnsi="Times New Roman"/>
                <w:lang w:val="en-US"/>
              </w:rPr>
              <w:t>dapat</w:t>
            </w:r>
            <w:proofErr w:type="spellEnd"/>
            <w:r w:rsidRPr="00ED3EC1">
              <w:rPr>
                <w:rFonts w:ascii="Times New Roman" w:hAnsi="Times New Roman"/>
                <w:lang w:val="en-US"/>
              </w:rPr>
              <w:t xml:space="preserve"> </w:t>
            </w:r>
            <w:proofErr w:type="spellStart"/>
            <w:r w:rsidRPr="00ED3EC1">
              <w:rPr>
                <w:rFonts w:ascii="Times New Roman" w:hAnsi="Times New Roman"/>
                <w:lang w:val="en-US"/>
              </w:rPr>
              <w:t>dijadikan</w:t>
            </w:r>
            <w:proofErr w:type="spellEnd"/>
            <w:r w:rsidRPr="00ED3EC1">
              <w:rPr>
                <w:rFonts w:ascii="Times New Roman" w:hAnsi="Times New Roman"/>
                <w:lang w:val="en-US"/>
              </w:rPr>
              <w:t xml:space="preserve"> </w:t>
            </w:r>
            <w:proofErr w:type="spellStart"/>
            <w:r w:rsidRPr="00ED3EC1">
              <w:rPr>
                <w:rFonts w:ascii="Times New Roman" w:hAnsi="Times New Roman"/>
                <w:lang w:val="en-US"/>
              </w:rPr>
              <w:t>acuan</w:t>
            </w:r>
            <w:proofErr w:type="spellEnd"/>
            <w:r w:rsidRPr="00ED3EC1">
              <w:rPr>
                <w:rFonts w:ascii="Times New Roman" w:hAnsi="Times New Roman"/>
                <w:lang w:val="en-US"/>
              </w:rPr>
              <w:t xml:space="preserve"> </w:t>
            </w:r>
            <w:proofErr w:type="spellStart"/>
            <w:r w:rsidRPr="00ED3EC1">
              <w:rPr>
                <w:rFonts w:ascii="Times New Roman" w:hAnsi="Times New Roman"/>
                <w:lang w:val="en-US"/>
              </w:rPr>
              <w:t>dalam</w:t>
            </w:r>
            <w:proofErr w:type="spellEnd"/>
            <w:r w:rsidRPr="00ED3EC1">
              <w:rPr>
                <w:rFonts w:ascii="Times New Roman" w:hAnsi="Times New Roman"/>
                <w:lang w:val="en-US"/>
              </w:rPr>
              <w:t xml:space="preserve"> </w:t>
            </w:r>
            <w:proofErr w:type="spellStart"/>
            <w:r w:rsidRPr="00ED3EC1">
              <w:rPr>
                <w:rFonts w:ascii="Times New Roman" w:hAnsi="Times New Roman"/>
                <w:lang w:val="en-US"/>
              </w:rPr>
              <w:t>penentuan</w:t>
            </w:r>
            <w:proofErr w:type="spellEnd"/>
            <w:r w:rsidRPr="00ED3EC1">
              <w:rPr>
                <w:rFonts w:ascii="Times New Roman" w:hAnsi="Times New Roman"/>
                <w:lang w:val="en-US"/>
              </w:rPr>
              <w:t xml:space="preserve"> status </w:t>
            </w:r>
            <w:proofErr w:type="spellStart"/>
            <w:r w:rsidRPr="00ED3EC1">
              <w:rPr>
                <w:rFonts w:ascii="Times New Roman" w:hAnsi="Times New Roman"/>
                <w:lang w:val="en-US"/>
              </w:rPr>
              <w:t>gizi</w:t>
            </w:r>
            <w:proofErr w:type="spellEnd"/>
            <w:r w:rsidRPr="00ED3EC1">
              <w:rPr>
                <w:rFonts w:ascii="Times New Roman" w:hAnsi="Times New Roman"/>
                <w:lang w:val="en-US"/>
              </w:rPr>
              <w:t xml:space="preserve"> pada </w:t>
            </w:r>
            <w:proofErr w:type="spellStart"/>
            <w:r w:rsidRPr="00ED3EC1">
              <w:rPr>
                <w:rFonts w:ascii="Times New Roman" w:hAnsi="Times New Roman"/>
                <w:lang w:val="en-US"/>
              </w:rPr>
              <w:t>anak</w:t>
            </w:r>
            <w:proofErr w:type="spellEnd"/>
            <w:r w:rsidRPr="00ED3EC1">
              <w:rPr>
                <w:rFonts w:ascii="Times New Roman" w:hAnsi="Times New Roman"/>
                <w:lang w:val="en-US"/>
              </w:rPr>
              <w:t xml:space="preserve">. </w:t>
            </w:r>
            <w:proofErr w:type="spellStart"/>
            <w:r w:rsidRPr="00ED3EC1">
              <w:rPr>
                <w:rFonts w:ascii="Times New Roman" w:hAnsi="Times New Roman"/>
                <w:lang w:val="en-US"/>
              </w:rPr>
              <w:t>Dengan</w:t>
            </w:r>
            <w:proofErr w:type="spellEnd"/>
            <w:r w:rsidRPr="00ED3EC1">
              <w:rPr>
                <w:rFonts w:ascii="Times New Roman" w:hAnsi="Times New Roman"/>
                <w:lang w:val="en-US"/>
              </w:rPr>
              <w:t xml:space="preserve"> </w:t>
            </w:r>
            <w:proofErr w:type="spellStart"/>
            <w:r w:rsidRPr="00ED3EC1">
              <w:rPr>
                <w:rFonts w:ascii="Times New Roman" w:hAnsi="Times New Roman"/>
                <w:lang w:val="en-US"/>
              </w:rPr>
              <w:t>metode</w:t>
            </w:r>
            <w:proofErr w:type="spellEnd"/>
            <w:r w:rsidRPr="00ED3EC1">
              <w:rPr>
                <w:rFonts w:ascii="Times New Roman" w:hAnsi="Times New Roman"/>
                <w:lang w:val="en-US"/>
              </w:rPr>
              <w:t xml:space="preserve"> </w:t>
            </w:r>
            <w:proofErr w:type="spellStart"/>
            <w:r w:rsidRPr="00ED3EC1">
              <w:rPr>
                <w:rFonts w:ascii="Times New Roman" w:hAnsi="Times New Roman"/>
                <w:lang w:val="en-US"/>
              </w:rPr>
              <w:t>ini</w:t>
            </w:r>
            <w:proofErr w:type="spellEnd"/>
            <w:r w:rsidRPr="00ED3EC1">
              <w:rPr>
                <w:rFonts w:ascii="Times New Roman" w:hAnsi="Times New Roman"/>
                <w:lang w:val="en-US"/>
              </w:rPr>
              <w:t xml:space="preserve"> </w:t>
            </w:r>
            <w:proofErr w:type="spellStart"/>
            <w:r w:rsidRPr="00ED3EC1">
              <w:rPr>
                <w:rFonts w:ascii="Times New Roman" w:hAnsi="Times New Roman"/>
                <w:lang w:val="en-US"/>
              </w:rPr>
              <w:t>dapat</w:t>
            </w:r>
            <w:proofErr w:type="spellEnd"/>
            <w:r w:rsidRPr="00ED3EC1">
              <w:rPr>
                <w:rFonts w:ascii="Times New Roman" w:hAnsi="Times New Roman"/>
                <w:lang w:val="en-US"/>
              </w:rPr>
              <w:t xml:space="preserve"> </w:t>
            </w:r>
            <w:proofErr w:type="spellStart"/>
            <w:r w:rsidRPr="00ED3EC1">
              <w:rPr>
                <w:rFonts w:ascii="Times New Roman" w:hAnsi="Times New Roman"/>
                <w:lang w:val="en-US"/>
              </w:rPr>
              <w:t>dikembangkan</w:t>
            </w:r>
            <w:proofErr w:type="spellEnd"/>
            <w:r w:rsidRPr="00ED3EC1">
              <w:rPr>
                <w:rFonts w:ascii="Times New Roman" w:hAnsi="Times New Roman"/>
                <w:lang w:val="en-US"/>
              </w:rPr>
              <w:t xml:space="preserve"> </w:t>
            </w:r>
            <w:proofErr w:type="spellStart"/>
            <w:r w:rsidRPr="00ED3EC1">
              <w:rPr>
                <w:rFonts w:ascii="Times New Roman" w:hAnsi="Times New Roman"/>
                <w:lang w:val="en-US"/>
              </w:rPr>
              <w:t>pembuatan</w:t>
            </w:r>
            <w:proofErr w:type="spellEnd"/>
            <w:r w:rsidRPr="00ED3EC1">
              <w:rPr>
                <w:rFonts w:ascii="Times New Roman" w:hAnsi="Times New Roman"/>
                <w:lang w:val="en-US"/>
              </w:rPr>
              <w:t xml:space="preserve"> </w:t>
            </w:r>
            <w:proofErr w:type="spellStart"/>
            <w:r w:rsidRPr="00ED3EC1">
              <w:rPr>
                <w:rFonts w:ascii="Times New Roman" w:hAnsi="Times New Roman"/>
                <w:lang w:val="en-US"/>
              </w:rPr>
              <w:t>aplikasi</w:t>
            </w:r>
            <w:proofErr w:type="spellEnd"/>
            <w:r w:rsidRPr="00ED3EC1">
              <w:rPr>
                <w:rFonts w:ascii="Times New Roman" w:hAnsi="Times New Roman"/>
                <w:lang w:val="en-US"/>
              </w:rPr>
              <w:t xml:space="preserve"> </w:t>
            </w:r>
            <w:proofErr w:type="spellStart"/>
            <w:r w:rsidRPr="00ED3EC1">
              <w:rPr>
                <w:rFonts w:ascii="Times New Roman" w:hAnsi="Times New Roman"/>
                <w:lang w:val="en-US"/>
              </w:rPr>
              <w:t>Sistem</w:t>
            </w:r>
            <w:proofErr w:type="spellEnd"/>
            <w:r w:rsidRPr="00ED3EC1">
              <w:rPr>
                <w:rFonts w:ascii="Times New Roman" w:hAnsi="Times New Roman"/>
                <w:lang w:val="en-US"/>
              </w:rPr>
              <w:t xml:space="preserve"> </w:t>
            </w:r>
            <w:proofErr w:type="spellStart"/>
            <w:r w:rsidRPr="00ED3EC1">
              <w:rPr>
                <w:rFonts w:ascii="Times New Roman" w:hAnsi="Times New Roman"/>
                <w:lang w:val="en-US"/>
              </w:rPr>
              <w:t>Pendukung</w:t>
            </w:r>
            <w:proofErr w:type="spellEnd"/>
            <w:r w:rsidRPr="00ED3EC1">
              <w:rPr>
                <w:rFonts w:ascii="Times New Roman" w:hAnsi="Times New Roman"/>
                <w:lang w:val="en-US"/>
              </w:rPr>
              <w:t xml:space="preserve"> Keputusan </w:t>
            </w:r>
            <w:proofErr w:type="spellStart"/>
            <w:r w:rsidRPr="00ED3EC1">
              <w:rPr>
                <w:rFonts w:ascii="Times New Roman" w:hAnsi="Times New Roman"/>
                <w:lang w:val="en-US"/>
              </w:rPr>
              <w:t>untuk</w:t>
            </w:r>
            <w:proofErr w:type="spellEnd"/>
            <w:r w:rsidRPr="00ED3EC1">
              <w:rPr>
                <w:rFonts w:ascii="Times New Roman" w:hAnsi="Times New Roman"/>
                <w:lang w:val="en-US"/>
              </w:rPr>
              <w:t xml:space="preserve"> </w:t>
            </w:r>
            <w:proofErr w:type="spellStart"/>
            <w:r w:rsidRPr="00ED3EC1">
              <w:rPr>
                <w:rFonts w:ascii="Times New Roman" w:hAnsi="Times New Roman"/>
                <w:lang w:val="en-US"/>
              </w:rPr>
              <w:t>menentukan</w:t>
            </w:r>
            <w:proofErr w:type="spellEnd"/>
            <w:r w:rsidRPr="00ED3EC1">
              <w:rPr>
                <w:rFonts w:ascii="Times New Roman" w:hAnsi="Times New Roman"/>
                <w:lang w:val="en-US"/>
              </w:rPr>
              <w:t xml:space="preserve"> </w:t>
            </w:r>
            <w:proofErr w:type="spellStart"/>
            <w:r w:rsidRPr="00ED3EC1">
              <w:rPr>
                <w:rFonts w:ascii="Times New Roman" w:hAnsi="Times New Roman"/>
                <w:lang w:val="en-US"/>
              </w:rPr>
              <w:t>konsumsi</w:t>
            </w:r>
            <w:proofErr w:type="spellEnd"/>
            <w:r w:rsidRPr="00ED3EC1">
              <w:rPr>
                <w:rFonts w:ascii="Times New Roman" w:hAnsi="Times New Roman"/>
                <w:lang w:val="en-US"/>
              </w:rPr>
              <w:t xml:space="preserve"> </w:t>
            </w:r>
            <w:proofErr w:type="spellStart"/>
            <w:r w:rsidRPr="00ED3EC1">
              <w:rPr>
                <w:rFonts w:ascii="Times New Roman" w:hAnsi="Times New Roman"/>
                <w:lang w:val="en-US"/>
              </w:rPr>
              <w:t>makanan</w:t>
            </w:r>
            <w:proofErr w:type="spellEnd"/>
            <w:r w:rsidRPr="00ED3EC1">
              <w:rPr>
                <w:rFonts w:ascii="Times New Roman" w:hAnsi="Times New Roman"/>
                <w:lang w:val="en-US"/>
              </w:rPr>
              <w:t xml:space="preserve"> yang </w:t>
            </w:r>
            <w:proofErr w:type="spellStart"/>
            <w:r w:rsidRPr="00ED3EC1">
              <w:rPr>
                <w:rFonts w:ascii="Times New Roman" w:hAnsi="Times New Roman"/>
                <w:lang w:val="en-US"/>
              </w:rPr>
              <w:t>dianjurkan</w:t>
            </w:r>
            <w:proofErr w:type="spellEnd"/>
            <w:r w:rsidRPr="00ED3EC1">
              <w:rPr>
                <w:rFonts w:ascii="Times New Roman" w:hAnsi="Times New Roman"/>
                <w:lang w:val="en-US"/>
              </w:rPr>
              <w:t xml:space="preserve"> dan </w:t>
            </w:r>
            <w:proofErr w:type="spellStart"/>
            <w:r w:rsidRPr="00ED3EC1">
              <w:rPr>
                <w:rFonts w:ascii="Times New Roman" w:hAnsi="Times New Roman"/>
                <w:lang w:val="en-US"/>
              </w:rPr>
              <w:t>makanan</w:t>
            </w:r>
            <w:proofErr w:type="spellEnd"/>
            <w:r w:rsidRPr="00ED3EC1">
              <w:rPr>
                <w:rFonts w:ascii="Times New Roman" w:hAnsi="Times New Roman"/>
                <w:lang w:val="en-US"/>
              </w:rPr>
              <w:t xml:space="preserve"> yang </w:t>
            </w:r>
            <w:proofErr w:type="spellStart"/>
            <w:r w:rsidRPr="00ED3EC1">
              <w:rPr>
                <w:rFonts w:ascii="Times New Roman" w:hAnsi="Times New Roman"/>
                <w:lang w:val="en-US"/>
              </w:rPr>
              <w:t>dihindari</w:t>
            </w:r>
            <w:proofErr w:type="spellEnd"/>
            <w:r w:rsidRPr="00ED3EC1">
              <w:rPr>
                <w:rFonts w:ascii="Times New Roman" w:hAnsi="Times New Roman"/>
                <w:lang w:val="en-US"/>
              </w:rPr>
              <w:t xml:space="preserve"> pada </w:t>
            </w:r>
            <w:proofErr w:type="spellStart"/>
            <w:r w:rsidRPr="00ED3EC1">
              <w:rPr>
                <w:rFonts w:ascii="Times New Roman" w:hAnsi="Times New Roman"/>
                <w:lang w:val="en-US"/>
              </w:rPr>
              <w:t>anak</w:t>
            </w:r>
            <w:proofErr w:type="spellEnd"/>
            <w:r w:rsidRPr="00ED3EC1">
              <w:rPr>
                <w:rFonts w:ascii="Times New Roman" w:hAnsi="Times New Roman"/>
                <w:lang w:val="en-US"/>
              </w:rPr>
              <w:t xml:space="preserve"> yang </w:t>
            </w:r>
            <w:proofErr w:type="spellStart"/>
            <w:r w:rsidRPr="00ED3EC1">
              <w:rPr>
                <w:rFonts w:ascii="Times New Roman" w:hAnsi="Times New Roman"/>
                <w:lang w:val="en-US"/>
              </w:rPr>
              <w:t>dapat</w:t>
            </w:r>
            <w:proofErr w:type="spellEnd"/>
            <w:r w:rsidRPr="00ED3EC1">
              <w:rPr>
                <w:rFonts w:ascii="Times New Roman" w:hAnsi="Times New Roman"/>
                <w:lang w:val="en-US"/>
              </w:rPr>
              <w:t xml:space="preserve"> </w:t>
            </w:r>
            <w:proofErr w:type="spellStart"/>
            <w:r w:rsidRPr="00ED3EC1">
              <w:rPr>
                <w:rFonts w:ascii="Times New Roman" w:hAnsi="Times New Roman"/>
                <w:lang w:val="en-US"/>
              </w:rPr>
              <w:t>dimanfaatkan</w:t>
            </w:r>
            <w:proofErr w:type="spellEnd"/>
            <w:r w:rsidRPr="00ED3EC1">
              <w:rPr>
                <w:rFonts w:ascii="Times New Roman" w:hAnsi="Times New Roman"/>
                <w:lang w:val="en-US"/>
              </w:rPr>
              <w:t xml:space="preserve"> </w:t>
            </w:r>
            <w:proofErr w:type="spellStart"/>
            <w:r w:rsidRPr="00ED3EC1">
              <w:rPr>
                <w:rFonts w:ascii="Times New Roman" w:hAnsi="Times New Roman"/>
                <w:lang w:val="en-US"/>
              </w:rPr>
              <w:t>masyarakat</w:t>
            </w:r>
            <w:proofErr w:type="spellEnd"/>
            <w:r w:rsidRPr="00ED3EC1">
              <w:rPr>
                <w:rFonts w:ascii="Times New Roman" w:hAnsi="Times New Roman"/>
                <w:lang w:val="en-US"/>
              </w:rPr>
              <w:t xml:space="preserve"> </w:t>
            </w:r>
            <w:proofErr w:type="spellStart"/>
            <w:r w:rsidRPr="00ED3EC1">
              <w:rPr>
                <w:rFonts w:ascii="Times New Roman" w:hAnsi="Times New Roman"/>
                <w:lang w:val="en-US"/>
              </w:rPr>
              <w:t>suatu</w:t>
            </w:r>
            <w:proofErr w:type="spellEnd"/>
            <w:r w:rsidRPr="00ED3EC1">
              <w:rPr>
                <w:rFonts w:ascii="Times New Roman" w:hAnsi="Times New Roman"/>
                <w:lang w:val="en-US"/>
              </w:rPr>
              <w:t xml:space="preserve"> </w:t>
            </w:r>
            <w:proofErr w:type="spellStart"/>
            <w:r w:rsidRPr="00ED3EC1">
              <w:rPr>
                <w:rFonts w:ascii="Times New Roman" w:hAnsi="Times New Roman"/>
                <w:lang w:val="en-US"/>
              </w:rPr>
              <w:t>wilyah</w:t>
            </w:r>
            <w:proofErr w:type="spellEnd"/>
            <w:r w:rsidRPr="00ED3EC1">
              <w:rPr>
                <w:rFonts w:ascii="Times New Roman" w:hAnsi="Times New Roman"/>
                <w:lang w:val="en-US"/>
              </w:rPr>
              <w:t xml:space="preserve"> pada </w:t>
            </w:r>
            <w:proofErr w:type="spellStart"/>
            <w:r w:rsidRPr="00ED3EC1">
              <w:rPr>
                <w:rFonts w:ascii="Times New Roman" w:hAnsi="Times New Roman"/>
                <w:lang w:val="en-US"/>
              </w:rPr>
              <w:t>pelaksanaan</w:t>
            </w:r>
            <w:proofErr w:type="spellEnd"/>
            <w:r w:rsidRPr="00ED3EC1">
              <w:rPr>
                <w:rFonts w:ascii="Times New Roman" w:hAnsi="Times New Roman"/>
                <w:lang w:val="en-US"/>
              </w:rPr>
              <w:t xml:space="preserve"> </w:t>
            </w:r>
            <w:proofErr w:type="spellStart"/>
            <w:r w:rsidRPr="00ED3EC1">
              <w:rPr>
                <w:rFonts w:ascii="Times New Roman" w:hAnsi="Times New Roman"/>
                <w:lang w:val="en-US"/>
              </w:rPr>
              <w:t>posyandu</w:t>
            </w:r>
            <w:proofErr w:type="spellEnd"/>
            <w:r w:rsidRPr="00ED3EC1">
              <w:rPr>
                <w:rFonts w:ascii="Times New Roman" w:hAnsi="Times New Roman"/>
                <w:lang w:val="en-US"/>
              </w:rPr>
              <w:t xml:space="preserve"> yang </w:t>
            </w:r>
            <w:proofErr w:type="spellStart"/>
            <w:r w:rsidRPr="00ED3EC1">
              <w:rPr>
                <w:rFonts w:ascii="Times New Roman" w:hAnsi="Times New Roman"/>
                <w:lang w:val="en-US"/>
              </w:rPr>
              <w:t>diadakan</w:t>
            </w:r>
            <w:proofErr w:type="spellEnd"/>
            <w:r w:rsidRPr="00ED3EC1">
              <w:rPr>
                <w:rFonts w:ascii="Times New Roman" w:hAnsi="Times New Roman"/>
                <w:lang w:val="en-US"/>
              </w:rPr>
              <w:t xml:space="preserve"> </w:t>
            </w:r>
            <w:proofErr w:type="spellStart"/>
            <w:r w:rsidRPr="00ED3EC1">
              <w:rPr>
                <w:rFonts w:ascii="Times New Roman" w:hAnsi="Times New Roman"/>
                <w:lang w:val="en-US"/>
              </w:rPr>
              <w:t>tiap</w:t>
            </w:r>
            <w:proofErr w:type="spellEnd"/>
            <w:r w:rsidRPr="00ED3EC1">
              <w:rPr>
                <w:rFonts w:ascii="Times New Roman" w:hAnsi="Times New Roman"/>
                <w:lang w:val="en-US"/>
              </w:rPr>
              <w:t xml:space="preserve"> </w:t>
            </w:r>
            <w:proofErr w:type="spellStart"/>
            <w:r w:rsidRPr="00ED3EC1">
              <w:rPr>
                <w:rFonts w:ascii="Times New Roman" w:hAnsi="Times New Roman"/>
                <w:lang w:val="en-US"/>
              </w:rPr>
              <w:t>bulan</w:t>
            </w:r>
            <w:proofErr w:type="spellEnd"/>
            <w:r w:rsidR="00D915CA" w:rsidRPr="00ED3EC1">
              <w:rPr>
                <w:rFonts w:ascii="Times New Roman" w:hAnsi="Times New Roman"/>
                <w:lang w:val="en-US"/>
              </w:rPr>
              <w:t>.</w:t>
            </w:r>
          </w:p>
        </w:tc>
      </w:tr>
    </w:tbl>
    <w:p w14:paraId="6E59935E" w14:textId="505E72BF" w:rsidR="002277D5" w:rsidRDefault="002277D5" w:rsidP="00CB04C5">
      <w:pPr>
        <w:spacing w:after="0" w:line="240" w:lineRule="auto"/>
        <w:rPr>
          <w:rFonts w:ascii="Times New Roman" w:hAnsi="Times New Roman"/>
          <w:sz w:val="24"/>
          <w:szCs w:val="24"/>
        </w:rPr>
      </w:pPr>
    </w:p>
    <w:p w14:paraId="5264E386" w14:textId="77777777" w:rsidR="00ED3EC1" w:rsidRDefault="00ED3EC1" w:rsidP="00CB04C5">
      <w:pPr>
        <w:spacing w:after="0" w:line="240" w:lineRule="auto"/>
        <w:rPr>
          <w:rFonts w:ascii="Times New Roman" w:hAnsi="Times New Roman"/>
          <w:sz w:val="24"/>
          <w:szCs w:val="24"/>
        </w:rPr>
      </w:pPr>
    </w:p>
    <w:p w14:paraId="7D776BF7" w14:textId="77777777" w:rsidR="003E66B0" w:rsidRDefault="003E66B0" w:rsidP="00CB04C5">
      <w:pPr>
        <w:spacing w:after="0" w:line="240" w:lineRule="auto"/>
        <w:rPr>
          <w:rFonts w:ascii="Times New Roman" w:hAnsi="Times New Roman"/>
          <w:b/>
          <w:bCs/>
          <w:sz w:val="24"/>
          <w:szCs w:val="24"/>
        </w:rPr>
      </w:pPr>
      <w:r w:rsidRPr="003E66B0">
        <w:rPr>
          <w:rFonts w:ascii="Times New Roman" w:hAnsi="Times New Roman"/>
          <w:b/>
          <w:bCs/>
          <w:sz w:val="24"/>
          <w:szCs w:val="24"/>
        </w:rPr>
        <w:t>PENDAHULUAN</w:t>
      </w:r>
    </w:p>
    <w:p w14:paraId="2A186DB8" w14:textId="169C3498" w:rsidR="006E7692" w:rsidRDefault="006E7692" w:rsidP="006E7692">
      <w:pPr>
        <w:spacing w:after="0" w:line="240" w:lineRule="auto"/>
        <w:ind w:firstLine="567"/>
        <w:jc w:val="both"/>
        <w:rPr>
          <w:rFonts w:ascii="Times New Roman" w:hAnsi="Times New Roman"/>
          <w:sz w:val="24"/>
          <w:szCs w:val="24"/>
        </w:rPr>
      </w:pPr>
      <w:r w:rsidRPr="006E7692">
        <w:rPr>
          <w:rFonts w:ascii="Times New Roman" w:hAnsi="Times New Roman"/>
          <w:sz w:val="24"/>
          <w:szCs w:val="24"/>
        </w:rPr>
        <w:t>Obesitas pada anak sampai kini masih merupakan masalah</w:t>
      </w:r>
      <w:r w:rsidRPr="006E7692">
        <w:rPr>
          <w:rFonts w:ascii="Times New Roman" w:hAnsi="Times New Roman"/>
          <w:sz w:val="24"/>
          <w:szCs w:val="24"/>
          <w:lang w:val="en-US"/>
        </w:rPr>
        <w:t xml:space="preserve">. Pola </w:t>
      </w:r>
      <w:proofErr w:type="spellStart"/>
      <w:r w:rsidRPr="006E7692">
        <w:rPr>
          <w:rFonts w:ascii="Times New Roman" w:hAnsi="Times New Roman"/>
          <w:sz w:val="24"/>
          <w:szCs w:val="24"/>
          <w:lang w:val="en-US"/>
        </w:rPr>
        <w:t>makan</w:t>
      </w:r>
      <w:proofErr w:type="spellEnd"/>
      <w:r w:rsidRPr="006E7692">
        <w:rPr>
          <w:rFonts w:ascii="Times New Roman" w:hAnsi="Times New Roman"/>
          <w:sz w:val="24"/>
          <w:szCs w:val="24"/>
          <w:lang w:val="en-US"/>
        </w:rPr>
        <w:t xml:space="preserve"> yang </w:t>
      </w:r>
      <w:proofErr w:type="spellStart"/>
      <w:r w:rsidRPr="006E7692">
        <w:rPr>
          <w:rFonts w:ascii="Times New Roman" w:hAnsi="Times New Roman"/>
          <w:sz w:val="24"/>
          <w:szCs w:val="24"/>
          <w:lang w:val="en-US"/>
        </w:rPr>
        <w:t>tinggi</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karbohidrat</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tinggi</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serat</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rendah</w:t>
      </w:r>
      <w:proofErr w:type="spellEnd"/>
      <w:r w:rsidRPr="006E7692">
        <w:rPr>
          <w:rFonts w:ascii="Times New Roman" w:hAnsi="Times New Roman"/>
          <w:sz w:val="24"/>
          <w:szCs w:val="24"/>
          <w:lang w:val="en-US"/>
        </w:rPr>
        <w:t xml:space="preserve"> lemak </w:t>
      </w:r>
      <w:proofErr w:type="spellStart"/>
      <w:r w:rsidRPr="006E7692">
        <w:rPr>
          <w:rFonts w:ascii="Times New Roman" w:hAnsi="Times New Roman"/>
          <w:sz w:val="24"/>
          <w:szCs w:val="24"/>
          <w:lang w:val="en-US"/>
        </w:rPr>
        <w:t>berubah</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ke</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pola</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makan</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baru</w:t>
      </w:r>
      <w:proofErr w:type="spellEnd"/>
      <w:r w:rsidRPr="006E7692">
        <w:rPr>
          <w:rFonts w:ascii="Times New Roman" w:hAnsi="Times New Roman"/>
          <w:sz w:val="24"/>
          <w:szCs w:val="24"/>
          <w:lang w:val="en-US"/>
        </w:rPr>
        <w:t xml:space="preserve"> yang </w:t>
      </w:r>
      <w:proofErr w:type="spellStart"/>
      <w:r w:rsidRPr="006E7692">
        <w:rPr>
          <w:rFonts w:ascii="Times New Roman" w:hAnsi="Times New Roman"/>
          <w:sz w:val="24"/>
          <w:szCs w:val="24"/>
          <w:lang w:val="en-US"/>
        </w:rPr>
        <w:t>rendah</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karbohidrat</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tinggi</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lemah</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sehingga</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menggeser</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mutu</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makanan</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kearah</w:t>
      </w:r>
      <w:proofErr w:type="spellEnd"/>
      <w:r w:rsidRPr="006E7692">
        <w:rPr>
          <w:rFonts w:ascii="Times New Roman" w:hAnsi="Times New Roman"/>
          <w:sz w:val="24"/>
          <w:szCs w:val="24"/>
          <w:lang w:val="en-US"/>
        </w:rPr>
        <w:t xml:space="preserve"> yang </w:t>
      </w:r>
      <w:proofErr w:type="spellStart"/>
      <w:r w:rsidRPr="006E7692">
        <w:rPr>
          <w:rFonts w:ascii="Times New Roman" w:hAnsi="Times New Roman"/>
          <w:sz w:val="24"/>
          <w:szCs w:val="24"/>
          <w:lang w:val="en-US"/>
        </w:rPr>
        <w:t>tidak</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seimbang</w:t>
      </w:r>
      <w:proofErr w:type="spellEnd"/>
      <w:r w:rsidR="003B6EE4">
        <w:rPr>
          <w:rFonts w:ascii="Times New Roman" w:hAnsi="Times New Roman"/>
          <w:sz w:val="24"/>
          <w:szCs w:val="24"/>
        </w:rPr>
        <w:t xml:space="preserve"> </w:t>
      </w:r>
      <w:r w:rsidR="003B6EE4">
        <w:rPr>
          <w:rFonts w:ascii="Times New Roman" w:hAnsi="Times New Roman"/>
          <w:sz w:val="24"/>
          <w:szCs w:val="24"/>
        </w:rPr>
        <w:fldChar w:fldCharType="begin" w:fldLock="1"/>
      </w:r>
      <w:r w:rsidR="00F01D3B">
        <w:rPr>
          <w:rFonts w:ascii="Times New Roman" w:hAnsi="Times New Roman"/>
          <w:sz w:val="24"/>
          <w:szCs w:val="24"/>
        </w:rPr>
        <w:instrText>ADDIN CSL_CITATION {"citationItems":[{"id":"ITEM-1","itemData":{"author":[{"dropping-particle":"","family":"Ujani","given":"S","non-dropping-particle":"","parse-names":false,"suffix":""}],"container-title":"Jurnal Kesehatan","id":"ITEM-1","issue":"1","issued":{"date-parts":[["2016"]]},"title":"Hubungan Antara Usia dan Jenis Kelamin Dengan Kadar Kolesterol Penderita Obesitas RSUD Abdul Moeloek Provinsi Lampung","type":"article-journal","volume":"6"},"uris":["http://www.mendeley.com/documents/?uuid=a416fe5b-c241-48a4-8d02-af3bcb310f90"]}],"mendeley":{"formattedCitation":"[1]","plainTextFormattedCitation":"[1]","previouslyFormattedCitation":"[1]"},"properties":{"noteIndex":0},"schema":"https://github.com/citation-style-language/schema/raw/master/csl-citation.json"}</w:instrText>
      </w:r>
      <w:r w:rsidR="003B6EE4">
        <w:rPr>
          <w:rFonts w:ascii="Times New Roman" w:hAnsi="Times New Roman"/>
          <w:sz w:val="24"/>
          <w:szCs w:val="24"/>
        </w:rPr>
        <w:fldChar w:fldCharType="separate"/>
      </w:r>
      <w:r w:rsidR="003B6EE4" w:rsidRPr="003B6EE4">
        <w:rPr>
          <w:rFonts w:ascii="Times New Roman" w:hAnsi="Times New Roman"/>
          <w:noProof/>
          <w:sz w:val="24"/>
          <w:szCs w:val="24"/>
        </w:rPr>
        <w:t>[1]</w:t>
      </w:r>
      <w:r w:rsidR="003B6EE4">
        <w:rPr>
          <w:rFonts w:ascii="Times New Roman" w:hAnsi="Times New Roman"/>
          <w:sz w:val="24"/>
          <w:szCs w:val="24"/>
        </w:rPr>
        <w:fldChar w:fldCharType="end"/>
      </w:r>
      <w:r w:rsidRPr="006E7692">
        <w:rPr>
          <w:rFonts w:ascii="Times New Roman" w:hAnsi="Times New Roman"/>
          <w:sz w:val="24"/>
          <w:szCs w:val="24"/>
        </w:rPr>
        <w:t>.</w:t>
      </w:r>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Faktor</w:t>
      </w:r>
      <w:proofErr w:type="spellEnd"/>
      <w:r w:rsidRPr="006E7692">
        <w:rPr>
          <w:rFonts w:ascii="Times New Roman" w:hAnsi="Times New Roman"/>
          <w:sz w:val="24"/>
          <w:szCs w:val="24"/>
          <w:lang w:val="en-US"/>
        </w:rPr>
        <w:t xml:space="preserve"> yang </w:t>
      </w:r>
      <w:proofErr w:type="spellStart"/>
      <w:r w:rsidRPr="006E7692">
        <w:rPr>
          <w:rFonts w:ascii="Times New Roman" w:hAnsi="Times New Roman"/>
          <w:sz w:val="24"/>
          <w:szCs w:val="24"/>
          <w:lang w:val="en-US"/>
        </w:rPr>
        <w:t>dapat</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menyebabkan</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obesitas</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adalah</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asupan</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makanan</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jenis</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kelamin</w:t>
      </w:r>
      <w:proofErr w:type="spellEnd"/>
      <w:r w:rsidRPr="006E7692">
        <w:rPr>
          <w:rFonts w:ascii="Times New Roman" w:hAnsi="Times New Roman"/>
          <w:sz w:val="24"/>
          <w:szCs w:val="24"/>
          <w:lang w:val="en-US"/>
        </w:rPr>
        <w:t xml:space="preserve">, dan </w:t>
      </w:r>
      <w:proofErr w:type="spellStart"/>
      <w:r w:rsidRPr="006E7692">
        <w:rPr>
          <w:rFonts w:ascii="Times New Roman" w:hAnsi="Times New Roman"/>
          <w:sz w:val="24"/>
          <w:szCs w:val="24"/>
          <w:lang w:val="en-US"/>
        </w:rPr>
        <w:t>usia</w:t>
      </w:r>
      <w:proofErr w:type="spellEnd"/>
      <w:r w:rsidR="00134A46">
        <w:rPr>
          <w:rFonts w:ascii="Times New Roman" w:hAnsi="Times New Roman"/>
          <w:sz w:val="24"/>
          <w:szCs w:val="24"/>
        </w:rPr>
        <w:t xml:space="preserve"> </w:t>
      </w:r>
      <w:r w:rsidR="00F01D3B">
        <w:rPr>
          <w:rFonts w:ascii="Times New Roman" w:hAnsi="Times New Roman"/>
          <w:sz w:val="24"/>
          <w:szCs w:val="24"/>
        </w:rPr>
        <w:fldChar w:fldCharType="begin" w:fldLock="1"/>
      </w:r>
      <w:r w:rsidR="00015ADF">
        <w:rPr>
          <w:rFonts w:ascii="Times New Roman" w:hAnsi="Times New Roman"/>
          <w:sz w:val="24"/>
          <w:szCs w:val="24"/>
        </w:rPr>
        <w:instrText>ADDIN CSL_CITATION {"citationItems":[{"id":"ITEM-1","itemData":{"DOI":"http://dx.doi.org/10.20473/amnt.v2i3.2018.228-236","author":[{"dropping-particle":"","family":"Sofa","given":"Ira Maya","non-dropping-particle":"","parse-names":false,"suffix":""}],"container-title":"Amerta Nutrition","id":"ITEM-1","issue":"3","issued":{"date-parts":[["2018"]]},"page":"228-236","title":"Kejadian Obesitas, Obesitas Sentral, dan Kelebihan Lemak Viseral Pada Lansia Wanita","type":"article-journal","volume":"2"},"uris":["http://www.mendeley.com/documents/?uuid=e4e1f0de-dde5-458c-a66c-f796a9ba1f48"]}],"mendeley":{"formattedCitation":"[2]","plainTextFormattedCitation":"[2]","previouslyFormattedCitation":"[2]"},"properties":{"noteIndex":0},"schema":"https://github.com/citation-style-language/schema/raw/master/csl-citation.json"}</w:instrText>
      </w:r>
      <w:r w:rsidR="00F01D3B">
        <w:rPr>
          <w:rFonts w:ascii="Times New Roman" w:hAnsi="Times New Roman"/>
          <w:sz w:val="24"/>
          <w:szCs w:val="24"/>
        </w:rPr>
        <w:fldChar w:fldCharType="separate"/>
      </w:r>
      <w:r w:rsidR="00F01D3B" w:rsidRPr="00F01D3B">
        <w:rPr>
          <w:rFonts w:ascii="Times New Roman" w:hAnsi="Times New Roman"/>
          <w:noProof/>
          <w:sz w:val="24"/>
          <w:szCs w:val="24"/>
        </w:rPr>
        <w:t>[2]</w:t>
      </w:r>
      <w:r w:rsidR="00F01D3B">
        <w:rPr>
          <w:rFonts w:ascii="Times New Roman" w:hAnsi="Times New Roman"/>
          <w:sz w:val="24"/>
          <w:szCs w:val="24"/>
        </w:rPr>
        <w:fldChar w:fldCharType="end"/>
      </w:r>
      <w:r w:rsidR="00F01D3B">
        <w:rPr>
          <w:rFonts w:ascii="Times New Roman" w:hAnsi="Times New Roman"/>
          <w:sz w:val="24"/>
          <w:szCs w:val="24"/>
        </w:rPr>
        <w:t>.</w:t>
      </w:r>
      <w:r w:rsidRPr="006E7692">
        <w:rPr>
          <w:rFonts w:ascii="Times New Roman" w:hAnsi="Times New Roman"/>
          <w:sz w:val="24"/>
          <w:szCs w:val="24"/>
          <w:lang w:val="en-US"/>
        </w:rPr>
        <w:t xml:space="preserve"> Dari </w:t>
      </w:r>
      <w:proofErr w:type="spellStart"/>
      <w:r w:rsidRPr="006E7692">
        <w:rPr>
          <w:rFonts w:ascii="Times New Roman" w:hAnsi="Times New Roman"/>
          <w:sz w:val="24"/>
          <w:szCs w:val="24"/>
          <w:lang w:val="en-US"/>
        </w:rPr>
        <w:t>beberapa</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pendapat</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tersebut</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dapat</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disimpulkan</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bahwa</w:t>
      </w:r>
      <w:proofErr w:type="spellEnd"/>
      <w:r w:rsidRPr="006E7692">
        <w:rPr>
          <w:rFonts w:ascii="Times New Roman" w:hAnsi="Times New Roman"/>
          <w:sz w:val="24"/>
          <w:szCs w:val="24"/>
          <w:lang w:val="en-US"/>
        </w:rPr>
        <w:t xml:space="preserve"> </w:t>
      </w:r>
      <w:r w:rsidR="00F01D3B">
        <w:rPr>
          <w:rFonts w:ascii="Times New Roman" w:hAnsi="Times New Roman"/>
          <w:sz w:val="24"/>
          <w:szCs w:val="24"/>
        </w:rPr>
        <w:t>p</w:t>
      </w:r>
      <w:proofErr w:type="spellStart"/>
      <w:r w:rsidRPr="006E7692">
        <w:rPr>
          <w:rFonts w:ascii="Times New Roman" w:hAnsi="Times New Roman"/>
          <w:sz w:val="24"/>
          <w:szCs w:val="24"/>
          <w:lang w:val="en-US"/>
        </w:rPr>
        <w:t>ola</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makan</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sebagai</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pusat</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utama</w:t>
      </w:r>
      <w:proofErr w:type="spellEnd"/>
      <w:r w:rsidRPr="006E7692">
        <w:rPr>
          <w:rFonts w:ascii="Times New Roman" w:hAnsi="Times New Roman"/>
          <w:sz w:val="24"/>
          <w:szCs w:val="24"/>
          <w:lang w:val="en-US"/>
        </w:rPr>
        <w:t xml:space="preserve"> yang </w:t>
      </w:r>
      <w:proofErr w:type="spellStart"/>
      <w:r w:rsidRPr="006E7692">
        <w:rPr>
          <w:rFonts w:ascii="Times New Roman" w:hAnsi="Times New Roman"/>
          <w:sz w:val="24"/>
          <w:szCs w:val="24"/>
          <w:lang w:val="en-US"/>
        </w:rPr>
        <w:t>harus</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diperhatikan</w:t>
      </w:r>
      <w:proofErr w:type="spellEnd"/>
      <w:r w:rsidR="00F01D3B">
        <w:rPr>
          <w:rFonts w:ascii="Times New Roman" w:hAnsi="Times New Roman"/>
          <w:sz w:val="24"/>
          <w:szCs w:val="24"/>
        </w:rPr>
        <w:t xml:space="preserve">. </w:t>
      </w:r>
      <w:r w:rsidRPr="006E7692">
        <w:rPr>
          <w:rFonts w:ascii="Times New Roman" w:hAnsi="Times New Roman"/>
          <w:sz w:val="24"/>
          <w:szCs w:val="24"/>
          <w:lang w:val="en-US"/>
        </w:rPr>
        <w:t xml:space="preserve">Karena </w:t>
      </w:r>
      <w:r w:rsidR="00F01D3B">
        <w:rPr>
          <w:rFonts w:ascii="Times New Roman" w:hAnsi="Times New Roman"/>
          <w:sz w:val="24"/>
          <w:szCs w:val="24"/>
        </w:rPr>
        <w:t>p</w:t>
      </w:r>
      <w:r w:rsidRPr="006E7692">
        <w:rPr>
          <w:rFonts w:ascii="Times New Roman" w:hAnsi="Times New Roman"/>
          <w:sz w:val="24"/>
          <w:szCs w:val="24"/>
        </w:rPr>
        <w:t>ola makan memberikan kontribusi yang cukup besar dalam meningkatkan resiko obesitas pada anak seperti apa yang dimakan dan berapa kali dia makan</w:t>
      </w:r>
      <w:r w:rsidR="00F01D3B">
        <w:rPr>
          <w:rFonts w:ascii="Times New Roman" w:hAnsi="Times New Roman"/>
          <w:sz w:val="24"/>
          <w:szCs w:val="24"/>
        </w:rPr>
        <w:fldChar w:fldCharType="begin" w:fldLock="1"/>
      </w:r>
      <w:r w:rsidR="00F01D3B">
        <w:rPr>
          <w:rFonts w:ascii="Times New Roman" w:hAnsi="Times New Roman"/>
          <w:sz w:val="24"/>
          <w:szCs w:val="24"/>
        </w:rPr>
        <w:instrText>ADDIN CSL_CITATION {"citationItems":[{"id":"ITEM-1","itemData":{"author":[{"dropping-particle":"","family":"Indarwati","given":"Puput Mei","non-dropping-particle":"","parse-names":false,"suffix":""}],"id":"ITEM-1","issued":{"date-parts":[["2019"]]},"publisher":"STIKES BHAKTI HUSADA MULIA MADIUN","title":"Faktor–Faktor Yang Berhubungan Dengan Obesitas pada Anak Usia 9–11 Tahun di SD Ma’arif Kecamatan Ponorogo","type":"thesis"},"uris":["http://www.mendeley.com/documents/?uuid=b780b4a6-4ec0-4ba1-9bf6-9364ba36b4e3"]}],"mendeley":{"formattedCitation":"[3]","plainTextFormattedCitation":"[3]","previouslyFormattedCitation":"[3]"},"properties":{"noteIndex":0},"schema":"https://github.com/citation-style-language/schema/raw/master/csl-citation.json"}</w:instrText>
      </w:r>
      <w:r w:rsidR="00F01D3B">
        <w:rPr>
          <w:rFonts w:ascii="Times New Roman" w:hAnsi="Times New Roman"/>
          <w:sz w:val="24"/>
          <w:szCs w:val="24"/>
        </w:rPr>
        <w:fldChar w:fldCharType="separate"/>
      </w:r>
      <w:r w:rsidR="00F01D3B" w:rsidRPr="00F01D3B">
        <w:rPr>
          <w:rFonts w:ascii="Times New Roman" w:hAnsi="Times New Roman"/>
          <w:noProof/>
          <w:sz w:val="24"/>
          <w:szCs w:val="24"/>
        </w:rPr>
        <w:t>[3]</w:t>
      </w:r>
      <w:r w:rsidR="00F01D3B">
        <w:rPr>
          <w:rFonts w:ascii="Times New Roman" w:hAnsi="Times New Roman"/>
          <w:sz w:val="24"/>
          <w:szCs w:val="24"/>
        </w:rPr>
        <w:fldChar w:fldCharType="end"/>
      </w:r>
      <w:r w:rsidR="00F01D3B">
        <w:rPr>
          <w:rFonts w:ascii="Times New Roman" w:hAnsi="Times New Roman"/>
          <w:sz w:val="24"/>
          <w:szCs w:val="24"/>
        </w:rPr>
        <w:t xml:space="preserve">. </w:t>
      </w:r>
      <w:proofErr w:type="spellStart"/>
      <w:r w:rsidRPr="006E7692">
        <w:rPr>
          <w:rFonts w:ascii="Times New Roman" w:hAnsi="Times New Roman"/>
          <w:sz w:val="24"/>
          <w:szCs w:val="24"/>
          <w:lang w:val="en-US"/>
        </w:rPr>
        <w:t>Selain</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itu</w:t>
      </w:r>
      <w:proofErr w:type="spellEnd"/>
      <w:r w:rsidRPr="006E7692">
        <w:rPr>
          <w:rFonts w:ascii="Times New Roman" w:hAnsi="Times New Roman"/>
          <w:sz w:val="24"/>
          <w:szCs w:val="24"/>
          <w:lang w:val="en-US"/>
        </w:rPr>
        <w:t xml:space="preserve">, </w:t>
      </w:r>
      <w:r w:rsidRPr="006E7692">
        <w:rPr>
          <w:rFonts w:ascii="Times New Roman" w:hAnsi="Times New Roman"/>
          <w:sz w:val="24"/>
          <w:szCs w:val="24"/>
        </w:rPr>
        <w:t xml:space="preserve">Status gizi </w:t>
      </w:r>
      <w:r w:rsidRPr="006E7692">
        <w:rPr>
          <w:rFonts w:ascii="Times New Roman" w:hAnsi="Times New Roman"/>
          <w:spacing w:val="-3"/>
          <w:sz w:val="24"/>
          <w:szCs w:val="24"/>
        </w:rPr>
        <w:t xml:space="preserve">balita merupakan </w:t>
      </w:r>
      <w:r w:rsidRPr="006E7692">
        <w:rPr>
          <w:rFonts w:ascii="Times New Roman" w:hAnsi="Times New Roman"/>
          <w:sz w:val="24"/>
          <w:szCs w:val="24"/>
        </w:rPr>
        <w:t xml:space="preserve">hal </w:t>
      </w:r>
      <w:r w:rsidRPr="006E7692">
        <w:rPr>
          <w:rFonts w:ascii="Times New Roman" w:hAnsi="Times New Roman"/>
          <w:spacing w:val="-3"/>
          <w:sz w:val="24"/>
          <w:szCs w:val="24"/>
        </w:rPr>
        <w:t xml:space="preserve">yang penting untuk iperhatikan oleh orang tua, masyarakat, </w:t>
      </w:r>
      <w:r w:rsidRPr="006E7692">
        <w:rPr>
          <w:rFonts w:ascii="Times New Roman" w:hAnsi="Times New Roman"/>
          <w:sz w:val="24"/>
          <w:szCs w:val="24"/>
        </w:rPr>
        <w:t xml:space="preserve">dan </w:t>
      </w:r>
      <w:r w:rsidRPr="006E7692">
        <w:rPr>
          <w:rFonts w:ascii="Times New Roman" w:hAnsi="Times New Roman"/>
          <w:spacing w:val="-3"/>
          <w:sz w:val="24"/>
          <w:szCs w:val="24"/>
        </w:rPr>
        <w:t xml:space="preserve">juga pemerintah karena menyangkut kualitas generasi </w:t>
      </w:r>
      <w:r w:rsidRPr="006E7692">
        <w:rPr>
          <w:rFonts w:ascii="Times New Roman" w:hAnsi="Times New Roman"/>
          <w:sz w:val="24"/>
          <w:szCs w:val="24"/>
        </w:rPr>
        <w:t>penerus bangsa</w:t>
      </w:r>
      <w:r w:rsidR="00F01D3B">
        <w:rPr>
          <w:rFonts w:ascii="Times New Roman" w:hAnsi="Times New Roman"/>
          <w:sz w:val="24"/>
          <w:szCs w:val="24"/>
        </w:rPr>
        <w:t xml:space="preserve"> </w:t>
      </w:r>
      <w:r w:rsidR="00F01D3B">
        <w:rPr>
          <w:rFonts w:ascii="Times New Roman" w:hAnsi="Times New Roman"/>
          <w:sz w:val="24"/>
          <w:szCs w:val="24"/>
        </w:rPr>
        <w:fldChar w:fldCharType="begin" w:fldLock="1"/>
      </w:r>
      <w:r w:rsidR="00EF66FA">
        <w:rPr>
          <w:rFonts w:ascii="Times New Roman" w:hAnsi="Times New Roman"/>
          <w:sz w:val="24"/>
          <w:szCs w:val="24"/>
        </w:rPr>
        <w:instrText>ADDIN CSL_CITATION {"citationItems":[{"id":"ITEM-1","itemData":{"author":[{"dropping-particle":"","family":"Toha","given":"Pangeran Muhamad","non-dropping-particle":"","parse-names":false,"suffix":""}],"id":"ITEM-1","issued":{"date-parts":[["2014"]]},"publisher":"Universitas Muhammadiyah Surakarta","title":"Sistem Pendukung Keputusan Menentukan Kecukupan Gizi Bayi Menggunakan Logika Fuzzy Sugeno","type":"thesis"},"uris":["http://www.mendeley.com/documents/?uuid=309ea7e0-167d-4a39-969c-ab451e50a6ae"]}],"mendeley":{"formattedCitation":"[4]","plainTextFormattedCitation":"[4]","previouslyFormattedCitation":"[4]"},"properties":{"noteIndex":0},"schema":"https://github.com/citation-style-language/schema/raw/master/csl-citation.json"}</w:instrText>
      </w:r>
      <w:r w:rsidR="00F01D3B">
        <w:rPr>
          <w:rFonts w:ascii="Times New Roman" w:hAnsi="Times New Roman"/>
          <w:sz w:val="24"/>
          <w:szCs w:val="24"/>
        </w:rPr>
        <w:fldChar w:fldCharType="separate"/>
      </w:r>
      <w:r w:rsidR="00F01D3B" w:rsidRPr="00F01D3B">
        <w:rPr>
          <w:rFonts w:ascii="Times New Roman" w:hAnsi="Times New Roman"/>
          <w:noProof/>
          <w:sz w:val="24"/>
          <w:szCs w:val="24"/>
        </w:rPr>
        <w:t>[4]</w:t>
      </w:r>
      <w:r w:rsidR="00F01D3B">
        <w:rPr>
          <w:rFonts w:ascii="Times New Roman" w:hAnsi="Times New Roman"/>
          <w:sz w:val="24"/>
          <w:szCs w:val="24"/>
        </w:rPr>
        <w:fldChar w:fldCharType="end"/>
      </w:r>
      <w:r w:rsidR="00F01D3B">
        <w:rPr>
          <w:rFonts w:ascii="Times New Roman" w:hAnsi="Times New Roman"/>
          <w:sz w:val="24"/>
          <w:szCs w:val="24"/>
        </w:rPr>
        <w:t xml:space="preserve">. </w:t>
      </w:r>
      <w:r w:rsidRPr="006E7692">
        <w:rPr>
          <w:rFonts w:ascii="Times New Roman" w:hAnsi="Times New Roman"/>
          <w:sz w:val="24"/>
          <w:szCs w:val="24"/>
        </w:rPr>
        <w:t xml:space="preserve">Dengan menggunakan penalaran Logika </w:t>
      </w:r>
      <w:r w:rsidR="00075791" w:rsidRPr="00075791">
        <w:rPr>
          <w:rFonts w:ascii="Times New Roman" w:hAnsi="Times New Roman"/>
          <w:i/>
          <w:iCs/>
          <w:sz w:val="24"/>
          <w:szCs w:val="24"/>
        </w:rPr>
        <w:t>Fuzzy</w:t>
      </w:r>
      <w:r w:rsidRPr="006E7692">
        <w:rPr>
          <w:rFonts w:ascii="Times New Roman" w:hAnsi="Times New Roman"/>
          <w:sz w:val="24"/>
          <w:szCs w:val="24"/>
        </w:rPr>
        <w:t xml:space="preserve"> Sugeno dapat diperoleh status gizi balita secara cepat dan akurat dengan bantuan aplikasi komputer untuk memproses data balita.</w:t>
      </w:r>
    </w:p>
    <w:p w14:paraId="3E29BC4A" w14:textId="180C8F9D" w:rsidR="00075791" w:rsidRDefault="006E7692" w:rsidP="006E7692">
      <w:pPr>
        <w:spacing w:after="0" w:line="240" w:lineRule="auto"/>
        <w:ind w:firstLine="567"/>
        <w:jc w:val="both"/>
        <w:rPr>
          <w:rFonts w:ascii="Times New Roman" w:hAnsi="Times New Roman"/>
          <w:sz w:val="24"/>
          <w:szCs w:val="24"/>
        </w:rPr>
      </w:pPr>
      <w:r w:rsidRPr="006E7692">
        <w:rPr>
          <w:rFonts w:ascii="Times New Roman" w:hAnsi="Times New Roman"/>
          <w:sz w:val="24"/>
          <w:szCs w:val="24"/>
        </w:rPr>
        <w:t xml:space="preserve">Secara umum bentuk </w:t>
      </w:r>
      <w:r w:rsidR="00075791" w:rsidRPr="00075791">
        <w:rPr>
          <w:rFonts w:ascii="Times New Roman" w:hAnsi="Times New Roman"/>
          <w:i/>
          <w:iCs/>
          <w:sz w:val="24"/>
          <w:szCs w:val="24"/>
        </w:rPr>
        <w:t>fuzzy</w:t>
      </w:r>
      <w:r w:rsidRPr="006E7692">
        <w:rPr>
          <w:rFonts w:ascii="Times New Roman" w:hAnsi="Times New Roman"/>
          <w:sz w:val="24"/>
          <w:szCs w:val="24"/>
        </w:rPr>
        <w:t xml:space="preserve"> Sugeno </w:t>
      </w:r>
      <w:r w:rsidR="00F01D3B">
        <w:rPr>
          <w:rFonts w:ascii="Times New Roman" w:hAnsi="Times New Roman"/>
          <w:sz w:val="24"/>
          <w:szCs w:val="24"/>
        </w:rPr>
        <w:t>m</w:t>
      </w:r>
      <w:r w:rsidRPr="006E7692">
        <w:rPr>
          <w:rFonts w:ascii="Times New Roman" w:hAnsi="Times New Roman"/>
          <w:sz w:val="24"/>
          <w:szCs w:val="24"/>
        </w:rPr>
        <w:t xml:space="preserve">enurut </w:t>
      </w:r>
      <w:r w:rsidR="00EF66FA">
        <w:rPr>
          <w:rFonts w:ascii="Times New Roman" w:hAnsi="Times New Roman"/>
          <w:sz w:val="24"/>
          <w:szCs w:val="24"/>
        </w:rPr>
        <w:fldChar w:fldCharType="begin" w:fldLock="1"/>
      </w:r>
      <w:r w:rsidR="00EF66FA">
        <w:rPr>
          <w:rFonts w:ascii="Times New Roman" w:hAnsi="Times New Roman"/>
          <w:sz w:val="24"/>
          <w:szCs w:val="24"/>
        </w:rPr>
        <w:instrText>ADDIN CSL_CITATION {"citationItems":[{"id":"ITEM-1","itemData":{"author":[{"dropping-particle":"","family":"Sutara","given":"Beben","non-dropping-particle":"","parse-names":false,"suffix":""},{"dropping-particle":"","family":"Kuswanto","given":"Heri","non-dropping-particle":"","parse-names":false,"suffix":""}],"container-title":"Infotekmesin","id":"ITEM-1","issue":"2","issued":{"date-parts":[["2019"]]},"page":"75-86","title":"Analisa Perbandingan Fuzzy Logic Metode Tsukamoto, Sugeno, Mamdani Dalam Penentuan Keluarga Miskin","type":"article-journal","volume":"10"},"uris":["http://www.mendeley.com/documents/?uuid=e58ae369-20da-4a25-869c-203cd09c197c"]}],"mendeley":{"formattedCitation":"[5]","plainTextFormattedCitation":"[5]","previouslyFormattedCitation":"[5]"},"properties":{"noteIndex":0},"schema":"https://github.com/citation-style-language/schema/raw/master/csl-citation.json"}</w:instrText>
      </w:r>
      <w:r w:rsidR="00EF66FA">
        <w:rPr>
          <w:rFonts w:ascii="Times New Roman" w:hAnsi="Times New Roman"/>
          <w:sz w:val="24"/>
          <w:szCs w:val="24"/>
        </w:rPr>
        <w:fldChar w:fldCharType="separate"/>
      </w:r>
      <w:r w:rsidR="00EF66FA" w:rsidRPr="00EF66FA">
        <w:rPr>
          <w:rFonts w:ascii="Times New Roman" w:hAnsi="Times New Roman"/>
          <w:noProof/>
          <w:sz w:val="24"/>
          <w:szCs w:val="24"/>
        </w:rPr>
        <w:t>[5]</w:t>
      </w:r>
      <w:r w:rsidR="00EF66FA">
        <w:rPr>
          <w:rFonts w:ascii="Times New Roman" w:hAnsi="Times New Roman"/>
          <w:sz w:val="24"/>
          <w:szCs w:val="24"/>
        </w:rPr>
        <w:fldChar w:fldCharType="end"/>
      </w:r>
      <w:r w:rsidRPr="006E7692">
        <w:rPr>
          <w:rFonts w:ascii="Times New Roman" w:hAnsi="Times New Roman"/>
          <w:sz w:val="24"/>
          <w:szCs w:val="24"/>
        </w:rPr>
        <w:t xml:space="preserve"> adalah If (X1 is A1) O (X2 is A2) O (X3 is A3) O .... O (Xn is An) THEN z=k dengan Ai adalah himpunan </w:t>
      </w:r>
      <w:r w:rsidR="00075791" w:rsidRPr="00075791">
        <w:rPr>
          <w:rFonts w:ascii="Times New Roman" w:hAnsi="Times New Roman"/>
          <w:i/>
          <w:iCs/>
          <w:sz w:val="24"/>
          <w:szCs w:val="24"/>
        </w:rPr>
        <w:t>fuzzy</w:t>
      </w:r>
      <w:r w:rsidRPr="006E7692">
        <w:rPr>
          <w:rFonts w:ascii="Times New Roman" w:hAnsi="Times New Roman"/>
          <w:sz w:val="24"/>
          <w:szCs w:val="24"/>
        </w:rPr>
        <w:t xml:space="preserve"> ke-i sebagai anteseden, dan k adalah suatu konstanta (tegas) sebagai konsekuen. </w:t>
      </w:r>
      <w:proofErr w:type="spellStart"/>
      <w:r w:rsidRPr="006E7692">
        <w:rPr>
          <w:rFonts w:ascii="Times New Roman" w:hAnsi="Times New Roman"/>
          <w:sz w:val="24"/>
          <w:szCs w:val="24"/>
          <w:lang w:val="en-US"/>
        </w:rPr>
        <w:t>Terdapat</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beberapa</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jenis</w:t>
      </w:r>
      <w:proofErr w:type="spellEnd"/>
      <w:r w:rsidRPr="006E7692">
        <w:rPr>
          <w:rFonts w:ascii="Times New Roman" w:hAnsi="Times New Roman"/>
          <w:sz w:val="24"/>
          <w:szCs w:val="24"/>
          <w:lang w:val="en-US"/>
        </w:rPr>
        <w:t xml:space="preserve"> FIS (</w:t>
      </w:r>
      <w:r w:rsidR="00075791" w:rsidRPr="00075791">
        <w:rPr>
          <w:rFonts w:ascii="Times New Roman" w:hAnsi="Times New Roman"/>
          <w:i/>
          <w:iCs/>
          <w:sz w:val="24"/>
          <w:szCs w:val="24"/>
          <w:lang w:val="en-US"/>
        </w:rPr>
        <w:t>Fuzzy</w:t>
      </w:r>
      <w:r w:rsidRPr="00EF66FA">
        <w:rPr>
          <w:rFonts w:ascii="Times New Roman" w:hAnsi="Times New Roman"/>
          <w:i/>
          <w:iCs/>
          <w:sz w:val="24"/>
          <w:szCs w:val="24"/>
          <w:lang w:val="en-US"/>
        </w:rPr>
        <w:t xml:space="preserve"> Inference System</w:t>
      </w:r>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yaitu</w:t>
      </w:r>
      <w:proofErr w:type="spellEnd"/>
      <w:r w:rsidRPr="006E7692">
        <w:rPr>
          <w:rFonts w:ascii="Times New Roman" w:hAnsi="Times New Roman"/>
          <w:sz w:val="24"/>
          <w:szCs w:val="24"/>
          <w:lang w:val="en-US"/>
        </w:rPr>
        <w:t xml:space="preserve"> Tsukamoto, Mamdani, dan Takagi – </w:t>
      </w:r>
      <w:proofErr w:type="spellStart"/>
      <w:r w:rsidRPr="006E7692">
        <w:rPr>
          <w:rFonts w:ascii="Times New Roman" w:hAnsi="Times New Roman"/>
          <w:sz w:val="24"/>
          <w:szCs w:val="24"/>
          <w:lang w:val="en-US"/>
        </w:rPr>
        <w:t>Sugeno</w:t>
      </w:r>
      <w:proofErr w:type="spellEnd"/>
      <w:r w:rsidRPr="006E7692">
        <w:rPr>
          <w:rFonts w:ascii="Times New Roman" w:hAnsi="Times New Roman"/>
          <w:sz w:val="24"/>
          <w:szCs w:val="24"/>
          <w:lang w:val="en-US"/>
        </w:rPr>
        <w:t xml:space="preserve"> </w:t>
      </w:r>
      <w:r w:rsidR="00EF66FA">
        <w:rPr>
          <w:rFonts w:ascii="Times New Roman" w:hAnsi="Times New Roman"/>
          <w:sz w:val="24"/>
          <w:szCs w:val="24"/>
          <w:lang w:val="en-US"/>
        </w:rPr>
        <w:fldChar w:fldCharType="begin" w:fldLock="1"/>
      </w:r>
      <w:r w:rsidR="00EF66FA">
        <w:rPr>
          <w:rFonts w:ascii="Times New Roman" w:hAnsi="Times New Roman"/>
          <w:sz w:val="24"/>
          <w:szCs w:val="24"/>
          <w:lang w:val="en-US"/>
        </w:rPr>
        <w:instrText>ADDIN CSL_CITATION {"citationItems":[{"id":"ITEM-1","itemData":{"author":[{"dropping-particle":"","family":"Warmansyah","given":"Julio","non-dropping-particle":"","parse-names":false,"suffix":""},{"dropping-particle":"","family":"Hilpiah","given":"D","non-dropping-particle":"","parse-names":false,"suffix":""}],"container-title":"Teknois: Jurnal Ilmiah Teknologi Informasi dan Sains","id":"ITEM-1","issue":"2","issued":{"date-parts":[["2019"]]},"page":"12-20","title":"Penerapan Metode Fuzzy Sugeno Untuk Prediksi Persediaan Bahan Baku","type":"article-journal","volume":"9"},"uris":["http://www.mendeley.com/documents/?uuid=0f7666c9-a9b4-4498-a69f-6e44cf136e35"]}],"mendeley":{"formattedCitation":"[6]","plainTextFormattedCitation":"[6]","previouslyFormattedCitation":"[6]"},"properties":{"noteIndex":0},"schema":"https://github.com/citation-style-language/schema/raw/master/csl-citation.json"}</w:instrText>
      </w:r>
      <w:r w:rsidR="00EF66FA">
        <w:rPr>
          <w:rFonts w:ascii="Times New Roman" w:hAnsi="Times New Roman"/>
          <w:sz w:val="24"/>
          <w:szCs w:val="24"/>
          <w:lang w:val="en-US"/>
        </w:rPr>
        <w:fldChar w:fldCharType="separate"/>
      </w:r>
      <w:r w:rsidR="00EF66FA" w:rsidRPr="00EF66FA">
        <w:rPr>
          <w:rFonts w:ascii="Times New Roman" w:hAnsi="Times New Roman"/>
          <w:noProof/>
          <w:sz w:val="24"/>
          <w:szCs w:val="24"/>
          <w:lang w:val="en-US"/>
        </w:rPr>
        <w:t>[6]</w:t>
      </w:r>
      <w:r w:rsidR="00EF66FA">
        <w:rPr>
          <w:rFonts w:ascii="Times New Roman" w:hAnsi="Times New Roman"/>
          <w:sz w:val="24"/>
          <w:szCs w:val="24"/>
          <w:lang w:val="en-US"/>
        </w:rPr>
        <w:fldChar w:fldCharType="end"/>
      </w:r>
      <w:r w:rsidRPr="006E7692">
        <w:rPr>
          <w:rFonts w:ascii="Times New Roman" w:hAnsi="Times New Roman"/>
          <w:sz w:val="24"/>
          <w:szCs w:val="24"/>
          <w:lang w:val="en-US"/>
        </w:rPr>
        <w:t xml:space="preserve"> dan </w:t>
      </w:r>
      <w:r w:rsidR="00EF66FA">
        <w:rPr>
          <w:rFonts w:ascii="Times New Roman" w:hAnsi="Times New Roman"/>
          <w:sz w:val="24"/>
          <w:szCs w:val="24"/>
          <w:lang w:val="en-US"/>
        </w:rPr>
        <w:fldChar w:fldCharType="begin" w:fldLock="1"/>
      </w:r>
      <w:r w:rsidR="00015ADF">
        <w:rPr>
          <w:rFonts w:ascii="Times New Roman" w:hAnsi="Times New Roman"/>
          <w:sz w:val="24"/>
          <w:szCs w:val="24"/>
          <w:lang w:val="en-US"/>
        </w:rPr>
        <w:instrText>ADDIN CSL_CITATION {"citationItems":[{"id":"ITEM-1","itemData":{"author":[{"dropping-particle":"","family":"Ayuningtias","given":"Laras Purwati","non-dropping-particle":"","parse-names":false,"suffix":""},{"dropping-particle":"","family":"Irfan","given":"M","non-dropping-particle":"","parse-names":false,"suffix":""},{"dropping-particle":"","family":"Jumadi","given":"J","non-dropping-particle":"","parse-names":false,"suffix":""}],"container-title":"Jurnal Teknik Informatika","id":"ITEM-1","issue":"1","issued":{"date-parts":[["2017"]]},"page":"9-16","title":"Analisa Perbandingan Logic Fuzzy Metode Tsukamoto, Sugeno, Dan Mamdani (Studi Kasus: Prediksi Jumlah Pendaftar Mahasiswa Baru Fakultas Sains Dan Teknologi Uin Sunan Gunung Djati Bandung)","type":"article-journal","volume":"10"},"uris":["http://www.mendeley.com/documents/?uuid=83bff7dc-f30c-4df6-833c-97f3bebd7be5"]}],"mendeley":{"formattedCitation":"[7]","plainTextFormattedCitation":"[7]","previouslyFormattedCitation":"[7]"},"properties":{"noteIndex":0},"schema":"https://github.com/citation-style-language/schema/raw/master/csl-citation.json"}</w:instrText>
      </w:r>
      <w:r w:rsidR="00EF66FA">
        <w:rPr>
          <w:rFonts w:ascii="Times New Roman" w:hAnsi="Times New Roman"/>
          <w:sz w:val="24"/>
          <w:szCs w:val="24"/>
          <w:lang w:val="en-US"/>
        </w:rPr>
        <w:fldChar w:fldCharType="separate"/>
      </w:r>
      <w:r w:rsidR="00EF66FA" w:rsidRPr="00EF66FA">
        <w:rPr>
          <w:rFonts w:ascii="Times New Roman" w:hAnsi="Times New Roman"/>
          <w:noProof/>
          <w:sz w:val="24"/>
          <w:szCs w:val="24"/>
          <w:lang w:val="en-US"/>
        </w:rPr>
        <w:t>[7]</w:t>
      </w:r>
      <w:r w:rsidR="00EF66FA">
        <w:rPr>
          <w:rFonts w:ascii="Times New Roman" w:hAnsi="Times New Roman"/>
          <w:sz w:val="24"/>
          <w:szCs w:val="24"/>
          <w:lang w:val="en-US"/>
        </w:rPr>
        <w:fldChar w:fldCharType="end"/>
      </w:r>
      <w:r w:rsidRPr="006E7692">
        <w:rPr>
          <w:rFonts w:ascii="Times New Roman" w:hAnsi="Times New Roman"/>
          <w:sz w:val="24"/>
          <w:szCs w:val="24"/>
          <w:lang w:val="en-US"/>
        </w:rPr>
        <w:t xml:space="preserve">. </w:t>
      </w:r>
      <w:r w:rsidRPr="006E7692">
        <w:rPr>
          <w:rFonts w:ascii="Times New Roman" w:hAnsi="Times New Roman"/>
          <w:sz w:val="24"/>
          <w:szCs w:val="24"/>
        </w:rPr>
        <w:t xml:space="preserve">Semua tahapan dalam penalaran </w:t>
      </w:r>
      <w:r w:rsidR="00075791" w:rsidRPr="00075791">
        <w:rPr>
          <w:rFonts w:ascii="Times New Roman" w:hAnsi="Times New Roman"/>
          <w:i/>
          <w:iCs/>
          <w:sz w:val="24"/>
          <w:szCs w:val="24"/>
        </w:rPr>
        <w:t>Fuzzy</w:t>
      </w:r>
      <w:r w:rsidRPr="006E7692">
        <w:rPr>
          <w:rFonts w:ascii="Times New Roman" w:hAnsi="Times New Roman"/>
          <w:sz w:val="24"/>
          <w:szCs w:val="24"/>
        </w:rPr>
        <w:t xml:space="preserve"> Tsukamoto sama dengan </w:t>
      </w:r>
      <w:r w:rsidR="00075791" w:rsidRPr="00075791">
        <w:rPr>
          <w:rFonts w:ascii="Times New Roman" w:hAnsi="Times New Roman"/>
          <w:i/>
          <w:iCs/>
          <w:sz w:val="24"/>
          <w:szCs w:val="24"/>
        </w:rPr>
        <w:t>Fuzzy</w:t>
      </w:r>
      <w:r w:rsidRPr="006E7692">
        <w:rPr>
          <w:rFonts w:ascii="Times New Roman" w:hAnsi="Times New Roman"/>
          <w:sz w:val="24"/>
          <w:szCs w:val="24"/>
        </w:rPr>
        <w:t xml:space="preserve"> Sugeno dan yang membedakannya adalah konsekuen yang digunakan pada Sugeno adalah konstanta. Selanjutnya </w:t>
      </w:r>
      <w:r w:rsidR="00431FAB" w:rsidRPr="006E7692">
        <w:rPr>
          <w:rFonts w:ascii="Times New Roman" w:hAnsi="Times New Roman"/>
          <w:sz w:val="24"/>
          <w:szCs w:val="24"/>
        </w:rPr>
        <w:t>fungsi keanggotaan</w:t>
      </w:r>
      <w:r w:rsidR="00431FAB" w:rsidRPr="006E7692">
        <w:rPr>
          <w:rFonts w:ascii="Times New Roman" w:hAnsi="Times New Roman"/>
          <w:sz w:val="24"/>
          <w:szCs w:val="24"/>
          <w:lang w:val="en-US"/>
        </w:rPr>
        <w:t xml:space="preserve"> </w:t>
      </w:r>
      <w:r w:rsidRPr="006E7692">
        <w:rPr>
          <w:rFonts w:ascii="Times New Roman" w:hAnsi="Times New Roman"/>
          <w:sz w:val="24"/>
          <w:szCs w:val="24"/>
        </w:rPr>
        <w:t>(</w:t>
      </w:r>
      <w:r w:rsidRPr="00EF66FA">
        <w:rPr>
          <w:rFonts w:ascii="Times New Roman" w:hAnsi="Times New Roman"/>
          <w:i/>
          <w:iCs/>
          <w:sz w:val="24"/>
          <w:szCs w:val="24"/>
        </w:rPr>
        <w:t>membership function</w:t>
      </w:r>
      <w:r w:rsidRPr="006E7692">
        <w:rPr>
          <w:rFonts w:ascii="Times New Roman" w:hAnsi="Times New Roman"/>
          <w:sz w:val="24"/>
          <w:szCs w:val="24"/>
        </w:rPr>
        <w:t xml:space="preserve">) adalah suatu kurva yang menunjukkan pemetaan titik-titik </w:t>
      </w:r>
      <w:r w:rsidRPr="00EF66FA">
        <w:rPr>
          <w:rFonts w:ascii="Times New Roman" w:hAnsi="Times New Roman"/>
          <w:i/>
          <w:iCs/>
          <w:sz w:val="24"/>
          <w:szCs w:val="24"/>
        </w:rPr>
        <w:t>input</w:t>
      </w:r>
      <w:r w:rsidRPr="006E7692">
        <w:rPr>
          <w:rFonts w:ascii="Times New Roman" w:hAnsi="Times New Roman"/>
          <w:sz w:val="24"/>
          <w:szCs w:val="24"/>
        </w:rPr>
        <w:t xml:space="preserve"> data ke dalam nilai keanggotaannya (sering juga disebut dengan derajat keanggotaan) yang memiliki interval antara 0 sampai 1</w:t>
      </w:r>
      <w:r w:rsidRPr="006E7692">
        <w:rPr>
          <w:rFonts w:ascii="Times New Roman" w:hAnsi="Times New Roman"/>
          <w:sz w:val="24"/>
          <w:szCs w:val="24"/>
          <w:lang w:val="en-US"/>
        </w:rPr>
        <w:t xml:space="preserve"> </w:t>
      </w:r>
      <w:r w:rsidR="00015ADF">
        <w:rPr>
          <w:rFonts w:ascii="Times New Roman" w:hAnsi="Times New Roman"/>
          <w:sz w:val="24"/>
          <w:szCs w:val="24"/>
          <w:lang w:val="en-US"/>
        </w:rPr>
        <w:fldChar w:fldCharType="begin" w:fldLock="1"/>
      </w:r>
      <w:r w:rsidR="00015ADF">
        <w:rPr>
          <w:rFonts w:ascii="Times New Roman" w:hAnsi="Times New Roman"/>
          <w:sz w:val="24"/>
          <w:szCs w:val="24"/>
          <w:lang w:val="en-US"/>
        </w:rPr>
        <w:instrText>ADDIN CSL_CITATION {"citationItems":[{"id":"ITEM-1","itemData":{"author":[{"dropping-particle":"","family":"Muizaitul","given":"Mukaromah","non-dropping-particle":"","parse-names":false,"suffix":""}],"container-title":"Jurnal Matematika Sains dan Teknologi","id":"ITEM-1","issue":"2","issued":{"date-parts":[["2019"]]},"page":"95-101","title":"Penerapan Metode Fuzzy Sugeno Untuk Menentukan Jalur Terbaik Menuju Lokasi Wisata di Surabaya","type":"article-journal","volume":"20"},"uris":["http://www.mendeley.com/documents/?uuid=3e89e884-86eb-4741-808a-e660ee1c96a9"]}],"mendeley":{"formattedCitation":"[8]","plainTextFormattedCitation":"[8]","previouslyFormattedCitation":"[8]"},"properties":{"noteIndex":0},"schema":"https://github.com/citation-style-language/schema/raw/master/csl-citation.json"}</w:instrText>
      </w:r>
      <w:r w:rsidR="00015ADF">
        <w:rPr>
          <w:rFonts w:ascii="Times New Roman" w:hAnsi="Times New Roman"/>
          <w:sz w:val="24"/>
          <w:szCs w:val="24"/>
          <w:lang w:val="en-US"/>
        </w:rPr>
        <w:fldChar w:fldCharType="separate"/>
      </w:r>
      <w:r w:rsidR="00015ADF" w:rsidRPr="00015ADF">
        <w:rPr>
          <w:rFonts w:ascii="Times New Roman" w:hAnsi="Times New Roman"/>
          <w:noProof/>
          <w:sz w:val="24"/>
          <w:szCs w:val="24"/>
          <w:lang w:val="en-US"/>
        </w:rPr>
        <w:t>[8]</w:t>
      </w:r>
      <w:r w:rsidR="00015ADF">
        <w:rPr>
          <w:rFonts w:ascii="Times New Roman" w:hAnsi="Times New Roman"/>
          <w:sz w:val="24"/>
          <w:szCs w:val="24"/>
          <w:lang w:val="en-US"/>
        </w:rPr>
        <w:fldChar w:fldCharType="end"/>
      </w:r>
      <w:r w:rsidRPr="006E7692">
        <w:rPr>
          <w:rFonts w:ascii="Times New Roman" w:hAnsi="Times New Roman"/>
          <w:sz w:val="24"/>
          <w:szCs w:val="24"/>
          <w:lang w:val="en-US"/>
        </w:rPr>
        <w:t xml:space="preserve"> dan</w:t>
      </w:r>
      <w:r w:rsidR="00015ADF">
        <w:rPr>
          <w:rFonts w:ascii="Times New Roman" w:hAnsi="Times New Roman"/>
          <w:sz w:val="24"/>
          <w:szCs w:val="24"/>
        </w:rPr>
        <w:t xml:space="preserve"> </w:t>
      </w:r>
      <w:r w:rsidR="00015ADF">
        <w:rPr>
          <w:rFonts w:ascii="Times New Roman" w:hAnsi="Times New Roman"/>
          <w:sz w:val="24"/>
          <w:szCs w:val="24"/>
        </w:rPr>
        <w:fldChar w:fldCharType="begin" w:fldLock="1"/>
      </w:r>
      <w:r w:rsidR="008D49D2">
        <w:rPr>
          <w:rFonts w:ascii="Times New Roman" w:hAnsi="Times New Roman"/>
          <w:sz w:val="24"/>
          <w:szCs w:val="24"/>
        </w:rPr>
        <w:instrText>ADDIN CSL_CITATION {"citationItems":[{"id":"ITEM-1","itemData":{"DOI":"10.24843/MTK.2016.v05.i04.p138","ISSN":"2303-1751","abstract":"Fuzzy logic is a way to map an input space into an output space. The basic of fuzzy logic is fuzzy set theory. In the fuzzy set theory, the role of membership degree is important to determine the presence of elements in a set. Membership degree is the fundamental feature of reasoning in fuzzy logic. There are several methods that are often used in solving fuzzy inference system, one of them is fuzzy Sugeno method. The aim of this research is applications of fuzzy methods is to forecast to determine the selling price of used motorcycles. In determining the selling price of used motorcycles, there are several things that need to be considered, namely : the production year of the motorcycles, the physical condition of the motorcycles, the origin of the license plates, and the purchase price of the motorcycles. The calculation can be done by using Matlab program. The result obtained were then tested using the Mean Absolute Percentage Error (MAPE) by calculating difference between the selling price of dealer minus the selling price of fuzzy Sugeno then divided by the selling price of dealer. From the test result, MAPE value obtained was 5,64% . This indicates that error rate below 10%, so we can say the result of these calculation is considerably accurate.","author":[{"dropping-particle":"","family":"Agustin","given":"Ami Hilda","non-dropping-particle":"","parse-names":false,"suffix":""},{"dropping-particle":"","family":"Gandhiadi","given":"G. K.","non-dropping-particle":"","parse-names":false,"suffix":""},{"dropping-particle":"","family":"Oka","given":"Tjokorda Bagus","non-dropping-particle":"","parse-names":false,"suffix":""}],"container-title":"E-Jurnal Matematika","id":"ITEM-1","issue":"4","issued":{"date-parts":[["2016","11","30"]]},"page":"176","title":"PENERAPAN METODE FUZZY SUGENO UNTUK MENENTUKAN HARGA JUAL SEPEDA MOTOR BEKAS","type":"article-journal","volume":"5"},"uris":["http://www.mendeley.com/documents/?uuid=61744f11-650e-40b1-8d65-b15cbcd228db"]}],"mendeley":{"formattedCitation":"[9]","plainTextFormattedCitation":"[9]","previouslyFormattedCitation":"[9]"},"properties":{"noteIndex":0},"schema":"https://github.com/citation-style-language/schema/raw/master/csl-citation.json"}</w:instrText>
      </w:r>
      <w:r w:rsidR="00015ADF">
        <w:rPr>
          <w:rFonts w:ascii="Times New Roman" w:hAnsi="Times New Roman"/>
          <w:sz w:val="24"/>
          <w:szCs w:val="24"/>
        </w:rPr>
        <w:fldChar w:fldCharType="separate"/>
      </w:r>
      <w:r w:rsidR="00015ADF" w:rsidRPr="00015ADF">
        <w:rPr>
          <w:rFonts w:ascii="Times New Roman" w:hAnsi="Times New Roman"/>
          <w:noProof/>
          <w:sz w:val="24"/>
          <w:szCs w:val="24"/>
        </w:rPr>
        <w:t>[9]</w:t>
      </w:r>
      <w:r w:rsidR="00015ADF">
        <w:rPr>
          <w:rFonts w:ascii="Times New Roman" w:hAnsi="Times New Roman"/>
          <w:sz w:val="24"/>
          <w:szCs w:val="24"/>
        </w:rPr>
        <w:fldChar w:fldCharType="end"/>
      </w:r>
      <w:r w:rsidRPr="006E7692">
        <w:rPr>
          <w:rFonts w:ascii="Times New Roman" w:hAnsi="Times New Roman"/>
          <w:sz w:val="24"/>
          <w:szCs w:val="24"/>
          <w:lang w:val="en-US"/>
        </w:rPr>
        <w:t xml:space="preserve">. </w:t>
      </w:r>
      <w:r w:rsidRPr="006E7692">
        <w:rPr>
          <w:rFonts w:ascii="Times New Roman" w:hAnsi="Times New Roman"/>
          <w:sz w:val="24"/>
          <w:szCs w:val="24"/>
        </w:rPr>
        <w:t xml:space="preserve">Logika </w:t>
      </w:r>
      <w:r w:rsidR="00075791" w:rsidRPr="00075791">
        <w:rPr>
          <w:rFonts w:ascii="Times New Roman" w:hAnsi="Times New Roman"/>
          <w:i/>
          <w:iCs/>
          <w:sz w:val="24"/>
          <w:szCs w:val="24"/>
        </w:rPr>
        <w:t>fuzzy</w:t>
      </w:r>
      <w:r w:rsidRPr="006E7692">
        <w:rPr>
          <w:rFonts w:ascii="Times New Roman" w:hAnsi="Times New Roman"/>
          <w:sz w:val="24"/>
          <w:szCs w:val="24"/>
        </w:rPr>
        <w:t xml:space="preserve"> memiliki kemampuan untuk </w:t>
      </w:r>
      <w:r w:rsidRPr="006E7692">
        <w:rPr>
          <w:rFonts w:ascii="Times New Roman" w:hAnsi="Times New Roman"/>
          <w:sz w:val="24"/>
          <w:szCs w:val="24"/>
        </w:rPr>
        <w:lastRenderedPageBreak/>
        <w:t xml:space="preserve">menyimpulkan hasil yang valid (ketepatan dalam pengukuran) dari basis aturan yang berisi pengetahuan yang diekstraksi berdasarkan pengetahuan dan pengalaman pakar yang menjadikan popularitas logika </w:t>
      </w:r>
      <w:r w:rsidR="00075791" w:rsidRPr="00075791">
        <w:rPr>
          <w:rFonts w:ascii="Times New Roman" w:hAnsi="Times New Roman"/>
          <w:i/>
          <w:iCs/>
          <w:sz w:val="24"/>
          <w:szCs w:val="24"/>
        </w:rPr>
        <w:t>fuzzy</w:t>
      </w:r>
      <w:r w:rsidRPr="006E7692">
        <w:rPr>
          <w:rFonts w:ascii="Times New Roman" w:hAnsi="Times New Roman"/>
          <w:sz w:val="24"/>
          <w:szCs w:val="24"/>
        </w:rPr>
        <w:t xml:space="preserve"> meningkat.</w:t>
      </w:r>
      <w:r w:rsidRPr="006E7692">
        <w:rPr>
          <w:rFonts w:ascii="Times New Roman" w:hAnsi="Times New Roman"/>
          <w:sz w:val="24"/>
          <w:szCs w:val="24"/>
          <w:lang w:val="en-US"/>
        </w:rPr>
        <w:t xml:space="preserve"> M</w:t>
      </w:r>
      <w:r w:rsidRPr="006E7692">
        <w:rPr>
          <w:rFonts w:ascii="Times New Roman" w:hAnsi="Times New Roman"/>
          <w:sz w:val="24"/>
          <w:szCs w:val="24"/>
        </w:rPr>
        <w:t>etode</w:t>
      </w:r>
      <w:r w:rsidRPr="006E7692">
        <w:rPr>
          <w:rFonts w:ascii="Times New Roman" w:hAnsi="Times New Roman"/>
          <w:sz w:val="24"/>
          <w:szCs w:val="24"/>
          <w:lang w:val="en-US"/>
        </w:rPr>
        <w:t xml:space="preserve"> </w:t>
      </w:r>
      <w:r w:rsidR="00075791" w:rsidRPr="00075791">
        <w:rPr>
          <w:rFonts w:ascii="Times New Roman" w:hAnsi="Times New Roman"/>
          <w:i/>
          <w:iCs/>
          <w:sz w:val="24"/>
          <w:szCs w:val="24"/>
          <w:lang w:val="en-US"/>
        </w:rPr>
        <w:t>fuzzy</w:t>
      </w:r>
      <w:r w:rsidRPr="006E7692">
        <w:rPr>
          <w:rFonts w:ascii="Times New Roman" w:hAnsi="Times New Roman"/>
          <w:sz w:val="24"/>
          <w:szCs w:val="24"/>
        </w:rPr>
        <w:t xml:space="preserve"> sugeno merupakan metode inferensi </w:t>
      </w:r>
      <w:r w:rsidR="00075791" w:rsidRPr="00075791">
        <w:rPr>
          <w:rFonts w:ascii="Times New Roman" w:hAnsi="Times New Roman"/>
          <w:i/>
          <w:iCs/>
          <w:sz w:val="24"/>
          <w:szCs w:val="24"/>
        </w:rPr>
        <w:t>fuzzy</w:t>
      </w:r>
      <w:r w:rsidRPr="006E7692">
        <w:rPr>
          <w:rFonts w:ascii="Times New Roman" w:hAnsi="Times New Roman"/>
          <w:sz w:val="24"/>
          <w:szCs w:val="24"/>
        </w:rPr>
        <w:t xml:space="preserve"> untuk aturan yang direpresentasikan dalam bentuk IF – THEN</w:t>
      </w:r>
      <w:r w:rsidRPr="006E7692">
        <w:rPr>
          <w:rFonts w:ascii="Times New Roman" w:hAnsi="Times New Roman"/>
          <w:sz w:val="24"/>
          <w:szCs w:val="24"/>
          <w:lang w:val="en-US"/>
        </w:rPr>
        <w:t xml:space="preserve"> </w:t>
      </w:r>
      <w:r w:rsidR="008D49D2">
        <w:rPr>
          <w:rFonts w:ascii="Times New Roman" w:hAnsi="Times New Roman"/>
          <w:sz w:val="24"/>
          <w:szCs w:val="24"/>
          <w:lang w:val="en-US"/>
        </w:rPr>
        <w:fldChar w:fldCharType="begin" w:fldLock="1"/>
      </w:r>
      <w:r w:rsidR="008D49D2">
        <w:rPr>
          <w:rFonts w:ascii="Times New Roman" w:hAnsi="Times New Roman"/>
          <w:sz w:val="24"/>
          <w:szCs w:val="24"/>
          <w:lang w:val="en-US"/>
        </w:rPr>
        <w:instrText>ADDIN CSL_CITATION {"citationItems":[{"id":"ITEM-1","itemData":{"author":[{"dropping-particle":"","family":"Sunardi","given":"Sunardi","non-dropping-particle":"","parse-names":false,"suffix":""},{"dropping-particle":"","family":"Artati","given":"Rara Sri","non-dropping-particle":"","parse-names":false,"suffix":""}],"container-title":"Dinamik","id":"ITEM-1","issue":"2","issued":{"date-parts":[["2014"]]},"page":"179-190","title":"Aplikasi Metode Fuzzy Sugeno untuk Sistem Informasi Ketinggian Air dan Ketinggian Pintu Air Suatu Bendungan","type":"article-journal","volume":"19"},"uris":["http://www.mendeley.com/documents/?uuid=3545eea4-88b7-42c4-9476-fa52aa1ac28b"]}],"mendeley":{"formattedCitation":"[10]","plainTextFormattedCitation":"[10]","previouslyFormattedCitation":"[10]"},"properties":{"noteIndex":0},"schema":"https://github.com/citation-style-language/schema/raw/master/csl-citation.json"}</w:instrText>
      </w:r>
      <w:r w:rsidR="008D49D2">
        <w:rPr>
          <w:rFonts w:ascii="Times New Roman" w:hAnsi="Times New Roman"/>
          <w:sz w:val="24"/>
          <w:szCs w:val="24"/>
          <w:lang w:val="en-US"/>
        </w:rPr>
        <w:fldChar w:fldCharType="separate"/>
      </w:r>
      <w:r w:rsidR="008D49D2" w:rsidRPr="008D49D2">
        <w:rPr>
          <w:rFonts w:ascii="Times New Roman" w:hAnsi="Times New Roman"/>
          <w:noProof/>
          <w:sz w:val="24"/>
          <w:szCs w:val="24"/>
          <w:lang w:val="en-US"/>
        </w:rPr>
        <w:t>[10]</w:t>
      </w:r>
      <w:r w:rsidR="008D49D2">
        <w:rPr>
          <w:rFonts w:ascii="Times New Roman" w:hAnsi="Times New Roman"/>
          <w:sz w:val="24"/>
          <w:szCs w:val="24"/>
          <w:lang w:val="en-US"/>
        </w:rPr>
        <w:fldChar w:fldCharType="end"/>
      </w:r>
      <w:r w:rsidRPr="006E7692">
        <w:rPr>
          <w:rFonts w:ascii="Times New Roman" w:hAnsi="Times New Roman"/>
          <w:sz w:val="24"/>
          <w:szCs w:val="24"/>
          <w:lang w:val="en-US"/>
        </w:rPr>
        <w:t xml:space="preserve"> dan</w:t>
      </w:r>
      <w:r w:rsidR="008D49D2">
        <w:rPr>
          <w:rFonts w:ascii="Times New Roman" w:hAnsi="Times New Roman"/>
          <w:sz w:val="24"/>
          <w:szCs w:val="24"/>
        </w:rPr>
        <w:t xml:space="preserve"> </w:t>
      </w:r>
      <w:r w:rsidR="008D49D2">
        <w:rPr>
          <w:rFonts w:ascii="Times New Roman" w:hAnsi="Times New Roman"/>
          <w:sz w:val="24"/>
          <w:szCs w:val="24"/>
        </w:rPr>
        <w:fldChar w:fldCharType="begin" w:fldLock="1"/>
      </w:r>
      <w:r w:rsidR="008D49D2">
        <w:rPr>
          <w:rFonts w:ascii="Times New Roman" w:hAnsi="Times New Roman"/>
          <w:sz w:val="24"/>
          <w:szCs w:val="24"/>
        </w:rPr>
        <w:instrText>ADDIN CSL_CITATION {"citationItems":[{"id":"ITEM-1","itemData":{"DOI":"10.21456/vol4iss1pp28-39","ISSN":"2502-2377","abstract":"This reasearch applied Sugeno fuzzy method for determining electricity tariff based on the data of electric customers 450 VA and 900 VA from PLN APJ South Semarang. Tariff of PLN clasifications calculation is done in a progressive way with three block/ classification tariff . This method is considered less representative because many users who consume less or more electrical energy (kWh) in one block/class charged or valued equally. Electric customer data during the 5 months from May to September 2012, which contains a large kWh consumption is then calculated by means of progressive tariff . The data is then performed clustering with FCM method (Mean C Fuzz) into 5 groups, thus obtained cluster centers or power usage and price rates. The power usage and price of the cluster centers are used ​​as a reference manufacture and fed into the membership function of fuzzy inference system built by Sugeno method. This research used the triangular shape of the curve membership function.The system built in the form of application Sugeno fuzzy method which is tested by inserting a number of sample test data . The results are the tariff to be paid by electricity customers . The tariff is resulting from the calculation of the system compared to the tariff calculated in a progressive way of PLN. The difference in total tariff to customers for power of 450 VA Rp 93.3107 or 0.004%, while for the 900 VA at Rp 3503.2 or 0.12 %. The tariff were calculated using Sugeno fuzzy method from this research is more fair to the consumer there is increase in revenue for PLN.","author":[{"dropping-particle":"","family":"Santosa","given":"Hari","non-dropping-particle":"","parse-names":false,"suffix":""}],"container-title":"JURNAL SISTEM INFORMASI BISNIS","id":"ITEM-1","issue":"1","issued":{"date-parts":[["2014","4","7"]]},"title":"Aplikasi Penentuan Tarif Listrik Menggunakan Metode Fuzzy Sugeno","type":"article-journal","volume":"4"},"uris":["http://www.mendeley.com/documents/?uuid=74197d21-9b29-400f-b938-9738e91b23b8"]}],"mendeley":{"formattedCitation":"[11]","plainTextFormattedCitation":"[11]","previouslyFormattedCitation":"[11]"},"properties":{"noteIndex":0},"schema":"https://github.com/citation-style-language/schema/raw/master/csl-citation.json"}</w:instrText>
      </w:r>
      <w:r w:rsidR="008D49D2">
        <w:rPr>
          <w:rFonts w:ascii="Times New Roman" w:hAnsi="Times New Roman"/>
          <w:sz w:val="24"/>
          <w:szCs w:val="24"/>
        </w:rPr>
        <w:fldChar w:fldCharType="separate"/>
      </w:r>
      <w:r w:rsidR="008D49D2" w:rsidRPr="008D49D2">
        <w:rPr>
          <w:rFonts w:ascii="Times New Roman" w:hAnsi="Times New Roman"/>
          <w:noProof/>
          <w:sz w:val="24"/>
          <w:szCs w:val="24"/>
        </w:rPr>
        <w:t>[11]</w:t>
      </w:r>
      <w:r w:rsidR="008D49D2">
        <w:rPr>
          <w:rFonts w:ascii="Times New Roman" w:hAnsi="Times New Roman"/>
          <w:sz w:val="24"/>
          <w:szCs w:val="24"/>
        </w:rPr>
        <w:fldChar w:fldCharType="end"/>
      </w:r>
      <w:r w:rsidRPr="006E7692">
        <w:rPr>
          <w:rFonts w:ascii="Times New Roman" w:hAnsi="Times New Roman"/>
          <w:sz w:val="24"/>
          <w:szCs w:val="24"/>
        </w:rPr>
        <w:t>,</w:t>
      </w:r>
      <w:r w:rsidRPr="006E7692">
        <w:rPr>
          <w:rFonts w:ascii="Times New Roman" w:hAnsi="Times New Roman"/>
          <w:sz w:val="24"/>
          <w:szCs w:val="24"/>
          <w:lang w:val="en-US"/>
        </w:rPr>
        <w:t xml:space="preserve"> </w:t>
      </w:r>
      <w:r w:rsidRPr="006E7692">
        <w:rPr>
          <w:rFonts w:ascii="Times New Roman" w:hAnsi="Times New Roman"/>
          <w:sz w:val="24"/>
          <w:szCs w:val="24"/>
        </w:rPr>
        <w:t xml:space="preserve">dimana </w:t>
      </w:r>
      <w:r w:rsidRPr="008D49D2">
        <w:rPr>
          <w:rFonts w:ascii="Times New Roman" w:hAnsi="Times New Roman"/>
          <w:i/>
          <w:iCs/>
          <w:sz w:val="24"/>
          <w:szCs w:val="24"/>
        </w:rPr>
        <w:t>output</w:t>
      </w:r>
      <w:r w:rsidRPr="006E7692">
        <w:rPr>
          <w:rFonts w:ascii="Times New Roman" w:hAnsi="Times New Roman"/>
          <w:sz w:val="24"/>
          <w:szCs w:val="24"/>
        </w:rPr>
        <w:t xml:space="preserve"> (konsekuen) sistem tidak berupa himpunan </w:t>
      </w:r>
      <w:r w:rsidR="00075791" w:rsidRPr="00075791">
        <w:rPr>
          <w:rFonts w:ascii="Times New Roman" w:hAnsi="Times New Roman"/>
          <w:i/>
          <w:iCs/>
          <w:sz w:val="24"/>
          <w:szCs w:val="24"/>
        </w:rPr>
        <w:t>fuzzy</w:t>
      </w:r>
      <w:r w:rsidR="008D49D2">
        <w:rPr>
          <w:rFonts w:ascii="Times New Roman" w:hAnsi="Times New Roman"/>
          <w:sz w:val="24"/>
          <w:szCs w:val="24"/>
        </w:rPr>
        <w:t xml:space="preserve"> </w:t>
      </w:r>
      <w:r w:rsidR="008D49D2">
        <w:rPr>
          <w:rFonts w:ascii="Times New Roman" w:hAnsi="Times New Roman"/>
          <w:sz w:val="24"/>
          <w:szCs w:val="24"/>
        </w:rPr>
        <w:fldChar w:fldCharType="begin" w:fldLock="1"/>
      </w:r>
      <w:r w:rsidR="00075791">
        <w:rPr>
          <w:rFonts w:ascii="Times New Roman" w:hAnsi="Times New Roman"/>
          <w:sz w:val="24"/>
          <w:szCs w:val="24"/>
        </w:rPr>
        <w:instrText>ADDIN CSL_CITATION {"citationItems":[{"id":"ITEM-1","itemData":{"author":[{"dropping-particle":"","family":"Hakim","given":"Wildan","non-dropping-particle":"","parse-names":false,"suffix":""}],"id":"ITEM-1","issued":{"date-parts":[["2015"]]},"publisher":"Universitas Islam Negeri Maulana Malik Ibrahim","title":"Sistem pendukung keputusan metode Sugeno dalam menentukan tingkat kepribadian siswa berdasarkan pendidikan: Studi kasus di MI Miftahul Ulum Gondanglegi Malang","type":"thesis"},"uris":["http://www.mendeley.com/documents/?uuid=3f051b19-2669-42f6-92ab-17f63a4791ab"]}],"mendeley":{"formattedCitation":"[12]","plainTextFormattedCitation":"[12]","previouslyFormattedCitation":"[12]"},"properties":{"noteIndex":0},"schema":"https://github.com/citation-style-language/schema/raw/master/csl-citation.json"}</w:instrText>
      </w:r>
      <w:r w:rsidR="008D49D2">
        <w:rPr>
          <w:rFonts w:ascii="Times New Roman" w:hAnsi="Times New Roman"/>
          <w:sz w:val="24"/>
          <w:szCs w:val="24"/>
        </w:rPr>
        <w:fldChar w:fldCharType="separate"/>
      </w:r>
      <w:r w:rsidR="008D49D2" w:rsidRPr="008D49D2">
        <w:rPr>
          <w:rFonts w:ascii="Times New Roman" w:hAnsi="Times New Roman"/>
          <w:noProof/>
          <w:sz w:val="24"/>
          <w:szCs w:val="24"/>
        </w:rPr>
        <w:t>[12]</w:t>
      </w:r>
      <w:r w:rsidR="008D49D2">
        <w:rPr>
          <w:rFonts w:ascii="Times New Roman" w:hAnsi="Times New Roman"/>
          <w:sz w:val="24"/>
          <w:szCs w:val="24"/>
        </w:rPr>
        <w:fldChar w:fldCharType="end"/>
      </w:r>
      <w:r w:rsidRPr="006E7692">
        <w:rPr>
          <w:rFonts w:ascii="Times New Roman" w:hAnsi="Times New Roman"/>
          <w:sz w:val="24"/>
          <w:szCs w:val="24"/>
        </w:rPr>
        <w:t>, melainkan berupa konstanta atau persamaan linear.</w:t>
      </w:r>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Kelebihan</w:t>
      </w:r>
      <w:proofErr w:type="spellEnd"/>
      <w:r w:rsidRPr="006E7692">
        <w:rPr>
          <w:rFonts w:ascii="Times New Roman" w:hAnsi="Times New Roman"/>
          <w:sz w:val="24"/>
          <w:szCs w:val="24"/>
          <w:lang w:val="en-US"/>
        </w:rPr>
        <w:t xml:space="preserve"> </w:t>
      </w:r>
      <w:r w:rsidR="00075791" w:rsidRPr="00075791">
        <w:rPr>
          <w:rFonts w:ascii="Times New Roman" w:hAnsi="Times New Roman"/>
          <w:i/>
          <w:iCs/>
          <w:sz w:val="24"/>
          <w:szCs w:val="24"/>
          <w:lang w:val="en-US"/>
        </w:rPr>
        <w:t>fuzzy</w:t>
      </w:r>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sugeno</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adalah</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metode</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dengan</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mengasumsikan</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suatu</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sistem</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dengan</w:t>
      </w:r>
      <w:proofErr w:type="spellEnd"/>
      <w:r w:rsidRPr="006E7692">
        <w:rPr>
          <w:rFonts w:ascii="Times New Roman" w:hAnsi="Times New Roman"/>
          <w:sz w:val="24"/>
          <w:szCs w:val="24"/>
          <w:lang w:val="en-US"/>
        </w:rPr>
        <w:t xml:space="preserve"> m input, </w:t>
      </w:r>
      <w:proofErr w:type="spellStart"/>
      <w:r w:rsidRPr="006E7692">
        <w:rPr>
          <w:rFonts w:ascii="Times New Roman" w:hAnsi="Times New Roman"/>
          <w:sz w:val="24"/>
          <w:szCs w:val="24"/>
          <w:lang w:val="en-US"/>
        </w:rPr>
        <w:t>yaitu</w:t>
      </w:r>
      <w:proofErr w:type="spellEnd"/>
      <w:r w:rsidRPr="006E7692">
        <w:rPr>
          <w:rFonts w:ascii="Times New Roman" w:hAnsi="Times New Roman"/>
          <w:sz w:val="24"/>
          <w:szCs w:val="24"/>
          <w:lang w:val="en-US"/>
        </w:rPr>
        <w:t xml:space="preserve"> x1, x2, …, </w:t>
      </w:r>
      <w:proofErr w:type="spellStart"/>
      <w:r w:rsidRPr="006E7692">
        <w:rPr>
          <w:rFonts w:ascii="Times New Roman" w:hAnsi="Times New Roman"/>
          <w:sz w:val="24"/>
          <w:szCs w:val="24"/>
          <w:lang w:val="en-US"/>
        </w:rPr>
        <w:t>xm</w:t>
      </w:r>
      <w:proofErr w:type="spellEnd"/>
      <w:r w:rsidRPr="006E7692">
        <w:rPr>
          <w:rFonts w:ascii="Times New Roman" w:hAnsi="Times New Roman"/>
          <w:sz w:val="24"/>
          <w:szCs w:val="24"/>
          <w:lang w:val="en-US"/>
        </w:rPr>
        <w:t xml:space="preserve"> dan </w:t>
      </w:r>
      <w:proofErr w:type="spellStart"/>
      <w:r w:rsidRPr="006E7692">
        <w:rPr>
          <w:rFonts w:ascii="Times New Roman" w:hAnsi="Times New Roman"/>
          <w:sz w:val="24"/>
          <w:szCs w:val="24"/>
          <w:lang w:val="en-US"/>
        </w:rPr>
        <w:t>satu</w:t>
      </w:r>
      <w:proofErr w:type="spellEnd"/>
      <w:r w:rsidRPr="006E7692">
        <w:rPr>
          <w:rFonts w:ascii="Times New Roman" w:hAnsi="Times New Roman"/>
          <w:sz w:val="24"/>
          <w:szCs w:val="24"/>
          <w:lang w:val="en-US"/>
        </w:rPr>
        <w:t xml:space="preserve"> </w:t>
      </w:r>
      <w:r w:rsidRPr="008D49D2">
        <w:rPr>
          <w:rFonts w:ascii="Times New Roman" w:hAnsi="Times New Roman"/>
          <w:i/>
          <w:iCs/>
          <w:sz w:val="24"/>
          <w:szCs w:val="24"/>
          <w:lang w:val="en-US"/>
        </w:rPr>
        <w:t>output</w:t>
      </w:r>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yaitu</w:t>
      </w:r>
      <w:proofErr w:type="spellEnd"/>
      <w:r w:rsidRPr="006E7692">
        <w:rPr>
          <w:rFonts w:ascii="Times New Roman" w:hAnsi="Times New Roman"/>
          <w:sz w:val="24"/>
          <w:szCs w:val="24"/>
          <w:lang w:val="en-US"/>
        </w:rPr>
        <w:t xml:space="preserve"> Y. </w:t>
      </w:r>
      <w:proofErr w:type="spellStart"/>
      <w:r w:rsidRPr="006E7692">
        <w:rPr>
          <w:rFonts w:ascii="Times New Roman" w:hAnsi="Times New Roman"/>
          <w:sz w:val="24"/>
          <w:szCs w:val="24"/>
          <w:lang w:val="en-US"/>
        </w:rPr>
        <w:t>Metode</w:t>
      </w:r>
      <w:proofErr w:type="spellEnd"/>
      <w:r w:rsidRPr="006E7692">
        <w:rPr>
          <w:rFonts w:ascii="Times New Roman" w:hAnsi="Times New Roman"/>
          <w:sz w:val="24"/>
          <w:szCs w:val="24"/>
          <w:lang w:val="en-US"/>
        </w:rPr>
        <w:t xml:space="preserve"> </w:t>
      </w:r>
      <w:r w:rsidR="00075791" w:rsidRPr="00075791">
        <w:rPr>
          <w:rFonts w:ascii="Times New Roman" w:hAnsi="Times New Roman"/>
          <w:i/>
          <w:iCs/>
          <w:sz w:val="24"/>
          <w:szCs w:val="24"/>
          <w:lang w:val="en-US"/>
        </w:rPr>
        <w:t>fuzzy</w:t>
      </w:r>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dari</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sistem</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ini</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terdiri</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atas</w:t>
      </w:r>
      <w:proofErr w:type="spellEnd"/>
      <w:r w:rsidRPr="006E7692">
        <w:rPr>
          <w:rFonts w:ascii="Times New Roman" w:hAnsi="Times New Roman"/>
          <w:sz w:val="24"/>
          <w:szCs w:val="24"/>
          <w:lang w:val="en-US"/>
        </w:rPr>
        <w:t xml:space="preserve"> basis </w:t>
      </w:r>
      <w:proofErr w:type="spellStart"/>
      <w:r w:rsidRPr="006E7692">
        <w:rPr>
          <w:rFonts w:ascii="Times New Roman" w:hAnsi="Times New Roman"/>
          <w:sz w:val="24"/>
          <w:szCs w:val="24"/>
          <w:lang w:val="en-US"/>
        </w:rPr>
        <w:t>aturan</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dengan</w:t>
      </w:r>
      <w:proofErr w:type="spellEnd"/>
      <w:r w:rsidRPr="006E7692">
        <w:rPr>
          <w:rFonts w:ascii="Times New Roman" w:hAnsi="Times New Roman"/>
          <w:sz w:val="24"/>
          <w:szCs w:val="24"/>
          <w:lang w:val="en-US"/>
        </w:rPr>
        <w:t xml:space="preserve"> n </w:t>
      </w:r>
      <w:proofErr w:type="spellStart"/>
      <w:r w:rsidRPr="006E7692">
        <w:rPr>
          <w:rFonts w:ascii="Times New Roman" w:hAnsi="Times New Roman"/>
          <w:sz w:val="24"/>
          <w:szCs w:val="24"/>
          <w:lang w:val="en-US"/>
        </w:rPr>
        <w:t>aturan</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penarikan</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kesimpulan</w:t>
      </w:r>
      <w:proofErr w:type="spellEnd"/>
      <w:r w:rsidRPr="006E7692">
        <w:rPr>
          <w:rFonts w:ascii="Times New Roman" w:hAnsi="Times New Roman"/>
          <w:sz w:val="24"/>
          <w:szCs w:val="24"/>
          <w:lang w:val="en-US"/>
        </w:rPr>
        <w:t xml:space="preserve"> </w:t>
      </w:r>
      <w:r w:rsidR="00075791" w:rsidRPr="00075791">
        <w:rPr>
          <w:rFonts w:ascii="Times New Roman" w:hAnsi="Times New Roman"/>
          <w:i/>
          <w:iCs/>
          <w:sz w:val="24"/>
          <w:szCs w:val="24"/>
          <w:lang w:val="en-US"/>
        </w:rPr>
        <w:t>fuzzy</w:t>
      </w:r>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Sedangkan</w:t>
      </w:r>
      <w:proofErr w:type="spellEnd"/>
      <w:r w:rsidRPr="006E7692">
        <w:rPr>
          <w:rFonts w:ascii="Times New Roman" w:hAnsi="Times New Roman"/>
          <w:sz w:val="24"/>
          <w:szCs w:val="24"/>
          <w:lang w:val="en-US"/>
        </w:rPr>
        <w:t xml:space="preserve"> </w:t>
      </w:r>
      <w:r w:rsidR="008D49D2">
        <w:rPr>
          <w:rFonts w:ascii="Times New Roman" w:hAnsi="Times New Roman"/>
          <w:sz w:val="24"/>
          <w:szCs w:val="24"/>
        </w:rPr>
        <w:t>p</w:t>
      </w:r>
      <w:proofErr w:type="spellStart"/>
      <w:r w:rsidRPr="006E7692">
        <w:rPr>
          <w:rFonts w:ascii="Times New Roman" w:hAnsi="Times New Roman"/>
          <w:sz w:val="24"/>
          <w:szCs w:val="24"/>
          <w:lang w:val="en-US"/>
        </w:rPr>
        <w:t>ada</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metode</w:t>
      </w:r>
      <w:proofErr w:type="spellEnd"/>
      <w:r w:rsidRPr="006E7692">
        <w:rPr>
          <w:rFonts w:ascii="Times New Roman" w:hAnsi="Times New Roman"/>
          <w:sz w:val="24"/>
          <w:szCs w:val="24"/>
          <w:lang w:val="en-US"/>
        </w:rPr>
        <w:t xml:space="preserve"> Tsukamoto, </w:t>
      </w:r>
      <w:proofErr w:type="spellStart"/>
      <w:r w:rsidRPr="006E7692">
        <w:rPr>
          <w:rFonts w:ascii="Times New Roman" w:hAnsi="Times New Roman"/>
          <w:sz w:val="24"/>
          <w:szCs w:val="24"/>
          <w:lang w:val="en-US"/>
        </w:rPr>
        <w:t>setiap</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aturan</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direpresentasikan</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menggunakan</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himpunan</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himpunan</w:t>
      </w:r>
      <w:proofErr w:type="spellEnd"/>
      <w:r w:rsidRPr="006E7692">
        <w:rPr>
          <w:rFonts w:ascii="Times New Roman" w:hAnsi="Times New Roman"/>
          <w:sz w:val="24"/>
          <w:szCs w:val="24"/>
          <w:lang w:val="en-US"/>
        </w:rPr>
        <w:t xml:space="preserve"> </w:t>
      </w:r>
      <w:r w:rsidR="00075791" w:rsidRPr="00075791">
        <w:rPr>
          <w:rFonts w:ascii="Times New Roman" w:hAnsi="Times New Roman"/>
          <w:i/>
          <w:iCs/>
          <w:sz w:val="24"/>
          <w:szCs w:val="24"/>
          <w:lang w:val="en-US"/>
        </w:rPr>
        <w:t>fuzzy</w:t>
      </w:r>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dengan</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fungsi</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keanggotaan</w:t>
      </w:r>
      <w:proofErr w:type="spellEnd"/>
      <w:r w:rsidRPr="006E7692">
        <w:rPr>
          <w:rFonts w:ascii="Times New Roman" w:hAnsi="Times New Roman"/>
          <w:sz w:val="24"/>
          <w:szCs w:val="24"/>
          <w:lang w:val="en-US"/>
        </w:rPr>
        <w:t xml:space="preserve"> yang </w:t>
      </w:r>
      <w:proofErr w:type="spellStart"/>
      <w:r w:rsidRPr="006E7692">
        <w:rPr>
          <w:rFonts w:ascii="Times New Roman" w:hAnsi="Times New Roman"/>
          <w:sz w:val="24"/>
          <w:szCs w:val="24"/>
          <w:lang w:val="en-US"/>
        </w:rPr>
        <w:t>monoton</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Untuk</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menentukan</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nilai</w:t>
      </w:r>
      <w:proofErr w:type="spellEnd"/>
      <w:r w:rsidRPr="006E7692">
        <w:rPr>
          <w:rFonts w:ascii="Times New Roman" w:hAnsi="Times New Roman"/>
          <w:sz w:val="24"/>
          <w:szCs w:val="24"/>
          <w:lang w:val="en-US"/>
        </w:rPr>
        <w:t xml:space="preserve"> </w:t>
      </w:r>
      <w:r w:rsidRPr="00075791">
        <w:rPr>
          <w:rFonts w:ascii="Times New Roman" w:hAnsi="Times New Roman"/>
          <w:i/>
          <w:iCs/>
          <w:sz w:val="24"/>
          <w:szCs w:val="24"/>
          <w:lang w:val="en-US"/>
        </w:rPr>
        <w:t>output crisp</w:t>
      </w:r>
      <w:r w:rsidRPr="006E7692">
        <w:rPr>
          <w:rFonts w:ascii="Times New Roman" w:hAnsi="Times New Roman"/>
          <w:sz w:val="24"/>
          <w:szCs w:val="24"/>
          <w:lang w:val="en-US"/>
        </w:rPr>
        <w:t>/</w:t>
      </w:r>
      <w:proofErr w:type="spellStart"/>
      <w:r w:rsidRPr="006E7692">
        <w:rPr>
          <w:rFonts w:ascii="Times New Roman" w:hAnsi="Times New Roman"/>
          <w:sz w:val="24"/>
          <w:szCs w:val="24"/>
          <w:lang w:val="en-US"/>
        </w:rPr>
        <w:t>hasil</w:t>
      </w:r>
      <w:proofErr w:type="spellEnd"/>
      <w:r w:rsidRPr="006E7692">
        <w:rPr>
          <w:rFonts w:ascii="Times New Roman" w:hAnsi="Times New Roman"/>
          <w:sz w:val="24"/>
          <w:szCs w:val="24"/>
          <w:lang w:val="en-US"/>
        </w:rPr>
        <w:t xml:space="preserve"> yang </w:t>
      </w:r>
      <w:proofErr w:type="spellStart"/>
      <w:r w:rsidRPr="006E7692">
        <w:rPr>
          <w:rFonts w:ascii="Times New Roman" w:hAnsi="Times New Roman"/>
          <w:sz w:val="24"/>
          <w:szCs w:val="24"/>
          <w:lang w:val="en-US"/>
        </w:rPr>
        <w:t>tegas</w:t>
      </w:r>
      <w:proofErr w:type="spellEnd"/>
      <w:r w:rsidRPr="006E7692">
        <w:rPr>
          <w:rFonts w:ascii="Times New Roman" w:hAnsi="Times New Roman"/>
          <w:sz w:val="24"/>
          <w:szCs w:val="24"/>
          <w:lang w:val="en-US"/>
        </w:rPr>
        <w:t xml:space="preserve"> (Z) </w:t>
      </w:r>
      <w:proofErr w:type="spellStart"/>
      <w:r w:rsidRPr="006E7692">
        <w:rPr>
          <w:rFonts w:ascii="Times New Roman" w:hAnsi="Times New Roman"/>
          <w:sz w:val="24"/>
          <w:szCs w:val="24"/>
          <w:lang w:val="en-US"/>
        </w:rPr>
        <w:t>dicari</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dengan</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cara</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mengubah</w:t>
      </w:r>
      <w:proofErr w:type="spellEnd"/>
      <w:r w:rsidRPr="006E7692">
        <w:rPr>
          <w:rFonts w:ascii="Times New Roman" w:hAnsi="Times New Roman"/>
          <w:sz w:val="24"/>
          <w:szCs w:val="24"/>
          <w:lang w:val="en-US"/>
        </w:rPr>
        <w:t xml:space="preserve"> </w:t>
      </w:r>
      <w:r w:rsidRPr="00075791">
        <w:rPr>
          <w:rFonts w:ascii="Times New Roman" w:hAnsi="Times New Roman"/>
          <w:i/>
          <w:iCs/>
          <w:sz w:val="24"/>
          <w:szCs w:val="24"/>
          <w:lang w:val="en-US"/>
        </w:rPr>
        <w:t>input</w:t>
      </w:r>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berupa</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himpunan</w:t>
      </w:r>
      <w:proofErr w:type="spellEnd"/>
      <w:r w:rsidRPr="006E7692">
        <w:rPr>
          <w:rFonts w:ascii="Times New Roman" w:hAnsi="Times New Roman"/>
          <w:sz w:val="24"/>
          <w:szCs w:val="24"/>
          <w:lang w:val="en-US"/>
        </w:rPr>
        <w:t xml:space="preserve"> </w:t>
      </w:r>
      <w:r w:rsidR="00075791" w:rsidRPr="00075791">
        <w:rPr>
          <w:rFonts w:ascii="Times New Roman" w:hAnsi="Times New Roman"/>
          <w:i/>
          <w:iCs/>
          <w:sz w:val="24"/>
          <w:szCs w:val="24"/>
          <w:lang w:val="en-US"/>
        </w:rPr>
        <w:t>fuzzy</w:t>
      </w:r>
      <w:r w:rsidRPr="006E7692">
        <w:rPr>
          <w:rFonts w:ascii="Times New Roman" w:hAnsi="Times New Roman"/>
          <w:sz w:val="24"/>
          <w:szCs w:val="24"/>
          <w:lang w:val="en-US"/>
        </w:rPr>
        <w:t xml:space="preserve"> yang </w:t>
      </w:r>
      <w:proofErr w:type="spellStart"/>
      <w:r w:rsidRPr="006E7692">
        <w:rPr>
          <w:rFonts w:ascii="Times New Roman" w:hAnsi="Times New Roman"/>
          <w:sz w:val="24"/>
          <w:szCs w:val="24"/>
          <w:lang w:val="en-US"/>
        </w:rPr>
        <w:t>diperoleh</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dari</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komposisi</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aturan-aturan</w:t>
      </w:r>
      <w:proofErr w:type="spellEnd"/>
      <w:r w:rsidRPr="006E7692">
        <w:rPr>
          <w:rFonts w:ascii="Times New Roman" w:hAnsi="Times New Roman"/>
          <w:sz w:val="24"/>
          <w:szCs w:val="24"/>
          <w:lang w:val="en-US"/>
        </w:rPr>
        <w:t xml:space="preserve"> </w:t>
      </w:r>
      <w:r w:rsidR="00075791" w:rsidRPr="00075791">
        <w:rPr>
          <w:rFonts w:ascii="Times New Roman" w:hAnsi="Times New Roman"/>
          <w:i/>
          <w:iCs/>
          <w:sz w:val="24"/>
          <w:szCs w:val="24"/>
          <w:lang w:val="en-US"/>
        </w:rPr>
        <w:t>fuzzy</w:t>
      </w:r>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menjadi</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suatu</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bilangan</w:t>
      </w:r>
      <w:proofErr w:type="spellEnd"/>
      <w:r w:rsidRPr="006E7692">
        <w:rPr>
          <w:rFonts w:ascii="Times New Roman" w:hAnsi="Times New Roman"/>
          <w:sz w:val="24"/>
          <w:szCs w:val="24"/>
          <w:lang w:val="en-US"/>
        </w:rPr>
        <w:t xml:space="preserve"> pada domain </w:t>
      </w:r>
      <w:proofErr w:type="spellStart"/>
      <w:r w:rsidRPr="006E7692">
        <w:rPr>
          <w:rFonts w:ascii="Times New Roman" w:hAnsi="Times New Roman"/>
          <w:sz w:val="24"/>
          <w:szCs w:val="24"/>
          <w:lang w:val="en-US"/>
        </w:rPr>
        <w:t>himpunan</w:t>
      </w:r>
      <w:proofErr w:type="spellEnd"/>
      <w:r w:rsidRPr="006E7692">
        <w:rPr>
          <w:rFonts w:ascii="Times New Roman" w:hAnsi="Times New Roman"/>
          <w:sz w:val="24"/>
          <w:szCs w:val="24"/>
          <w:lang w:val="en-US"/>
        </w:rPr>
        <w:t xml:space="preserve"> </w:t>
      </w:r>
      <w:r w:rsidR="00075791" w:rsidRPr="00075791">
        <w:rPr>
          <w:rFonts w:ascii="Times New Roman" w:hAnsi="Times New Roman"/>
          <w:i/>
          <w:iCs/>
          <w:sz w:val="24"/>
          <w:szCs w:val="24"/>
          <w:lang w:val="en-US"/>
        </w:rPr>
        <w:t>fuzzy</w:t>
      </w:r>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tersebut</w:t>
      </w:r>
      <w:proofErr w:type="spellEnd"/>
      <w:r w:rsidRPr="006E7692">
        <w:rPr>
          <w:rFonts w:ascii="Times New Roman" w:hAnsi="Times New Roman"/>
          <w:sz w:val="24"/>
          <w:szCs w:val="24"/>
          <w:lang w:val="en-US"/>
        </w:rPr>
        <w:t xml:space="preserve">. Cara </w:t>
      </w:r>
      <w:proofErr w:type="spellStart"/>
      <w:r w:rsidRPr="006E7692">
        <w:rPr>
          <w:rFonts w:ascii="Times New Roman" w:hAnsi="Times New Roman"/>
          <w:sz w:val="24"/>
          <w:szCs w:val="24"/>
          <w:lang w:val="en-US"/>
        </w:rPr>
        <w:t>ini</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disebut</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dengan</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metode</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defuzzifikasi</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penegasan</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Menurut</w:t>
      </w:r>
      <w:proofErr w:type="spellEnd"/>
      <w:r w:rsidRPr="006E7692">
        <w:rPr>
          <w:rFonts w:ascii="Times New Roman" w:hAnsi="Times New Roman"/>
          <w:sz w:val="24"/>
          <w:szCs w:val="24"/>
          <w:lang w:val="en-US"/>
        </w:rPr>
        <w:t xml:space="preserve"> </w:t>
      </w:r>
      <w:r w:rsidR="00075791">
        <w:rPr>
          <w:rFonts w:ascii="Times New Roman" w:hAnsi="Times New Roman"/>
          <w:sz w:val="24"/>
          <w:szCs w:val="24"/>
          <w:lang w:val="en-US"/>
        </w:rPr>
        <w:fldChar w:fldCharType="begin" w:fldLock="1"/>
      </w:r>
      <w:r w:rsidR="00075791">
        <w:rPr>
          <w:rFonts w:ascii="Times New Roman" w:hAnsi="Times New Roman"/>
          <w:sz w:val="24"/>
          <w:szCs w:val="24"/>
          <w:lang w:val="en-US"/>
        </w:rPr>
        <w:instrText>ADDIN CSL_CITATION {"citationItems":[{"id":"ITEM-1","itemData":{"author":[{"dropping-particle":"","family":"Kusumadewi","given":"Sri","non-dropping-particle":"","parse-names":false,"suffix":""},{"dropping-particle":"","family":"Purnomo","given":"H","non-dropping-particle":"","parse-names":false,"suffix":""}],"id":"ITEM-1","issued":{"date-parts":[["2010"]]},"number-of-pages":"33-34","publisher":"Graha Ilmu","publisher-place":"Yogyakarta","title":"Aplikasi Logika Fuzzy untuk Pendukung Keputusan","type":"book"},"uris":["http://www.mendeley.com/documents/?uuid=194c2549-3426-47cc-ada6-7e802b09297a"]}],"mendeley":{"formattedCitation":"[13]","plainTextFormattedCitation":"[13]"},"properties":{"noteIndex":0},"schema":"https://github.com/citation-style-language/schema/raw/master/csl-citation.json"}</w:instrText>
      </w:r>
      <w:r w:rsidR="00075791">
        <w:rPr>
          <w:rFonts w:ascii="Times New Roman" w:hAnsi="Times New Roman"/>
          <w:sz w:val="24"/>
          <w:szCs w:val="24"/>
          <w:lang w:val="en-US"/>
        </w:rPr>
        <w:fldChar w:fldCharType="separate"/>
      </w:r>
      <w:r w:rsidR="00075791" w:rsidRPr="00075791">
        <w:rPr>
          <w:rFonts w:ascii="Times New Roman" w:hAnsi="Times New Roman"/>
          <w:noProof/>
          <w:sz w:val="24"/>
          <w:szCs w:val="24"/>
          <w:lang w:val="en-US"/>
        </w:rPr>
        <w:t>[13]</w:t>
      </w:r>
      <w:r w:rsidR="00075791">
        <w:rPr>
          <w:rFonts w:ascii="Times New Roman" w:hAnsi="Times New Roman"/>
          <w:sz w:val="24"/>
          <w:szCs w:val="24"/>
          <w:lang w:val="en-US"/>
        </w:rPr>
        <w:fldChar w:fldCharType="end"/>
      </w:r>
      <w:r w:rsidRPr="006E7692">
        <w:rPr>
          <w:rFonts w:ascii="Times New Roman" w:hAnsi="Times New Roman"/>
          <w:sz w:val="24"/>
          <w:szCs w:val="24"/>
        </w:rPr>
        <w:t xml:space="preserve"> </w:t>
      </w:r>
      <w:r w:rsidR="00075791">
        <w:rPr>
          <w:rFonts w:ascii="Times New Roman" w:hAnsi="Times New Roman"/>
          <w:sz w:val="24"/>
          <w:szCs w:val="24"/>
        </w:rPr>
        <w:t>a</w:t>
      </w:r>
      <w:r w:rsidRPr="006E7692">
        <w:rPr>
          <w:rFonts w:ascii="Times New Roman" w:hAnsi="Times New Roman"/>
          <w:sz w:val="24"/>
          <w:szCs w:val="24"/>
        </w:rPr>
        <w:t xml:space="preserve">pabila komposisi aturan menggunakan metode </w:t>
      </w:r>
      <w:r w:rsidR="00075791">
        <w:rPr>
          <w:rFonts w:ascii="Times New Roman" w:hAnsi="Times New Roman"/>
          <w:sz w:val="24"/>
          <w:szCs w:val="24"/>
        </w:rPr>
        <w:t>sugeno</w:t>
      </w:r>
      <w:r w:rsidRPr="006E7692">
        <w:rPr>
          <w:rFonts w:ascii="Times New Roman" w:hAnsi="Times New Roman"/>
          <w:sz w:val="24"/>
          <w:szCs w:val="24"/>
        </w:rPr>
        <w:t xml:space="preserve">, maka deffuzifikasi dilakukan dengan cara mencari nilai rata-ratanya. </w:t>
      </w:r>
    </w:p>
    <w:p w14:paraId="6F48F471" w14:textId="3AF6D118" w:rsidR="006E7692" w:rsidRPr="006E7692" w:rsidRDefault="006E7692" w:rsidP="00075791">
      <w:pPr>
        <w:spacing w:after="0" w:line="240" w:lineRule="auto"/>
        <w:ind w:firstLine="567"/>
        <w:jc w:val="both"/>
        <w:rPr>
          <w:rFonts w:ascii="Times New Roman" w:hAnsi="Times New Roman"/>
        </w:rPr>
      </w:pPr>
      <w:r w:rsidRPr="006E7692">
        <w:rPr>
          <w:rFonts w:ascii="Times New Roman" w:hAnsi="Times New Roman"/>
          <w:sz w:val="24"/>
          <w:szCs w:val="24"/>
        </w:rPr>
        <w:t xml:space="preserve">Dari pendapat tersebut, dapat diambil kesimpulan </w:t>
      </w:r>
      <w:r w:rsidR="00075791">
        <w:rPr>
          <w:rFonts w:ascii="Times New Roman" w:hAnsi="Times New Roman"/>
          <w:sz w:val="24"/>
          <w:szCs w:val="24"/>
        </w:rPr>
        <w:t>m</w:t>
      </w:r>
      <w:proofErr w:type="spellStart"/>
      <w:r w:rsidRPr="006E7692">
        <w:rPr>
          <w:rFonts w:ascii="Times New Roman" w:hAnsi="Times New Roman"/>
          <w:sz w:val="24"/>
          <w:szCs w:val="24"/>
          <w:lang w:val="en-US"/>
        </w:rPr>
        <w:t>etode</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defuzzifikasi</w:t>
      </w:r>
      <w:proofErr w:type="spellEnd"/>
      <w:r w:rsidRPr="006E7692">
        <w:rPr>
          <w:rFonts w:ascii="Times New Roman" w:hAnsi="Times New Roman"/>
          <w:sz w:val="24"/>
          <w:szCs w:val="24"/>
          <w:lang w:val="en-US"/>
        </w:rPr>
        <w:t xml:space="preserve"> yang </w:t>
      </w:r>
      <w:proofErr w:type="spellStart"/>
      <w:r w:rsidRPr="006E7692">
        <w:rPr>
          <w:rFonts w:ascii="Times New Roman" w:hAnsi="Times New Roman"/>
          <w:sz w:val="24"/>
          <w:szCs w:val="24"/>
          <w:lang w:val="en-US"/>
        </w:rPr>
        <w:t>digunakan</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dalam</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metode</w:t>
      </w:r>
      <w:proofErr w:type="spellEnd"/>
      <w:r w:rsidRPr="006E7692">
        <w:rPr>
          <w:rFonts w:ascii="Times New Roman" w:hAnsi="Times New Roman"/>
          <w:sz w:val="24"/>
          <w:szCs w:val="24"/>
          <w:lang w:val="en-US"/>
        </w:rPr>
        <w:t xml:space="preserve"> Tsukamoto </w:t>
      </w:r>
      <w:proofErr w:type="spellStart"/>
      <w:r w:rsidRPr="006E7692">
        <w:rPr>
          <w:rFonts w:ascii="Times New Roman" w:hAnsi="Times New Roman"/>
          <w:sz w:val="24"/>
          <w:szCs w:val="24"/>
          <w:lang w:val="en-US"/>
        </w:rPr>
        <w:t>adalah</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metode</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defuzzifikasi</w:t>
      </w:r>
      <w:proofErr w:type="spellEnd"/>
      <w:r w:rsidRPr="006E7692">
        <w:rPr>
          <w:rFonts w:ascii="Times New Roman" w:hAnsi="Times New Roman"/>
          <w:sz w:val="24"/>
          <w:szCs w:val="24"/>
          <w:lang w:val="en-US"/>
        </w:rPr>
        <w:t xml:space="preserve"> rata-rata </w:t>
      </w:r>
      <w:proofErr w:type="spellStart"/>
      <w:r w:rsidRPr="006E7692">
        <w:rPr>
          <w:rFonts w:ascii="Times New Roman" w:hAnsi="Times New Roman"/>
          <w:sz w:val="24"/>
          <w:szCs w:val="24"/>
          <w:lang w:val="en-US"/>
        </w:rPr>
        <w:t>terpusat</w:t>
      </w:r>
      <w:proofErr w:type="spellEnd"/>
      <w:r w:rsidRPr="006E7692">
        <w:rPr>
          <w:rFonts w:ascii="Times New Roman" w:hAnsi="Times New Roman"/>
          <w:sz w:val="24"/>
          <w:szCs w:val="24"/>
          <w:lang w:val="en-US"/>
        </w:rPr>
        <w:t xml:space="preserve"> (</w:t>
      </w:r>
      <w:r w:rsidRPr="00075791">
        <w:rPr>
          <w:rFonts w:ascii="Times New Roman" w:hAnsi="Times New Roman"/>
          <w:i/>
          <w:iCs/>
          <w:sz w:val="24"/>
          <w:szCs w:val="24"/>
          <w:lang w:val="en-US"/>
        </w:rPr>
        <w:t xml:space="preserve">Center Average </w:t>
      </w:r>
      <w:proofErr w:type="spellStart"/>
      <w:r w:rsidRPr="00075791">
        <w:rPr>
          <w:rFonts w:ascii="Times New Roman" w:hAnsi="Times New Roman"/>
          <w:i/>
          <w:iCs/>
          <w:sz w:val="24"/>
          <w:szCs w:val="24"/>
          <w:lang w:val="en-US"/>
        </w:rPr>
        <w:t>De</w:t>
      </w:r>
      <w:r w:rsidR="00075791" w:rsidRPr="00075791">
        <w:rPr>
          <w:rFonts w:ascii="Times New Roman" w:hAnsi="Times New Roman"/>
          <w:i/>
          <w:iCs/>
          <w:sz w:val="24"/>
          <w:szCs w:val="24"/>
          <w:lang w:val="en-US"/>
        </w:rPr>
        <w:t>fuzzy</w:t>
      </w:r>
      <w:r w:rsidRPr="00075791">
        <w:rPr>
          <w:rFonts w:ascii="Times New Roman" w:hAnsi="Times New Roman"/>
          <w:i/>
          <w:iCs/>
          <w:sz w:val="24"/>
          <w:szCs w:val="24"/>
          <w:lang w:val="en-US"/>
        </w:rPr>
        <w:t>fier</w:t>
      </w:r>
      <w:proofErr w:type="spellEnd"/>
      <w:r w:rsidRPr="006E7692">
        <w:rPr>
          <w:rFonts w:ascii="Times New Roman" w:hAnsi="Times New Roman"/>
          <w:sz w:val="24"/>
          <w:szCs w:val="24"/>
          <w:lang w:val="en-US"/>
        </w:rPr>
        <w:t xml:space="preserve">). Dan </w:t>
      </w:r>
      <w:proofErr w:type="spellStart"/>
      <w:r w:rsidRPr="006E7692">
        <w:rPr>
          <w:rFonts w:ascii="Times New Roman" w:hAnsi="Times New Roman"/>
          <w:sz w:val="24"/>
          <w:szCs w:val="24"/>
          <w:lang w:val="en-US"/>
        </w:rPr>
        <w:t>untuk</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metode</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ini</w:t>
      </w:r>
      <w:proofErr w:type="spellEnd"/>
      <w:r w:rsidRPr="006E7692">
        <w:rPr>
          <w:rFonts w:ascii="Times New Roman" w:hAnsi="Times New Roman"/>
          <w:sz w:val="24"/>
          <w:szCs w:val="24"/>
          <w:lang w:val="en-US"/>
        </w:rPr>
        <w:t xml:space="preserve">, pada </w:t>
      </w:r>
      <w:proofErr w:type="spellStart"/>
      <w:r w:rsidRPr="006E7692">
        <w:rPr>
          <w:rFonts w:ascii="Times New Roman" w:hAnsi="Times New Roman"/>
          <w:sz w:val="24"/>
          <w:szCs w:val="24"/>
          <w:lang w:val="en-US"/>
        </w:rPr>
        <w:t>setiap</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aturan</w:t>
      </w:r>
      <w:proofErr w:type="spellEnd"/>
      <w:r w:rsidRPr="006E7692">
        <w:rPr>
          <w:rFonts w:ascii="Times New Roman" w:hAnsi="Times New Roman"/>
          <w:sz w:val="24"/>
          <w:szCs w:val="24"/>
          <w:lang w:val="en-US"/>
        </w:rPr>
        <w:t xml:space="preserve"> yang </w:t>
      </w:r>
      <w:proofErr w:type="spellStart"/>
      <w:r w:rsidRPr="006E7692">
        <w:rPr>
          <w:rFonts w:ascii="Times New Roman" w:hAnsi="Times New Roman"/>
          <w:sz w:val="24"/>
          <w:szCs w:val="24"/>
          <w:lang w:val="en-US"/>
        </w:rPr>
        <w:t>berbentuk</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implikasi</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sebab-akibat</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anteseden</w:t>
      </w:r>
      <w:proofErr w:type="spellEnd"/>
      <w:r w:rsidRPr="006E7692">
        <w:rPr>
          <w:rFonts w:ascii="Times New Roman" w:hAnsi="Times New Roman"/>
          <w:sz w:val="24"/>
          <w:szCs w:val="24"/>
          <w:lang w:val="en-US"/>
        </w:rPr>
        <w:t xml:space="preserve"> yang </w:t>
      </w:r>
      <w:proofErr w:type="spellStart"/>
      <w:r w:rsidRPr="006E7692">
        <w:rPr>
          <w:rFonts w:ascii="Times New Roman" w:hAnsi="Times New Roman"/>
          <w:sz w:val="24"/>
          <w:szCs w:val="24"/>
          <w:lang w:val="en-US"/>
        </w:rPr>
        <w:t>berbentuk</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konjungsi</w:t>
      </w:r>
      <w:proofErr w:type="spellEnd"/>
      <w:r w:rsidRPr="006E7692">
        <w:rPr>
          <w:rFonts w:ascii="Times New Roman" w:hAnsi="Times New Roman"/>
          <w:sz w:val="24"/>
          <w:szCs w:val="24"/>
          <w:lang w:val="en-US"/>
        </w:rPr>
        <w:t xml:space="preserve"> (AND) </w:t>
      </w:r>
      <w:proofErr w:type="spellStart"/>
      <w:r w:rsidRPr="006E7692">
        <w:rPr>
          <w:rFonts w:ascii="Times New Roman" w:hAnsi="Times New Roman"/>
          <w:sz w:val="24"/>
          <w:szCs w:val="24"/>
          <w:lang w:val="en-US"/>
        </w:rPr>
        <w:t>mempunyai</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nilai</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keanggotaan</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berbentuk</w:t>
      </w:r>
      <w:proofErr w:type="spellEnd"/>
      <w:r w:rsidRPr="006E7692">
        <w:rPr>
          <w:rFonts w:ascii="Times New Roman" w:hAnsi="Times New Roman"/>
          <w:sz w:val="24"/>
          <w:szCs w:val="24"/>
          <w:lang w:val="en-US"/>
        </w:rPr>
        <w:t xml:space="preserve"> minimum (min), </w:t>
      </w:r>
      <w:proofErr w:type="spellStart"/>
      <w:r w:rsidRPr="006E7692">
        <w:rPr>
          <w:rFonts w:ascii="Times New Roman" w:hAnsi="Times New Roman"/>
          <w:sz w:val="24"/>
          <w:szCs w:val="24"/>
          <w:lang w:val="en-US"/>
        </w:rPr>
        <w:t>sedangkan</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konsekuen</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gabungannya</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berbentuk</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maksimum</w:t>
      </w:r>
      <w:proofErr w:type="spellEnd"/>
      <w:r w:rsidRPr="006E7692">
        <w:rPr>
          <w:rFonts w:ascii="Times New Roman" w:hAnsi="Times New Roman"/>
          <w:sz w:val="24"/>
          <w:szCs w:val="24"/>
          <w:lang w:val="en-US"/>
        </w:rPr>
        <w:t xml:space="preserve"> (max), </w:t>
      </w:r>
      <w:proofErr w:type="spellStart"/>
      <w:r w:rsidRPr="006E7692">
        <w:rPr>
          <w:rFonts w:ascii="Times New Roman" w:hAnsi="Times New Roman"/>
          <w:sz w:val="24"/>
          <w:szCs w:val="24"/>
          <w:lang w:val="en-US"/>
        </w:rPr>
        <w:t>karena</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himpunan</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aturan-aturannya</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bersifat</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independen</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tidak</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saling</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bergantungan</w:t>
      </w:r>
      <w:proofErr w:type="spellEnd"/>
      <w:r w:rsidRPr="006E7692">
        <w:rPr>
          <w:rFonts w:ascii="Times New Roman" w:hAnsi="Times New Roman"/>
          <w:sz w:val="24"/>
          <w:szCs w:val="24"/>
          <w:lang w:val="en-US"/>
        </w:rPr>
        <w:t>).</w:t>
      </w:r>
      <w:r w:rsidR="00075791">
        <w:rPr>
          <w:rFonts w:ascii="Times New Roman" w:hAnsi="Times New Roman"/>
          <w:sz w:val="24"/>
          <w:szCs w:val="24"/>
        </w:rPr>
        <w:t xml:space="preserve"> </w:t>
      </w:r>
      <w:r w:rsidRPr="006E7692">
        <w:rPr>
          <w:rFonts w:ascii="Times New Roman" w:hAnsi="Times New Roman"/>
        </w:rPr>
        <w:t xml:space="preserve">Penulis tertarik untuk melakukan penelitian di Posyandu terdekat dengan judul sistem pengambil keputusan menggunakan </w:t>
      </w:r>
      <w:r w:rsidR="00075791" w:rsidRPr="00075791">
        <w:rPr>
          <w:rFonts w:ascii="Times New Roman" w:hAnsi="Times New Roman"/>
          <w:i/>
          <w:iCs/>
        </w:rPr>
        <w:t>fuzzy</w:t>
      </w:r>
      <w:r w:rsidRPr="006E7692">
        <w:rPr>
          <w:rFonts w:ascii="Times New Roman" w:hAnsi="Times New Roman"/>
        </w:rPr>
        <w:t xml:space="preserve"> sugeno untuk menentukan penyakit obesitas pada anak usia 0 sampai 16 tahun. Penelitian ini dilakukan dengan cara mengambil data anak yang sudah ada di Posyandu Durian 7 Jagakarsa RT 011 Rw 005 Tanjung Barat Jakarta Selatan.</w:t>
      </w:r>
    </w:p>
    <w:p w14:paraId="5CD69593" w14:textId="77777777" w:rsidR="006E7692" w:rsidRPr="006E7692" w:rsidRDefault="006E7692" w:rsidP="006E7692">
      <w:pPr>
        <w:pStyle w:val="BodyText"/>
        <w:rPr>
          <w:rFonts w:ascii="Times New Roman" w:hAnsi="Times New Roman" w:cs="Times New Roman"/>
          <w:i/>
        </w:rPr>
      </w:pPr>
    </w:p>
    <w:p w14:paraId="2F35126D" w14:textId="77777777" w:rsidR="006E7692" w:rsidRPr="006E7692" w:rsidRDefault="006E7692" w:rsidP="006E7692">
      <w:pPr>
        <w:pStyle w:val="Heading1"/>
        <w:ind w:left="0"/>
      </w:pPr>
      <w:r w:rsidRPr="006E7692">
        <w:t>METODE</w:t>
      </w:r>
    </w:p>
    <w:p w14:paraId="2210BA43" w14:textId="59D34535" w:rsidR="006E7692" w:rsidRPr="006E7692" w:rsidRDefault="006E7692" w:rsidP="006E7692">
      <w:pPr>
        <w:spacing w:after="0" w:line="240" w:lineRule="auto"/>
        <w:ind w:firstLine="567"/>
        <w:jc w:val="both"/>
        <w:rPr>
          <w:rFonts w:ascii="Times New Roman" w:hAnsi="Times New Roman"/>
          <w:b/>
          <w:bCs/>
          <w:sz w:val="24"/>
          <w:szCs w:val="24"/>
        </w:rPr>
      </w:pPr>
      <w:r w:rsidRPr="006E7692">
        <w:rPr>
          <w:rFonts w:ascii="Times New Roman" w:hAnsi="Times New Roman"/>
          <w:sz w:val="24"/>
          <w:szCs w:val="24"/>
        </w:rPr>
        <w:t>Dalam hal ini, setelah data terkumpul</w:t>
      </w:r>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dari</w:t>
      </w:r>
      <w:proofErr w:type="spellEnd"/>
      <w:r w:rsidRPr="006E7692">
        <w:rPr>
          <w:rFonts w:ascii="Times New Roman" w:hAnsi="Times New Roman"/>
          <w:sz w:val="24"/>
          <w:szCs w:val="24"/>
          <w:lang w:val="en-US"/>
        </w:rPr>
        <w:t xml:space="preserve"> 10 sample yang </w:t>
      </w:r>
      <w:proofErr w:type="spellStart"/>
      <w:r w:rsidRPr="006E7692">
        <w:rPr>
          <w:rFonts w:ascii="Times New Roman" w:hAnsi="Times New Roman"/>
          <w:sz w:val="24"/>
          <w:szCs w:val="24"/>
          <w:lang w:val="en-US"/>
        </w:rPr>
        <w:t>diambil</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dari</w:t>
      </w:r>
      <w:proofErr w:type="spellEnd"/>
      <w:r w:rsidRPr="006E7692">
        <w:rPr>
          <w:rFonts w:ascii="Times New Roman" w:hAnsi="Times New Roman"/>
          <w:sz w:val="24"/>
          <w:szCs w:val="24"/>
          <w:lang w:val="en-US"/>
        </w:rPr>
        <w:t xml:space="preserve"> data </w:t>
      </w:r>
      <w:proofErr w:type="spellStart"/>
      <w:r w:rsidRPr="006E7692">
        <w:rPr>
          <w:rFonts w:ascii="Times New Roman" w:hAnsi="Times New Roman"/>
          <w:sz w:val="24"/>
          <w:szCs w:val="24"/>
          <w:lang w:val="en-US"/>
        </w:rPr>
        <w:t>penimbangan</w:t>
      </w:r>
      <w:proofErr w:type="spellEnd"/>
      <w:r w:rsidRPr="006E7692">
        <w:rPr>
          <w:rFonts w:ascii="Times New Roman" w:hAnsi="Times New Roman"/>
          <w:sz w:val="24"/>
          <w:szCs w:val="24"/>
          <w:lang w:val="en-US"/>
        </w:rPr>
        <w:t xml:space="preserve"> di </w:t>
      </w:r>
      <w:proofErr w:type="spellStart"/>
      <w:r w:rsidRPr="006E7692">
        <w:rPr>
          <w:rFonts w:ascii="Times New Roman" w:hAnsi="Times New Roman"/>
          <w:sz w:val="24"/>
          <w:szCs w:val="24"/>
          <w:lang w:val="en-US"/>
        </w:rPr>
        <w:t>Posyandu</w:t>
      </w:r>
      <w:proofErr w:type="spellEnd"/>
      <w:r w:rsidRPr="006E7692">
        <w:rPr>
          <w:rFonts w:ascii="Times New Roman" w:hAnsi="Times New Roman"/>
          <w:sz w:val="24"/>
          <w:szCs w:val="24"/>
          <w:lang w:val="en-US"/>
        </w:rPr>
        <w:t xml:space="preserve"> Durian 7 </w:t>
      </w:r>
      <w:proofErr w:type="spellStart"/>
      <w:r w:rsidRPr="006E7692">
        <w:rPr>
          <w:rFonts w:ascii="Times New Roman" w:hAnsi="Times New Roman"/>
          <w:sz w:val="24"/>
          <w:szCs w:val="24"/>
          <w:lang w:val="en-US"/>
        </w:rPr>
        <w:t>Kecamatan</w:t>
      </w:r>
      <w:proofErr w:type="spellEnd"/>
      <w:r w:rsidRPr="006E7692">
        <w:rPr>
          <w:rFonts w:ascii="Times New Roman" w:hAnsi="Times New Roman"/>
          <w:sz w:val="24"/>
          <w:szCs w:val="24"/>
          <w:lang w:val="en-US"/>
        </w:rPr>
        <w:t xml:space="preserve"> </w:t>
      </w:r>
      <w:proofErr w:type="spellStart"/>
      <w:r w:rsidRPr="006E7692">
        <w:rPr>
          <w:rFonts w:ascii="Times New Roman" w:hAnsi="Times New Roman"/>
          <w:sz w:val="24"/>
          <w:szCs w:val="24"/>
          <w:lang w:val="en-US"/>
        </w:rPr>
        <w:t>Jagakarsa</w:t>
      </w:r>
      <w:proofErr w:type="spellEnd"/>
      <w:r w:rsidRPr="006E7692">
        <w:rPr>
          <w:rFonts w:ascii="Times New Roman" w:hAnsi="Times New Roman"/>
          <w:sz w:val="24"/>
          <w:szCs w:val="24"/>
          <w:lang w:val="en-US"/>
        </w:rPr>
        <w:t>,</w:t>
      </w:r>
      <w:r w:rsidRPr="006E7692">
        <w:rPr>
          <w:rFonts w:ascii="Times New Roman" w:hAnsi="Times New Roman"/>
          <w:sz w:val="24"/>
          <w:szCs w:val="24"/>
        </w:rPr>
        <w:t xml:space="preserve"> maka akan dilakukan pengujian data dengan menggunakan </w:t>
      </w:r>
      <w:r w:rsidR="00075791" w:rsidRPr="00075791">
        <w:rPr>
          <w:rFonts w:ascii="Times New Roman" w:hAnsi="Times New Roman"/>
          <w:i/>
          <w:iCs/>
          <w:sz w:val="24"/>
          <w:szCs w:val="24"/>
        </w:rPr>
        <w:t>fuzzy</w:t>
      </w:r>
      <w:r w:rsidR="00075791" w:rsidRPr="006E7692">
        <w:rPr>
          <w:rFonts w:ascii="Times New Roman" w:hAnsi="Times New Roman"/>
          <w:sz w:val="24"/>
          <w:szCs w:val="24"/>
        </w:rPr>
        <w:t xml:space="preserve"> su</w:t>
      </w:r>
      <w:r w:rsidRPr="006E7692">
        <w:rPr>
          <w:rFonts w:ascii="Times New Roman" w:hAnsi="Times New Roman"/>
          <w:sz w:val="24"/>
          <w:szCs w:val="24"/>
        </w:rPr>
        <w:t xml:space="preserve">geno. Sistem pengambil keputusan menggunakan </w:t>
      </w:r>
      <w:r w:rsidR="00075791" w:rsidRPr="00075791">
        <w:rPr>
          <w:rFonts w:ascii="Times New Roman" w:hAnsi="Times New Roman"/>
          <w:i/>
          <w:iCs/>
          <w:sz w:val="24"/>
          <w:szCs w:val="24"/>
        </w:rPr>
        <w:t>fuzzy</w:t>
      </w:r>
      <w:r w:rsidRPr="006E7692">
        <w:rPr>
          <w:rFonts w:ascii="Times New Roman" w:hAnsi="Times New Roman"/>
          <w:sz w:val="24"/>
          <w:szCs w:val="24"/>
        </w:rPr>
        <w:t xml:space="preserve"> sugeno untuk menentukan penyakit obesitas anak usia 0 sampai 16 tahun dapat diterapkan makanan yang harus dikonsumsi sehari-hari.</w:t>
      </w:r>
      <w:r w:rsidRPr="006E7692">
        <w:rPr>
          <w:rFonts w:ascii="Times New Roman" w:hAnsi="Times New Roman"/>
          <w:b/>
          <w:bCs/>
          <w:sz w:val="24"/>
          <w:szCs w:val="24"/>
        </w:rPr>
        <w:t xml:space="preserve"> </w:t>
      </w:r>
      <w:r w:rsidRPr="006E7692">
        <w:rPr>
          <w:rFonts w:ascii="Times New Roman" w:hAnsi="Times New Roman"/>
          <w:sz w:val="24"/>
          <w:szCs w:val="24"/>
        </w:rPr>
        <w:t xml:space="preserve">Dengan menggunakan perhitungan </w:t>
      </w:r>
      <w:r w:rsidR="00075791" w:rsidRPr="006E7692">
        <w:rPr>
          <w:rFonts w:ascii="Times New Roman" w:hAnsi="Times New Roman"/>
          <w:sz w:val="24"/>
          <w:szCs w:val="24"/>
        </w:rPr>
        <w:t>metode su</w:t>
      </w:r>
      <w:r w:rsidRPr="006E7692">
        <w:rPr>
          <w:rFonts w:ascii="Times New Roman" w:hAnsi="Times New Roman"/>
          <w:sz w:val="24"/>
          <w:szCs w:val="24"/>
        </w:rPr>
        <w:t>geno akan menghasilkan fungsi keanggotaan representasi linear. Pada penelitian ini menggunakan perhitungan metode dengan data manual yang diambil dengan cara menganalisis data terlebih dahulu, kemudian setelah data terkumpul maka akan dilakukan pengambilan data dengan sampel berdasarkan usia 0 sampai 16 tahun. Setelah itu data di uji menggunakan metode sugeno untuk menentukan fungsi keanggotaan dari sampel yang telah diambil.</w:t>
      </w:r>
      <w:r w:rsidRPr="006E7692">
        <w:rPr>
          <w:rFonts w:ascii="Times New Roman" w:hAnsi="Times New Roman"/>
          <w:b/>
          <w:bCs/>
          <w:sz w:val="24"/>
          <w:szCs w:val="24"/>
        </w:rPr>
        <w:t xml:space="preserve"> </w:t>
      </w:r>
      <w:r w:rsidRPr="006E7692">
        <w:rPr>
          <w:rFonts w:ascii="Times New Roman" w:hAnsi="Times New Roman"/>
          <w:sz w:val="24"/>
          <w:szCs w:val="24"/>
        </w:rPr>
        <w:t xml:space="preserve">Himpunan </w:t>
      </w:r>
      <w:r w:rsidR="00075791" w:rsidRPr="00075791">
        <w:rPr>
          <w:rFonts w:ascii="Times New Roman" w:hAnsi="Times New Roman"/>
          <w:i/>
          <w:iCs/>
          <w:sz w:val="24"/>
          <w:szCs w:val="24"/>
        </w:rPr>
        <w:t>fuzzy</w:t>
      </w:r>
      <w:r w:rsidRPr="006E7692">
        <w:rPr>
          <w:rFonts w:ascii="Times New Roman" w:hAnsi="Times New Roman"/>
          <w:sz w:val="24"/>
          <w:szCs w:val="24"/>
        </w:rPr>
        <w:t xml:space="preserve"> merupakan suatu grup yang mewakili suatu kondisi atau keadaan tertentu dalam suatu variable </w:t>
      </w:r>
      <w:r w:rsidR="00075791" w:rsidRPr="00075791">
        <w:rPr>
          <w:rFonts w:ascii="Times New Roman" w:hAnsi="Times New Roman"/>
          <w:i/>
          <w:iCs/>
          <w:sz w:val="24"/>
          <w:szCs w:val="24"/>
        </w:rPr>
        <w:t>fuzzy</w:t>
      </w:r>
      <w:r w:rsidRPr="006E7692">
        <w:rPr>
          <w:rFonts w:ascii="Times New Roman" w:hAnsi="Times New Roman"/>
          <w:sz w:val="24"/>
          <w:szCs w:val="24"/>
        </w:rPr>
        <w:t xml:space="preserve">. Berikut adalah perancangan himpunan </w:t>
      </w:r>
      <w:r w:rsidR="00075791" w:rsidRPr="00075791">
        <w:rPr>
          <w:rFonts w:ascii="Times New Roman" w:hAnsi="Times New Roman"/>
          <w:i/>
          <w:iCs/>
          <w:sz w:val="24"/>
          <w:szCs w:val="24"/>
        </w:rPr>
        <w:t>fuzzy</w:t>
      </w:r>
      <w:r w:rsidRPr="006E7692">
        <w:rPr>
          <w:rFonts w:ascii="Times New Roman" w:hAnsi="Times New Roman"/>
          <w:sz w:val="24"/>
          <w:szCs w:val="24"/>
        </w:rPr>
        <w:t xml:space="preserve"> pada sistem pendukung keputusan menentukan status gizi anak :</w:t>
      </w:r>
    </w:p>
    <w:p w14:paraId="76C66DEF" w14:textId="77777777" w:rsidR="006E7692" w:rsidRPr="006E7692" w:rsidRDefault="006E7692" w:rsidP="006E7692">
      <w:pPr>
        <w:pStyle w:val="ListParagraph"/>
        <w:widowControl/>
        <w:numPr>
          <w:ilvl w:val="0"/>
          <w:numId w:val="9"/>
        </w:numPr>
        <w:autoSpaceDE/>
        <w:autoSpaceDN/>
        <w:ind w:left="284" w:hanging="284"/>
        <w:jc w:val="both"/>
        <w:rPr>
          <w:sz w:val="24"/>
          <w:szCs w:val="24"/>
          <w:lang w:val="en-US"/>
        </w:rPr>
      </w:pPr>
      <w:proofErr w:type="spellStart"/>
      <w:r w:rsidRPr="006E7692">
        <w:rPr>
          <w:sz w:val="24"/>
          <w:szCs w:val="24"/>
          <w:lang w:val="en-US"/>
        </w:rPr>
        <w:t>Variabel</w:t>
      </w:r>
      <w:proofErr w:type="spellEnd"/>
      <w:r w:rsidRPr="006E7692">
        <w:rPr>
          <w:sz w:val="24"/>
          <w:szCs w:val="24"/>
          <w:lang w:val="en-US"/>
        </w:rPr>
        <w:t xml:space="preserve"> </w:t>
      </w:r>
      <w:proofErr w:type="spellStart"/>
      <w:r w:rsidRPr="006E7692">
        <w:rPr>
          <w:sz w:val="24"/>
          <w:szCs w:val="24"/>
          <w:lang w:val="en-US"/>
        </w:rPr>
        <w:t>Usia</w:t>
      </w:r>
      <w:proofErr w:type="spellEnd"/>
    </w:p>
    <w:p w14:paraId="3574629C" w14:textId="079D27D6" w:rsidR="006E7692" w:rsidRPr="006E7692" w:rsidRDefault="006E7692" w:rsidP="006E7692">
      <w:pPr>
        <w:pStyle w:val="ListParagraph"/>
        <w:ind w:left="284" w:firstLine="0"/>
        <w:jc w:val="both"/>
        <w:rPr>
          <w:sz w:val="24"/>
          <w:szCs w:val="24"/>
          <w:lang w:val="en-US"/>
        </w:rPr>
      </w:pPr>
      <w:r w:rsidRPr="006E7692">
        <w:rPr>
          <w:sz w:val="24"/>
          <w:szCs w:val="24"/>
        </w:rPr>
        <w:t>Pada variab</w:t>
      </w:r>
      <w:r w:rsidRPr="006E7692">
        <w:rPr>
          <w:sz w:val="24"/>
          <w:szCs w:val="24"/>
          <w:lang w:val="en-US"/>
        </w:rPr>
        <w:t>el</w:t>
      </w:r>
      <w:r w:rsidRPr="006E7692">
        <w:rPr>
          <w:sz w:val="24"/>
          <w:szCs w:val="24"/>
        </w:rPr>
        <w:t xml:space="preserve"> usia ini  dibagi menjadi lima fase (lima himpunan </w:t>
      </w:r>
      <w:r w:rsidR="00075791" w:rsidRPr="00075791">
        <w:rPr>
          <w:i/>
          <w:iCs/>
          <w:sz w:val="24"/>
          <w:szCs w:val="24"/>
        </w:rPr>
        <w:t>fuzzy</w:t>
      </w:r>
      <w:r w:rsidRPr="006E7692">
        <w:rPr>
          <w:sz w:val="24"/>
          <w:szCs w:val="24"/>
        </w:rPr>
        <w:t>). Fungsi keanggotaannya diantaranya :</w:t>
      </w:r>
    </w:p>
    <w:p w14:paraId="4CF7CD05" w14:textId="3D6C1B96" w:rsidR="006E7692" w:rsidRPr="001F4B03" w:rsidRDefault="00431FAB" w:rsidP="006E7692">
      <w:pPr>
        <w:pStyle w:val="ListParagraph"/>
        <w:spacing w:after="20" w:line="480" w:lineRule="auto"/>
        <w:ind w:left="1276"/>
        <w:jc w:val="both"/>
        <w:rPr>
          <w:sz w:val="24"/>
          <w:szCs w:val="24"/>
          <w:lang w:val="en-US"/>
        </w:rPr>
      </w:pPr>
      <w:r>
        <w:rPr>
          <w:noProof/>
        </w:rPr>
        <mc:AlternateContent>
          <mc:Choice Requires="wpg">
            <w:drawing>
              <wp:anchor distT="0" distB="0" distL="114300" distR="114300" simplePos="0" relativeHeight="251659264" behindDoc="1" locked="0" layoutInCell="1" allowOverlap="1" wp14:anchorId="6CA5E0AB" wp14:editId="473E55BD">
                <wp:simplePos x="0" y="0"/>
                <wp:positionH relativeFrom="margin">
                  <wp:posOffset>1831975</wp:posOffset>
                </wp:positionH>
                <wp:positionV relativeFrom="paragraph">
                  <wp:posOffset>147320</wp:posOffset>
                </wp:positionV>
                <wp:extent cx="2306955" cy="913130"/>
                <wp:effectExtent l="0" t="0" r="0" b="0"/>
                <wp:wrapTight wrapText="bothSides">
                  <wp:wrapPolygon edited="0">
                    <wp:start x="0" y="0"/>
                    <wp:lineTo x="0" y="21179"/>
                    <wp:lineTo x="21404" y="21179"/>
                    <wp:lineTo x="21404" y="0"/>
                    <wp:lineTo x="0" y="0"/>
                  </wp:wrapPolygon>
                </wp:wrapTight>
                <wp:docPr id="13" name="Group 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06955" cy="913130"/>
                          <a:chOff x="1440" y="159"/>
                          <a:chExt cx="4980" cy="2631"/>
                        </a:xfrm>
                      </wpg:grpSpPr>
                      <pic:pic xmlns:pic="http://schemas.openxmlformats.org/drawingml/2006/picture">
                        <pic:nvPicPr>
                          <pic:cNvPr id="14" name="Picture 33"/>
                          <pic:cNvPicPr>
                            <a:picLocks noChangeAspect="1" noChangeArrowheads="1"/>
                          </pic:cNvPicPr>
                        </pic:nvPicPr>
                        <pic:blipFill rotWithShape="1">
                          <a:blip r:embed="rId9"/>
                          <a:srcRect t="19115"/>
                          <a:stretch/>
                        </pic:blipFill>
                        <pic:spPr bwMode="auto">
                          <a:xfrm>
                            <a:off x="1440" y="159"/>
                            <a:ext cx="4980" cy="1626"/>
                          </a:xfrm>
                          <a:prstGeom prst="rect">
                            <a:avLst/>
                          </a:prstGeom>
                          <a:noFill/>
                        </pic:spPr>
                      </pic:pic>
                      <pic:pic xmlns:pic="http://schemas.openxmlformats.org/drawingml/2006/picture">
                        <pic:nvPicPr>
                          <pic:cNvPr id="15" name="Picture 34"/>
                          <pic:cNvPicPr>
                            <a:picLocks noChangeAspect="1" noChangeArrowheads="1"/>
                          </pic:cNvPicPr>
                        </pic:nvPicPr>
                        <pic:blipFill>
                          <a:blip r:embed="rId10"/>
                          <a:srcRect/>
                          <a:stretch>
                            <a:fillRect/>
                          </a:stretch>
                        </pic:blipFill>
                        <pic:spPr bwMode="auto">
                          <a:xfrm>
                            <a:off x="1440" y="780"/>
                            <a:ext cx="4980" cy="1005"/>
                          </a:xfrm>
                          <a:prstGeom prst="rect">
                            <a:avLst/>
                          </a:prstGeom>
                          <a:noFill/>
                        </pic:spPr>
                      </pic:pic>
                      <pic:pic xmlns:pic="http://schemas.openxmlformats.org/drawingml/2006/picture">
                        <pic:nvPicPr>
                          <pic:cNvPr id="16" name="Picture 35"/>
                          <pic:cNvPicPr>
                            <a:picLocks noChangeAspect="1" noChangeArrowheads="1"/>
                          </pic:cNvPicPr>
                        </pic:nvPicPr>
                        <pic:blipFill>
                          <a:blip r:embed="rId11"/>
                          <a:srcRect/>
                          <a:stretch>
                            <a:fillRect/>
                          </a:stretch>
                        </pic:blipFill>
                        <pic:spPr bwMode="auto">
                          <a:xfrm>
                            <a:off x="1440" y="780"/>
                            <a:ext cx="4980" cy="2010"/>
                          </a:xfrm>
                          <a:prstGeom prst="rect">
                            <a:avLst/>
                          </a:prstGeom>
                          <a:noFill/>
                        </pic:spPr>
                      </pic:pic>
                      <pic:pic xmlns:pic="http://schemas.openxmlformats.org/drawingml/2006/picture">
                        <pic:nvPicPr>
                          <pic:cNvPr id="17" name="Picture 36"/>
                          <pic:cNvPicPr>
                            <a:picLocks noChangeAspect="1" noChangeArrowheads="1"/>
                          </pic:cNvPicPr>
                        </pic:nvPicPr>
                        <pic:blipFill>
                          <a:blip r:embed="rId12"/>
                          <a:srcRect/>
                          <a:stretch>
                            <a:fillRect/>
                          </a:stretch>
                        </pic:blipFill>
                        <pic:spPr bwMode="auto">
                          <a:xfrm>
                            <a:off x="1440" y="1785"/>
                            <a:ext cx="4980" cy="1005"/>
                          </a:xfrm>
                          <a:prstGeom prst="rect">
                            <a:avLst/>
                          </a:prstGeom>
                          <a:noFill/>
                        </pic:spPr>
                      </pic:pic>
                    </wpg:wgp>
                  </a:graphicData>
                </a:graphic>
                <wp14:sizeRelH relativeFrom="page">
                  <wp14:pctWidth>0</wp14:pctWidth>
                </wp14:sizeRelH>
                <wp14:sizeRelV relativeFrom="page">
                  <wp14:pctHeight>0</wp14:pctHeight>
                </wp14:sizeRelV>
              </wp:anchor>
            </w:drawing>
          </mc:Choice>
          <mc:Fallback>
            <w:pict>
              <v:group w14:anchorId="7B1FE262" id="Group 31" o:spid="_x0000_s1026" style="position:absolute;margin-left:144.25pt;margin-top:11.6pt;width:181.65pt;height:71.9pt;z-index:-251657216;mso-position-horizontal-relative:margin" coordorigin="1440,159" coordsize="4980,263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ZnUJfv0CAAAZDQAADgAAAGRycy9lMm9Eb2MueG1s7Fdb&#10;b9sgFH6ftP+A/N7ajpO0sZJU07pWk3aJ1k17JhjbqOYiIHH673cAO02TSp06NdrtIRZw4HDO930c&#10;yPRiwxu0ptowKWZReppEiAoiCyaqWfTt69XJeYSMxaLAjRR0Ft1RE13MX7+atiqnA1nLpqAagRNh&#10;8lbNotpalcexITXl2JxKRQUYS6k5ttDVVVxo3IJ33sSDJBnHrdSF0pJQY2D0MhijufdflpTYz2Vp&#10;qEXNLILYrP9q/126bzyf4rzSWNWMdGHgZ0TBMROw6dbVJbYYrTQ7cMUZ0dLI0p4SyWNZloxQnwNk&#10;kyZ72VxruVI+lypvK7WFCaDdw+nZbsmn9UIjVgB3WYQE5sCR3xZlqQOnVVUOc661ulELHTKE5gdJ&#10;bg2Y432761dhMlq2H2UB/vDKSg/OptTcuYC00cZzcLflgG4sIjA4yJLxZDSKEAHbJM3SrCOJ1MCk&#10;W5YOh8AkWNPRJPBH6nfd6uHkHGxu6WAcEohxHrb1oXahzaeKkRx+HaTQOoD0aenBKrvSNOqc8J/y&#10;wbG+XakTYF9hy5asYfbOKxkQckGJ9YIRh7Tr7LAz7NkBs9sVZZlLvp8V1mCXk+cGCfm2xqKib4yC&#10;QwBgwfp+SGvZ1hQXxg07Fh968d0HcSwbpq5Y0yAt7Xdm65saKyA29aw6YwcBHKw9YT6CYhD9pSQr&#10;ToUNp1jTBtCQwtRMmQjpnPIlBVHq94WPEOdGky+QiDvB6SRNR4F5YzW1pO5z6OMMuBhQ7JMiPFRT&#10;r8R7LaXjwdjj1GsJcNbGXlPJkWtAnBCaBwOvPxjrwrmf4hQvpIOvD9MF1qEOyIdgofHniBGOZygV&#10;i16Mw+OL0eH6wtobdCoL2gP6QIdBca5ZAqVOk4HurcEfn19R4hnUML/XI0pMEq/8bVW7l9m/qcTx&#10;gRI9Pg8L2kuXxSMo0Rf7bRX8DZToniv/a+LOBX12oER/Z/x1SvSV/uhKTM/Ouyv/+EXRvxzh/e1v&#10;9e6/gnvg7/ahvfuPZv4DAAD//wMAUEsDBAoAAAAAAAAAIQCgiHbCYx4AAGMeAAAVAAAAZHJzL21l&#10;ZGlhL2ltYWdlMS5qcGVn/9j/4AAQSkZJRgABAQEAYABgAAD/2wBDAAMCAgMCAgMDAwMEAwMEBQgF&#10;BQQEBQoHBwYIDAoMDAsKCwsNDhIQDQ4RDgsLEBYQERMUFRUVDA8XGBYUGBIUFRT/2wBDAQMEBAUE&#10;BQkFBQkUDQsNFBQUFBQUFBQUFBQUFBQUFBQUFBQUFBQUFBQUFBQUFBQUFBQUFBQUFBQUFBQUFBQU&#10;FBT/wAARCACGAUw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U6KKKACiiigAooooAKKKKACiiigAooooAKKKKACiiue8caPN4k8Ga/o9s6Jd&#10;3+n3FrE0n3VaSJlUt7c0AdDRX88GifGLxf4U+CXi39n+xv5HudS8UQ25hgupQsqfvUlhi+6iq0qx&#10;7t33/M+78ua0vhx+0ZqPhf8Aa18MfEcaxPfaNZajHpMAm1eWN20yFUiRJWkZpEi8oo7b/lZt/wDt&#10;bQD+g2iv5wvFXjKCy+LXxJ8Ral4n8UaZ46g1eabQ9W0t/Mf7Qs7q/nyvKksfyY2um5l/u16V8KP2&#10;kfiT8Nvij478X+J9d1RfFFv4J+yMdUu7qZ5WaKCK18797v35mR/vfJI+75fmwAfvnRX89X7O3xq8&#10;VeCPD3xg8OQeIJLePxN4YuLyR01N/Oe6VFlDxOkv+tKNJ5nDNt3q23DYwvgH8X9c+HHiPwRYeCvF&#10;/inw9c6jq0aa7ZW181vYXAaVYkKqjfOfKZ8s4+Vvu4oA/oyor+eD9mbTPhr431vUrXxnq3xBsfiJ&#10;etNJoup+Gbq1jtw3kSO7Xcsu6XLMOSn8JNff3/BFbU766+D3j2yuL24lsrLWofs9s7s6Qbotz7F/&#10;h3H730oA/SGivyb/AGvfGviHRv8AgploiWOvanZLb6GsVultdyR+SslrKzom1vlDMu5q+ONO8efE&#10;pv2cZEg1nxLcfD+bxNcR+IorPUJEikaaK3dUlb5seZ+/+8rKzfMys22gD+iuiv52E8cQ6z4i+FXh&#10;3RvHvinxL4Z03WoGt9B8SweQNIdpYRsi2zyI6Y+VXHlco/7pN/zdd4g/at1y1/bcufjNZ6mLeyHi&#10;BrZUk1NrtVsEZEdMRMrPBsbcqj5G6DdtagD9+aKzNK1e213SbPUrOXzrO8iWeB9m3ejLuU/N7Vp0&#10;AFFFFABRRRQAUUUUAFFFFABRRRQAUUUUAFFFFABRRXHeLviv4H8CanYaZ4m8ZaB4b1HUOLOy1XVI&#10;LSa4+bb+7R2Vn+bj5e9AHY0UVk+IfEGleFNFu9X1vUrPSNKs082e/v7hYLeFB/E7vhVFAGtRWT4e&#10;8QaV4r0W01fRNSs9X0q8TzYL+wuFnt5kP8SOmVYVrUAFFFczpHxB8LeIPEWqaBpPifR9S17S8fb9&#10;LtL+Ka6tO372JW3J/wACFAHTUUVwfiL43/Dvwd4jj8P6/wCPfDGh67J5YXS9R1i3gu28z7n7p3D/&#10;ADfw0Ad5RRRQAUVzP/CwfC//AAmX/CJ/8JPpH/CV+T9o/sL7fF9u8n/np9n3b9v+1trpqAPgb4w/&#10;8EtLL4m/HrxH8S7H4jTaFNrRnnFhNoy3T291JAyLNFMs8WPLfZKo27laMfN/FXL3X/BGDwTN8LbT&#10;RY/Gc1v43t7t5n8Vppsmy5gP/LF7Nrkp8v8AC6Mv+1ur7r8cfGPwD8NriC28W+N/DfhS6uUMkEWt&#10;atb2jyr03Ksrru5rqbG9g1K0hurWZLi1mRZI5Yn3o6t91lagD89tF/4JFxw+GviFpus/FafVL3xY&#10;YZjfW+gJai3uY52l3snntvVi5yi7P96uYv8A/gjdf3klzI3xsS3+02Ftpk6x+EuHggWJUzuvO/2e&#10;Nmx6f3a/T2uO8I/FfwP471O/0zwz4y0DxJqOn8XllpWqQXc1v82394iMzJ83Hzd6APhrx3/wR28J&#10;6jq2nX/gDxxP4A26a1jf28mmvqUd07xNFLKnm3CtF5is+5Nzbc/LtrD8Kf8ABHG40HXfD15f/Gq8&#10;1XTtDu/tdrp48P8Alor7w/yb7tlTc6puwvzY/wCBV+mVcd4u+K/gfwJqdhpnibxloHhvUdQ4s7LV&#10;dUgtJrj5tv7tHZWf5uPl70AfBXgr/gkp4u+H9pdaboX7S3iPQ9Fv2/4mNhomnTWSXSY2vuCX20nb&#10;8vzK1aXwo/4JYeNvg1qlvN4Y/aR1/RtP+2w3d7pul6VPZQ3uxh8kgS+2tuX5fmVq/RSigD44/a1/&#10;4J66d+0n8QNO8daJ40vvh34yhi+z3OoWtu90lxEq7V+XzYjE6htu5W+Zc/L3rxvS/wDgjZbeGdM0&#10;e78OfGPV9C8b6beSTnxFZaX5eVZVCJFGlyrRMuH+fzTu8yv0rrJ8Q+INK8KaLd6vrepWekaVZp5s&#10;9/f3CwW8KD+J3fCqKAPzbX/gi9Ja6hp2sWnxrvE1+C5a7nv7rw6s/mz+ZuR1Rrr/AL63M+6ul/4c&#10;1+Bv+FPf8I5/wko/4T77b53/AAm32C4/1G7/AFP2L7Z5X/A8195+D/G/h34haQmreF9d03xHpLs0&#10;SX2kXcd1bll+8u+NmXNat9ewabaTXV1Mlvawo0kksr7ERV+8zNQByHwW8A3vws+FnhnwhqPiCfxR&#10;eaPZpaSaxcRtHJdFf4yrO/bH8TV3lee+Efjz8NPiBrK6T4X+IfhbxHqrI0i6fpGt2t3OUX7zhInZ&#10;uM16FQAUUUUAFFFFABRRRQAUUUUAFFFFABRRRQAUUUUAFfkD/wAFFPhB8Xdd/a61Txj4A8FeNb5r&#10;HRrBrPXPDNpc5gnXareXLEuXdd/3UbcOG+6rV+v1FAH4L2dz+3BPd6WluPjkJ7dlSM3EeqJFnzC3&#10;70uNrjc/LS5G35T8q8UpvAP7RvxF0DWbX4neB/jF430+K2YaXDqtjqV01pqLKwimVJfm2BfM3bPl&#10;+5uU/JX760UAfNP7AN/fw/sxeD/D2r+F/EnhTXPDtsNPvbPxFo89g7vvZt8XmriRGz95f+Bba+lq&#10;KKAKF9bLfWssL+YqyIyN5Mjxvz/ddcMv+8tfgjqHwU/aN+G3jDxHqXgDwb8WPDzX2rXsL6hotvqU&#10;b3VusqNFv8pfMb727e7Mr5+X5kev39ooA/BQ3P7cF7Lq0yj45KJF3zgx6pHwZV/1S4+X5sfLFzt3&#10;/wAO6q1t8JPif4j06HS/GvwL+IWpX+rXy3fiHx03hXU77XmiV/litzPJ5X3fvOVVm3hW+5l/30oo&#10;A5zwTZQWHg3w/a2sN5b2kFhbxRQ6imy5RViUKsq/3x/F/tV0dFFAH4d/tH/A745eFf2oPib4p+G/&#10;g34n2u7WvLsfEWhJfvJLBIjl9kqK0sytsHzq+1fut95a5qC4/bgubxpIz8cVcWrR4nTVEXasO08N&#10;8u/bna33mb5l/eV+9NFAH8/mpfB/47eMdF1HUPGHws+J/iDxVd+Zbr4i1XRL3VrtoljXbbNFcLui&#10;Tc25bhfmX7q/xV+zH7HXg3WPh9+zD8OfDviGwk0vXLDSY4rqzm274X3M21tv1r2uigDkvidZzXnw&#10;48VWlrC9zc3Gk3UMMMSb3d2iYKir3r8E/Bfwg/ac+EF3Zap4I8B/FXwpfXUKtcTaVpt/GbjbK21Z&#10;UiiXC/KP3Uu7P3vuutf0M0UAfgcn/DcH9l3Gz/he3kedHv3f2v5u7a+3Z/Ht+/u2/L9zdzsrdh/Z&#10;Y/af8dfEX4X+MfG3hLxF4hmv7myiTUL/AGyXlrBDL0vd/wA8RCJu3z/30+bd8tfupRQAUUUUAFfK&#10;v/BSHwZ438f/ALKniHSPAthqmqaq9zbtPYaQW+0XFqr/AL1NindL2+Rd27+6a+qqKAP58vD3w8/a&#10;6+GlhL4f8M6F8ZfDumwSyH7FoUGqQWnmZ+d0EXyNux95fvV1LaV+2/fWOjrcQ/Ga6t7ovbxQ3DX8&#10;isvmfMLqJz91i5H+kDay/wCyvH7yUUAfj9/wTv8A2ffjB8Mv2k9MvIPAeqaBo8Gnvb+J9S8Z6N9l&#10;QEu29NPl+85/1e1kbDfOzfLtr9gaKKACiiigAooooAKKKKACiiigAooooAKKKKAMXxb4s0fwL4bv&#10;9f1/UIdK0XT4mnury5fYkSL3JriPgr+0h8PP2jNM1LUPh34gPiCy02Vbe6lFjcWojdl3KMTxoTxW&#10;38Xba4u/hvr8Nn4KtPiLctaME8LahPFDb6lyP3LPKrRrn/bXtXyJ/wAE5/gz8W/gVqvj3TPF3wyt&#10;PCHh/XtQbVYbr+3LafyD91LaK3tw+7b/AH2aMf3VNAHr/jebWfGv7SqeDz4o13Q9Gi0v7QiaLffZ&#10;HL7d3b73412v/DPn/VS/iJ/4Pv8A7XXIn/k9j/uBf+yV9F07i3PIv+GfP+ql/ET/AMH3/wBrrlfh&#10;xqmsfDT416t4I8QeINX1fTNRgW50W51e48/fjqnmtt+f/YWvoevnH9q2xuvDd54P8fWTzxTaLerD&#10;NJHsfbEzdkb7zNRvoGx9HUVS02+j1XTrW8i3LHPEsyhvvbWXIq7SGFQTTx28LyyukcaLuZ2+6q1P&#10;Xm37QPiw+DvhL4gvkufsd1Lb/ZoJNm/97J8oHQ+tAHi3wK+Meta78bNZh1m8nk0nW2mTTfNu3+yK&#10;0b/8u6sWVt3+xX1lXxl4i8ATfCf4R/DrxhF5ltqmkXi3F2XdXfbM2/Yi/c/76r7A02+j1XTrW8i3&#10;LHPEsyhvvBWXIpvyEi7RRRSGFfJPxx+MGv6F8ddMh0jUXTQ9Ga3S9SGeUW+6R/m+0bG28f7dfVl5&#10;eQ2FnPdXD7IYVaV3/uqvWvjjwr4BuPin8PPip4uulfU73VJ2+wP5iQI/ktv37Plwy/7f/fNNCPsq&#10;GeO4gSWJ0ljddyuv3WWp68x/Z38Yt44+E+i30ryPcwJ9kmd0VNzx/Jxt4xXp1IYVBNPHbwvLK6RR&#10;ou5nb7qrU9eYftE+MZPA/wAJtavoHmS6nT7JA8KK5V5Pl6N2oA8Y+Bvxg8Qa98ddUi1fUZH0TWGu&#10;UskmnlNrmNvl+z7228/7FfW1fGHiHwk/wj8F/CTxctnLa3lhNvv1f99bp5nz732fxt7N+FfYtleQ&#10;39pDc27B4J0WVH/vK3SmxFqiiqWpX0eladdXku5o4ImmYL97aq5NIZ856jd638Xv2h9W8O2viHxF&#10;oPhzRLXbONJvltH83+98u7erN/ervP8Ahnz/AKqX8RP/AAff/a65T9ke3m1Wx8W+KrmF5n1bU28i&#10;9uSr3DxL/A7/AHvlr6Ip31FueRf8M+f9VL+In/g+/wDtdH/DPn/VS/iJ/wCD7/7XXrtFFwseRf8A&#10;DPn/AFUv4if+D7/7XR/wz5/1Uv4if+D7/wC1167RRcLHnfg/4Rf8IfrY1MeMvF2tEIy/Y9Y1X7Rb&#10;8/7G3rXolFFIYUUUUAFFFFABRRRQAUUUUAFFFFABRRRQB86H/k9j/uBf+yV9F186H/k9j/uBf+yV&#10;9F0xIK5b4i+GV8Z+CdY0RhJ/pts8S+Syo+7+HlveupopDPFP2VPE76v8MY9IudiX+gzNp9xCsbYT&#10;b935/uv/AMBr2uvnLweP+FY/tNa5oR/0bSPEtv8AbbXP7i3SX+4i/dd/pX0bTe4BXzp+1PqFxr+q&#10;+C/Adqjzvq16s88HyoksSt/f/h5zX0XXzd4eM3j39rLW7qeGNrLwxafZoobl/M2uf+WkQ2/IaEI9&#10;d+I3hGPXvhnrPh+1LwpJYNDEkab2+VfkUf8AfIFcL+yb4rOufCq302VUgvdElaxlgWN0KKPubt38&#10;Ve3V8w/DeVfhj+014l8LGSKHTNbT7Xax/bG2Ru3zL8jfeduaN0D3Pp6iiikM8n/aa8WT+Evg9rNx&#10;aBxPc7bRZYZvLaLzON+a1fgz4TTwx8KNA0u4gtjIbJXuBEnyStJyd3y/N15rzD47XUfjr42eAPBC&#10;ebLBaz/2je/ZUcTRf3Mv93bX0lTEfN/7MVze+GvGnxA8D3Cq6afetcw+TOxhiRm+4ibfkr6Qr5s+&#10;Kl4vw6/aT8G+KWV1stWg/s68uZUd4k/hATb/AB9P71fSdDBBXzd+07PeeJfGvw/8EQIiR396LuXz&#10;p2EMoVvuMm356+ka+bPh153jr9qLxd4lR0fT9Hg/s6Ga3XfDN/D9/djfQgPRvjv4Nj8U/B3XNMhs&#10;Umlgt/NtYUfYqPH93uvCipPgB4sPjH4S+H75rj7ZdR2/2a4fZs/ex/KV6V395Zw39nPa3Cb4ZlaJ&#10;0/vK3Wvnz9l4N4S8S+PPAss0jtpd750EccjPbxRN/Cm75t1G6A+ja8r/AGlPFH/CK/B3XbhXuYZr&#10;lBaRPbffR5OP8a9Ur5u/anvZ9c8ReAvBlpDPdT3+oLcS229BFNErfcfc386EgbsenfAzwangj4Xa&#10;Dpu2Lz2t1uLh4XZkeST5y/zV6HUEMEdvCkUSJFGi7VRfuqtT0hhRRRQAUUUUAFFFFABRRRQAUUUU&#10;AFFFFABRRRQAUUUUAFFFFAHzof8Ak9j/ALgX/slfRdfOh/5PY/7gX/slfRdMSCiiikM+eP2rrKfw&#10;3B4X8f6eI49Q0K+VWd3+dom/gVdrLXuPh3W4fEWhWGpW7o8F5AsqmJ96fMOzVm/EXwyvjLwRrGiN&#10;5n+m2zxL5LKjbv4eW968z/ZL8U3Gp/DefRb4SfbPD901i+UXYq/wKhX72KYj17xHrcPhzQr/AFO4&#10;dI4LSBpWMr7F+Ud27V4f+x/okFx4W1zxXtQXes6hKSPL+eJFb7m/+IVv/tWa++ifCO/s7cwSXWrS&#10;x2K28nLyKzfPsT+Jq774beHo/CfgLQdKiWZI7Wyij23H31bb8278aL2QdTqa+cv2p7C48P6x4L8e&#10;WryQPpF6tvPOdrpFEzff2feevo2uJ+LvhFPHXw61zSCqmWW3ZoW8gTMkq/MhVP73+NCGdZZ3kN/a&#10;Q3Nu4eCZVlR/7yt0q1Xjv7LviVNf+EenWrqLe90pmsbmF5N8qsrfxr/Bu/u11vxc8XR+Bvh3rmru&#10;yo8UDLF+/wDJZ5W+VAr/AN6kB5P8Ex/wsP42eOPGshMkFg40qyM52zRD/dX5cV9G14x+yp4fbRfh&#10;HYXlwYZbvVpZL6W5Tl5dzfLvb+Jq9npvcSPFP2qPDL6v8L5NWttqahoMy6jbzSO3ybfvfL0f/gVe&#10;ifD3xMvjLwTo2tKXP221SRvMQI+7+L7vvWj4i0SDxFoN/pdwiPBeQNE4lTevzDuteJfsjeK1m8La&#10;t4Vmu/tN1oN7JChkuN7tFu7J/Cq9KQHrXxF8TL4N8E6zrbGT/QrV5R5Kq77v4eG968x/ZH8MXOmf&#10;DWbWr3zPtuvXTXzbmXY6nhHUL93dVf8Aa+1y6g8CaXoFk8kMuvahHZ+ck/loq/3H/vK1ey+FtGj8&#10;OeHdN0yOKCBbW3jh8u3TYm5V+baKfQDar5s8Q+f4D/az0W7hiRbDxPafZnhtpPL3uP45V2/NX0nX&#10;gH7YGg3tz4E0zXLLMk2g363gh8hpEb/acryqrSA9/r5z0bPjr9rTVbrHnWXhmx8jyLw/clb+OJfm&#10;/wDZa9r0fxNDe+DLXX2kjuIXslu3ez+dW+Tc22vG/wBkywfU9K8U+Lrgpcy61qUhhupjvuBEv8Dt&#10;/wDZUwPoWiiikMKKKKACiiigAooooAKKKKACiiigAooooAKKKKACiiigAooooA+dD/yex/3Av/ZK&#10;+i6+dD/yex/3Av8A2SvoumJBRRRSGFfM+g2B+E37Ul5aOttDpPi6AyW7JBsPmf3F2Nx83dhX0xXz&#10;5+1lo+o2mjeHvF+lW3mXPh+9WaeaHelyIj/ddV4X+9TQmUPjZE3xE+O/gbwdDO8ltYZ1G+hh2q8X&#10;+3uZf7tfSVfNPwIvZPiZ8bvGXjee3E1paxrY2VyHT91/sfJ9/wCX+M19LUMEFFFFIZ85/CvPw5/a&#10;G8X+Dk+Ww1ZBqtrBF86xnvvdvmqT9rPVW1a08MeCLdHubnWtQiaWCFGM3lK330/h/Oj9p62l8L69&#10;4K+IFumf7GvVt7hpT+6SJm67Pvt/wGq+jXcXxY/aflvUfz9J8K2StAk3yN5zfxpt++P9+q8xH0Hp&#10;tlHpWn2tnFuaOCJYVL/e2quBV2iipGFfNen3sfw6/ay1G2kE0dj4rtFkWe4hZ99wP4InUfdr6Ur5&#10;0/avhn8OS+DfHNlC63OjagqT3KMrFYW/g2Mdp3U12Eyv4gSfx7+1notpDLG9j4XtPtMs1snmbHP/&#10;ACzlfd8jV9J185fsr6bceINV8Z+PLqZ7l9XvWht5/lRJYlb72z7yNX0bQMK5X4keHE8XeA9d0iUT&#10;NHd2ckeLb/WFsfLt/GuqopAfHnhj4lyaT+yVrllPeXI1exlbSVjhTy3tvMb5FLfL/t/7VfQ3wU8L&#10;/wDCI/C3w7prJbrMtqssrW4+R3b5t31r5R8X+Fr6z+NN78P7VPsWnavr9tqMFrNJ5lvLFsff5n3s&#10;7v4Uf9K+5IYI7eFIokSKNF2qi/dVabEieiiikMKKKKACiiigAooooAKKKKACiiigAooooAKKKKAC&#10;iiigAooooA+dD/yex/3Av/ZK+i6+dD/yex/3Av8A2SvoumJBRRRSGFcN8ZZtOt/hf4mk1a2e605b&#10;KTzYYfvt/d/iX+LHeu5r50/bC1jzvDfh/wALJc28cms6hGsgb55UVT98Ju+7k00J6CfsUahY3Xw0&#10;vrW3tvJvra9b7VNsX97u+58/8W2voyvmHRraT4MftLW+nsj3On+KbKO3W6IUv5qp1X5hsXcn8W6v&#10;p6hggooopDOC+Nug2HiP4WeIbXUJ7a0hFq0q3V0iukLryr/NxXk37FOi2ieDdZ1w3UN5qt/eMlxw&#10;vnRKv99/vfN9+ur/AGq/E7aR8MZdIttj3+vTLp8ELxth9x+bDfdQ/wC9XEfs46XcfCn4r+JfAt7c&#10;yRJc2sV9a2spR3dtvzvvVafQVz6iooopDCvGf2r9St9O+Cer+fZJe/aHjt08z/lkzN/rPqtezV85&#10;ftBk+Ofil8PvBdmf30V1/aNxPD+/a3Rf78Xb/fzTW4HRfsma/Yav8HNNgtYbe3msXa3njhdSzP8A&#10;33x/E1e1183/AALuU8CfGzx74IffDBdT/wBpWX2iN/Ol/v8Az/d219IUhIKKKz9Y1AaXpF/e7PN+&#10;ywSTbP721d1Az468e+Lkj/asj125tnjtdI1G00uVITveVmR9jj7tfatfC2i+BY/FX7OvjrxZOltB&#10;PPqX9owHYJpk8s/NFv8Al/vV9cfCXXh4m+GvhvU/I+zefZR/ut+/btG3r+FVIlHY0UUVJQUUUUAF&#10;FFFABRRRQAUUUUAFFFFABRRRQAUUUUAFFFFABRRRQB86H/k9j/uBf+yV9F0UUxIKKKKQwr508TKf&#10;Ff7XHh/T7vCW+hac15bvD8ru+M4fOcjPptoopoBf2xdCWLwponiiDylv9I1GJY90fzSBjlV39VUM&#10;M8Zr3nRbiW+0awuZwgnmgR3CfdDFcnFFFHRE9TRooopFHzf8UbL/AIWN+0Z4R8OktJY6NCdQvILi&#10;Z445OdwKBCcuB3O306VV/aXsx4V+Jvw68YWa24vhfC1aN4CfMAIBZmDKThTgL0ooq1uie59NUUUV&#10;BQV82fDm0k8RftVeOtUv7mZ5dGiW0tVTYqlGOAGAQFsDuSTRRTvuLqip8bfEFt8O/wBpDwLrUKSR&#10;zX9uYb1okEjTx7tu3DMAOPTFfT1FFDBBXkP7UWvroXwV14mDz/tSLb9Quzcww3Q5xRRQtwZp/CXw&#10;kmi/B/SdAuFiilk07N29ngBi4bcwJUZJz1YVwv7IF7JH4a8R+HwFFppOqyJA2PnYHrvPQ/gq0UUL&#10;VMD6FooopDCiiigAooooAKKKKACiiigAooooAKKKKACiiigAooooA//ZUEsDBAoAAAAAAAAAIQBe&#10;sCD03wEAAN8BAAAUAAAAZHJzL21lZGlhL2ltYWdlMi5wbmeJUE5HDQoaCgAAAA1JSERSAAABTAAA&#10;AEMBAwAAAM2Brn0AAAAGUExURQAAAP///6XZn90AAAABYktHRACIBR1IAAAACXBIWXMAAA7EAAAO&#10;xAGVKw4bAAABcklEQVRIia2WW47DIAxFHcRHPlkCmpXQnbGULnWCAQMdvyqN1Tgmio5ujXMTgG/i&#10;fo4KEFqCmtuFilf4KACxJYz4HJdInRFgUINDTrK0Iis36u2nYhQvtS1lamq/tBYKFRXOlBvfEfE4&#10;8dTcqeCnqnFSA7bj2EJGYRx/vog9aIDBmg29FeqM9KfgqLWjsTKopZ/4QWWp0KlZvP0ygUR9SHVP&#10;jv0qHc5PAFEJHcYjpqv1aQ2TCkg1RO5VYe/qM0qgbFF7XB9nmdoTelhVgJGpBOpCW9R0VoJYpN74&#10;hIVZqVpPmS+TSkunESoOu1Ex5Sf9aCqJpbR1iMuzDBbVF4saiGqbC0YBUfBGxUTXhHA9WoNQJxUr&#10;07JMj1lUeLuoFEgV5mCjUrLttcyV1tclE/uqzcA3fX3P9O+ThW5gU1snl2DNB7ZRRX61tNAmFZNK&#10;S9tdTrRARQsIZAamv247z4vtVNKZx5enU6r6LujWSq7t/9Jiqb919ye8ZldxxQAAAABJRU5ErkJg&#10;glBLAwQKAAAAAAAAACEAkdcsb7EhAACxIQAAFQAAAGRycy9tZWRpYS9pbWFnZTMuanBlZ//Y/+AA&#10;EEpGSUYAAQEBAGAAYAAA/9sAQwADAgIDAgIDAwMDBAMDBAUIBQUEBAUKBwcGCAwKDAwLCgsLDQ4S&#10;EA0OEQ4LCxAWEBETFBUVFQwPFxgWFBgSFBUU/9sAQwEDBAQFBAUJBQUJFA0LDRQUFBQUFBQUFBQU&#10;FBQUFBQUFBQUFBQUFBQUFBQUFBQUFBQUFBQUFBQUFBQUFBQUFBQU/8AAEQgAhgFM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VOiiigD50P/&#10;ACex/wBwL/2SvouvnQ/8nsf9wL/2SvoumJBVLUrGPVdOurOXcsc8TQsV+8FZcGrtFIZ8+fssXz+H&#10;x4r8BXmyG60K/ZooR87+U38bP92voOvnPxiT8M/2mdC14Zg0jxLb/YbvP7i3SX++7fdd/rX0ZTYB&#10;Xzd8bYm+Inx28D+D4pnltbD/AImN7BDtR4v9vcw/u19I180/AyP/AITr46+P/GDRXEtraP8AYbK4&#10;uZfmib+JNm7pj8KEB9BeIdHh1/RL/TZ0RobqBoWDpvX5hjle9eEfsi6tLpFh4l8D3v7u90S9ZlSS&#10;Bo5XjY/ffNfRdfMXiNl+Ff7V2m6kJEt9L8UQbLhRdPGm/wC7vl3fL977qigR9O0UUUhng37XWsyW&#10;/wAPbHQreeaC616/js0ZJNibf4lf/Zr1nwV4ag8IeFNM0a3jSGKzgWHYkjOu7+Llueua8O8RJP49&#10;/az0S1gkjNl4YtPtMk1unmbXP/LOU7vlOa+kaYkfNnwpso/hx+0j4x8Kq0q2erRf2jaW0Tu8KfxH&#10;du/j619J183/ALTdtd+GvG/w+8cQFJE069FpL58beTEHb77Pu+WvomGeO4hSWJ0ljddyuv3WWh66&#10;jJ6+a/inZR/Ef9pPwf4WfzGs9Jt/7Qu4ZpHSKT+L5dv8fT+7X0bNPHbwvLK6RRou5nb7qrXzj+zZ&#10;FaeNPiX8Q/HISH97e/ZreH5Zti/30l/2sUITPa/iToEfi3wFr+kyeaUurOSPFv8AfZtu5dv4155+&#10;yb4sOv8Awqt9NmKx3uiStYyw+W6Oij7m/d/FXttfOPwdz4D+Pnjvwk4+w2d/jUbCy++ZfV9/zfkz&#10;UdAPo6vDv2tPEEunfDE6VYTbNQ1u6jsYodn+uXd86bjwte4181fG23k+Ivx48DeDobiR7WwP9o3s&#10;MJVHi/29zKd3y9hQgZ7n4F8PxeFPB+jaRDbi1SztY4vKD79rbfm5/wB7NdFRRSGFFFFABRRRQAUU&#10;UUAFFFFABRRRQAUUUUAFFFFABRRRQAUUUUAfOh/5PY/7gX/slfRdfOh/5PY/7gX/ALJX0XTEgooo&#10;pDPEf2svCf8Ab3wruNSg2Q3uiSrfRTPI6FFH39u3+Ku6+E3i1PHHw60TVw2Xnt1EoM3mMjrwwZv7&#10;1dPqVlHqmn3VnLuWOeJoWKfe2suDXz9+ypfXXhzUvGPgC9EyyaNetLbo4TasTN/fX7zUxdT174p+&#10;JG8JfDrxDrEUbSSWlnI6qj7GLfdHzdv/AK1cR+yr4ek0b4R2N7cCF7vVpZL5p0+/IrN8m9v71YP7&#10;X+swz+FdD8K70FzrWoxLu8z54kVvv7P4hXuuj6eNL0qxst3mfZYI4d/97au2gDQrwv8Aaw8OT6j8&#10;PLTXbVHku9AvI79U3qE2fx7/AP7GvdKyfEuhweJdB1DS7qNJILyBoXEqb1+YY5XvSGUfAPiqPxt4&#10;N0jXIUMaX9usuxuoP8Xr3ravLyGwtJrm4cJBCrSu/wDdVeteGfspa1cW3hzWvB2oPJ/aHh69eEJc&#10;yYmaFvufum5Ra6b9pnxZN4T+D+s3Ft5izXO20WSF9jReZxvo6iRx37LFnN4gu/Gnja6Tz7jV9QeK&#10;3vvuebEv+x/D/wB819EV558C/BqeCPhdoOm7Ilna3W4nMLs6PJJ8xf5q9DpvcEebfH7wmfGHwm8Q&#10;WK232y6jt/tNum/ZiWP5g3Wj4AeLf+Ey+E/h++e4+1XMUP2a4fZs2yx/IVxXoU0EdxC8UqJLG67W&#10;RvustfOv7Mlze+GfGvj/AMD3CpJDp9413EYZ2MMQZvuIm35KOgHpH7QHiz/hEPhL4gvluvsd1Jb/&#10;AGa3fZvzJJ8oT7rVD+zv4ObwP8JdEsZUkS6nT7XMjur7Xk+bgrxiuC/agL+LPEvgPwLDJIj6rfed&#10;cJJIyW8sS/wvt53fhX0FZ2cNhZwWtumyGFViRP7qr0o6Ai1Xzb8dbVPAnxr8BeN0Z4oLqddNvVtp&#10;H86X+58n3dtfSVeMftV+EoPEvwb1eWXylm07F5HI0HmN8v3kX+7uoW4z2evnL4OZ8efHzx14ub/T&#10;rLTwNOsLz7mz++mz5f8Avplrt/CfxMsbj4C2/ilZorSO20v5/Jfz/s8qLs2nav3t/wDs1ifsm+H5&#10;NN+GR1e8g8u/1u6kvpZt3+uXPyPt6LRsLqe40UUUhhRRRQAUUUUAFFFFABRRRQAUUUUAFFFFABRR&#10;RQAUUUUAFFFFAHzof+T2P+4F/wCyV9F186H/AJPY/wC4F/7JX0XTEgooopDCvm34mWcHwu/aF8Je&#10;MY4Ut7DWw2nahO6ZUSN/dRMNvP8Ae+avpKvGf2nvAo8ZfDS4u7cz/wBr6K32+ya2Ds+9fvYVW/8A&#10;Hv4aa3A5nWc+Ov2tdKtc+dZeGbHzvPsx9yVv4JW+b/2Wvoyvmr9kfTLzxDP4p8d6j9o87V7nyIy0&#10;qujIn/j25em49a+laGAUUUUgPnK9H/CtP2rrSWP93p3jC12PBD+8Z51/jfd9z5v7tM+P8c/jn4t/&#10;DzwbayR7I7j+0biSBPMlt9v99d3yrW5+1f4dn1L4dWmu2sckt7oF5Hfom5Qm3+PeP4v+A1y37Pup&#10;y/FL4w+LfHVzD58EEMdjZXQ/d7P76bN3T/e/nVeYH07RRRUgFfNfxFFz4F/ah8JeJTNEmn6zD/Z8&#10;0twhSKH+H7+7bvr6Urwj9rjwvc6p8NoNasfM+26DdLfJtddiKOHdw33ttNbiZz3gj7D8R/2rfEmt&#10;J9meHw/aLbxFNk6Sv9zej/wFa+mK8L/ZQ8PT6Z8OrrXbuN4r3X7yS/dAylNn8Gwfw/8AAq90oYBV&#10;DWNPGqaTf2W/y/tUEkO/+7uXbV+ikM+ELbxLfeGvgj4o+H4dLbVF11dNgtXh8uW4ST7+/f8Ac3bP&#10;l+5X2d4G8Px+FfCGj6RFbi2S0tY4jFv37W2/Nz/vZr5R8d+FrQftcWOkz75rDVLy11G5hkbG+XY+&#10;3ay7W+Wvs+qYkFFFFSMKKKKACiiigAooooAKKKKACiiigAooooAKKKKACiiigAooooA+dD/yex/3&#10;Av8A2SvouvnQ/wDJ7H/cC/8AZK+i6YkFFFFIYV5j+0R4xbwP8J9bvoXeO6mT7JC6Ir7Xk45DcY61&#10;6dXzX+1Ar+LPHXw78GpDDm8vftPm3D/I65wyMm2mhMj/AGQdTutHXxD4J1CXzptNeO6i8nb5SLIv&#10;zfNw27NfTFfMnxjt2+GPx68EeLrRJrbTb4Lpd0IxEUx91IkQ42/LX03QwQUUUUhnD/GXUodI+Fni&#10;a8urGPUoIrKQvazfck4+jV49+xF4h0+68D6rpMMNtDqFrdeZM6OvnXCN0dh12r9ytH9rLV/7VtvD&#10;Hgi3V7m51vUImkghjZ5hErffT+Gs7SYR8G/2nYrBYZ5tM8VWUcUUz7HcSr9Nuxfk/u1XQV9T6Zoo&#10;oqRhXg/7XWsS2/w8stDtp5oLvXL+O0Ro32Jt/iVz/dr3ivmvxre2vxH/AGo/Dfhpp4ZbDQbdruaD&#10;zFnimlX5tjxdEdaaQjV/ZA1y8l8C6roN75kk2g37Wfnee0iMP7qBuVVa9/r5u8PJN4D/AGs9atZZ&#10;EWy8T2n2lJrlPL3uP4Iju+evpGhggoorlPiVr8fhHwDr+rS+aqWtnJJm3++rbdq7fxpDPjLxb4h1&#10;G5+IXiH4lWS3L2eka/bW0VzM6F4osSb0CM30xX3Xpt9HqunWt5FuWOeJZlDfe2suRXzD8NPhnJq/&#10;7LGui4tYW1TWUmvkubx/M37fuSfxbG+//tV6x+zd4o/4Sn4O6FcM9xNNbIbSV7nl3ePiqlqStD1O&#10;iiipKCiiigAooooAKKKKACiiigAooooAKKKKACiiigAooooAKKKKAPnQ/wDJ7H/cC/8AZK+i6+dD&#10;/wAnsf8AcC/9kr6LpiQUUUUhhXzP8Op28dftW+LNaS6tvJ0W0+yRfZ03rcL9z7+7tXu/jbxRB4Q8&#10;KaprNy/lwWNu0xZo2kw38OVX5jzXlH7I2jyQfD2+124gmt7nXL+S7dHj2Jt/hZP9mmnYRs/tP+CR&#10;4y+EmqeVD519YD7ZAEg8yRtv3kX03VufAvxmnjj4XaDqW6Pz1txbzpCjIiSR/IU+au8mgjuIXilR&#10;JY3XayN91lr58/Z7mk8CfETxv8Prp3SKG4+3WHnfuFeJv+eMX93/AHaAPoqiisnxFrUHh3Qb/VLl&#10;0jgtIGmcyvsUbRn71IZ4DBO/xI/azcNbyXGl+FLRkG/Yn2af++Nrbn3NWl+1z4XabwrpHiq3tvtN&#10;zoN7HPIqQfO0W7u/8Kj+tRfsfaHbyeFtc8VbUW61nUpG27PniRW+5v8A4utez+NPDUHi/wAK6no0&#10;8aTRXcDQ7HkZFz/D933xVbMRa8Oa3D4j0Kw1S3dJILuBZUMT70+YZ4bvWtXhf7KHiSbUvh5d6FdS&#10;PNd6BeSWDPtUJtH3Nn/2Ve6VIIq3l5FYWk1xcPshiRpHf+6q9a8C/ZjtJfE2veNfH9ym06zfNb27&#10;xH908Snrs+8v/Aq7j9onxg/gf4T61fQu6XM6fZIZERX2vJ8vRvxqb9n7wt/wh/wm0Cxe0+w3UluL&#10;m4j37/3snzE/eb1p7IDzj9q3T7vw5qPg7x/ZtOj6NerFM6NEVWJm/uP95mr6D02+j1XTrW8i3LHP&#10;EsyhvvBWXIrj/jX4Y/4S74XeIdORIHma1aWJrn7iOvzbuhrC/Zi8Vz+LPg9ok10JPPtd1k0k03mN&#10;L5fG/NHQD1qvCP2t9bltfh7ZaFbTzQ3mvX8dmjR/c2/xq/8As17vXzP8XE/4T39pDwR4YWG5u7PT&#10;F+2XtuZ9kRX7wk+924/2qEM938E+GIPCHhTS9Gtk8qCyt1h2LI0nzfxYZvmPNeE/s7XA8JfF74i+&#10;DHu4Jl+1tdxO/wC7mlfPzbV3fdVXFfS9fN3xSuI/h5+0l4P8UsjraatAdOurmZC0UX8Py7f4/wA6&#10;EJn0jRRRSGFFFFABRRRQAUUUUAFFFFABRRRQAUUUUAFFFFABRRRQAUUUUAfOh/5PY/7gX/slfRdf&#10;Oh/5PY/7gX/slfRdMSCiiikM8O/az8Qy6Z8MBpFnNsv9cuo7GKHZ/rl/jTd0X616T8O/DK+DfBOj&#10;aIvmf6FapE3nMrvu/i5X3zXiHxcgHxA/aT8F+GBHc3FrpkX269tnm2Q/3g6/N98cV9L0+ggr5z+N&#10;4Pw7+NfgjxrD8kN+50q+8n5pZV7fK3y96+jK8w/aH8HN43+E2tWMSSPdQJ9rgRHVNzx/N1bjFCGe&#10;n14f+1hr0un/AAv/ALJsrjy9Q1u6jsYodn+uXd86Z/h+tdP8APFR8X/CXw/fSXP2y6jt/s1w+zZ+&#10;9j+Ur0FeafFWxT4j/tJeDvCz+c1npMH9oXsMsrpC/wDENu3+Pp/doW4nse2/Dzw0vg3wTo2iL5n+&#10;hWqRN5zK7bv4uV98109FFIZ85WZPw0/avuklHl6d4wtd6TTfvHadf4E2/cXd/er6Nr53/a20dNK0&#10;nQfHdvNJb6nol9EqeU7RvKjN9zfu+T/vk17l4a1yDxLoVhqls6SQXcCzIYn3r8wzw3em+4keDftF&#10;apH4x+IngL4fpdCOO6vVu70K+8bR9xJYf/iq+iIYI7eFIokSONF2qi/dVa+c/hVeL8Rf2k/GPilD&#10;I9npMH9nWk0UbpE/8J3bv4/yr6ToegIK+bfgVdp4E+Nvj3wQ4eKC6nOo2X2iNzNL/f8An+7t+avp&#10;Kvmv42yv8O/jx4H8ZQW0iW1+f7Pv54tsjS/w7NjMNvyfxihAfSlfNvwJmfxt8cPiH4pe3knsY5Ps&#10;FrcXgQywbW/1a/NlBXs/xK8RJ4S8A69q8vneXa2ckn+j/wCs3Ywu2vPf2TvCR0D4VQ6lPiW/1uVr&#10;6aYSO7uP4N+7+KgD22vCf2tvC1xqvw2h1qy8z7boN0t8u112Io4d3Dfe217tXP8Ajjw9H4q8Iaxp&#10;E0IuUvLWSERF9m5tvyjd2+bFGwMb4G8Qx+KvB2i6vFcC5S8tY5jLs2b22/Mdvb5s10VeCfsg63Nd&#10;/Dm70S6ed73RL6S2l8596p3VEOei173QCCiiikMKKKKACiiigAooooAKKKKACiiigAooooAKKKKA&#10;CvhP4y/8FOY/hb8V/FvhW1+Gtxq+heEr21sdZ8QXGtJam3aZtu9LdYJWdf8Adbcf7q192V8GfHD/&#10;AIJfD4u/E3xp4ksfijd+H9F8Y3dvd6vozaHFdPK0bbv3Vx5q7P8AZ+T/AHt9AHrek6tb65+19a6n&#10;Zy+bZ3vh6OeB/L2b0aPch+avpivlmO3074Z/tQ6VHqF4ml6La+G47G31DVJFgSURx7PvttV3r3j/&#10;AIW/4E/6HXw5/wCDaD/4umI66iuR/wCFv+BP+h18Of8Ag2g/+LrlPiT8a/CGn+ANeuLDxHoeq3hs&#10;5Vis7fVYd8rMu0bdrNSGcN+z/Jc+Ofi78QfGV1HH5UU39m26TP5ktvtb+BtvCba+kq+e/wBmvxd4&#10;Q8FfCPSrPUPGOiQXk7SXcsNzfRQPEzN9xlZ816t/wt/wJ/0Ovhz/AMG0H/xdHUDrqgmgjuIXilRJ&#10;I3XayN91lrmP+Fv+BP8AodfDn/g2g/8Ai6P+Fv8AgT/odfDn/g2g/wDi6NQPD/2fZl+GXxb8eeCL&#10;x4re1d21G0keBoN6L/44qKlXv2Yra78R+NfiD43mKJHqN61vF9nhYQyhW++j7vnrgf2mfFekaf43&#10;0rxl4S8QaZf3c9nNp90unaj50p+RlQsi7l2fP/wKvVvgB4n8FeAfhXo+mXXi7Q7e9ZWnuoJtXt98&#10;crfw8NV6iPeKK5H/AIW/4E/6HXw5/wCDaD/4uj/hb/gT/odfDn/g2g/+LqNRkvxF8Mjxl4G1vRH8&#10;z/TbV4V8llV938ON3HXHWvEPgX8TZtA/Z+8QG/8AtP23wp51u+xIv3f9xU/hbb717V/wt/wJ/wBD&#10;r4c/8G0H/wAXXxf8X77TvD3jrxTZeGtV0y50vxW0J+2adexCG3G/50dYmb5P727Z61S16Cfc+jf2&#10;TvD8mm/C/wDte8h2X+t3Ul9LNv8A9cv8D46LXuNec+FviJ4A8OeHNM0uLxf4WgS0t44dlvqVukeV&#10;XnaN9bH/AAt/wJ/0Ovhz/wAG0H/xdJgjrq8X/as8PSa58Ib+6thBFd6VLHfJcPw8aq3z7G/hau6/&#10;4W/4E/6HXw5/4NoP/i6p6l8UPAGq6fdWUvjXw+qTxNE23VbfdtZef4/elqB4d8YvicfGH7OvhlbK&#10;af8AtDxBLBaN9nuxIN6ffSV96/e//ar6O8I6OugeF9L05bZLQW1rHE0ESLsVwo3fdr4f+G91p/8A&#10;wsTw74c1TWNMh8P+H9Su7vff30T2k0XybDv3GJ5a+z/+Fv8AgT/odfDn/g2g/wDi6bBHXUVyP/C3&#10;/An/AEOvhz/wbQf/ABdH/C3/AAJ/0Ovhz/wbQf8AxdLUZ458O2uPAv7UPizw0kMaafrNv/aMMVu2&#10;yGH+L7m379fSNfK3x58eeGofiV8PPFuk+IdJ1w2F2baaztL2J9it/G7qzbV/4DXvf/C3/An/AEOv&#10;hz/wbQf/ABdNiR11Fcj/AMLf8Cf9Dr4c/wDBtB/8XR/wt/wJ/wBDr4c/8G0H/wAXS1GddRXI/wDC&#10;3/An/Q6+HP8AwbQf/F0f8Lf8Cf8AQ6+HP/BtB/8AF0agddRXI/8AC3/An/Q6+HP/AAbQf/F0f8Lf&#10;8Cf9Dr4c/wDBtB/8XRqB11Fcj/wt/wACf9Dr4c/8G0H/AMXR/wALf8Cf9Dr4c/8ABtB/8XRqB11F&#10;cj/wt/wJ/wBDr4c/8G0H/wAXRF8WPBM8qxReMPD8srNtWNNUgLM303UAddRXiH7Xf7Rv/DK/wfuP&#10;Hf8Awj//AAk5ivIbT+zzffZN3mN9/f5cn3cf3a8M+EP/AAVf+EXjPRNTl8ezn4ba3p8pV7BpJdVh&#10;uE3Bd8FxBFiX733Qv+0u5RuoA+4qK+HPhT/wVg+E/i/Ute0/xrcQeAJrLUvsWnP59xqMWoQ7tn2j&#10;zYrYJEv+83f71e1fCX9t/wCC3x18aReFPA3jM63r0sMlwtoNKvYMon3zvlgVP/HqAPeaKKKACiii&#10;gDn9c8EeHvE8scmt6DpmsSxrtR7+0inZV9t6nFUf+FQeBP8AoSvDn/gpg/8AiK66igDkf+FQeBP+&#10;hK8Of+CmD/4ivOPjHr3wI/Z88Nwa54/07wr4e06ab7NA76Ok0kr+iRRRM7cfe2r8te618Df8FJP2&#10;OPGn7RGteCPF/g/TIvFEuhn7He+GJbpLGS6gaXe7pcO6qv8AdPQ87l3UAfSPwkuPgr8dfBsXivwN&#10;oPh3W9Allkt0u/7AWDLofnGyWJW/8druv+FQeBP+hK8Of+CmD/4ivEv+CfPwR8Wfs9/s2aV4V8aW&#10;sFlrv2y5vZLW3uEn8hZG+VHZfl3f7rMv+1X03QByP/CoPAn/AEJXhz/wUwf/ABFVL74X/D3Traa7&#10;uvCPhq3toVaWWaXTbdFRV+8zNtruayPEKNJoOoiPTV1eRraQLp8rKqXZK48pt/y4b7vzcc0AfJ3i&#10;j9pX9jv7Pq0d7rfhZ4NGuYYrq50vSp3Qyvu2JFLbxf6QreW/+qZ1+T5q9T+DevfAn9oPw5Prnw/0&#10;7wr4h06Gb7NO8ejpDJE/o8UsSuvHK7l+avz0k/Zf/aJ0rxd8TNZ8M/s2eG9Ej8VtC+ladPqui3cH&#10;h1424mtE3qnmrucK+1dm/vX2J/wTo+Cnin4H/DLXNM8Z+Br3wl4mvb5bq+1C88QQao2rysv+uHlf&#10;LDt+7t+Zm+8zNQB9Hf8ACoPAn/QleHP/AAUwf/EUf8Kg8Cf9CV4c/wDBTB/8RXXUUAcBq/w5+Heh&#10;6TeajeeD/DsNnZxPPO40eF9iKu5j8qenNfHmlftqfsieNPE/iCZdFe0t/DFk18moS6N9nsb9FZUx&#10;FCrfOzM8aqs8aV9zeKYrufwvrEdlYwanevZzJBZXf+pnfY2yN938LcK3sa/IDwn/AME6v2i/ix8R&#10;76bx3o1h8PrW5h3xakklld2MCw/PDYJZQXOxLVn2fJ5Tqvlp8v3tzuB+kXwD1z4PftH/AA00/wAa&#10;+EfBekjSblnhMN9oUEM8Eq8PGy7WXPurMv8AtV6X/wAKg8Cf9CV4c/8ABTB/8RXh37Bf7NfjT9lz&#10;4Q3nhTxj4i0zWpGv5Lu0tdIRvs9mrfe/fMiM+4/N8y/L/DX0/SA5H/hUHgT/AKErw5/4KYP/AIiv&#10;NPj5rnwe/Zw+GmoeNfF3gvSTpNsyQiGx0KCaeeVuEjVdqrn3ZlX/AGq95rwn9sHwd4/8c/BXWtG8&#10;CaL4b8VXF4hivfDviMXEaahAeqRTw3MHlP8A7zbT/eWgD561D9vr9lax03SZ18FTXuoXkk0d7osH&#10;hSD7dpHlLula6Rtq7VXlvKaThH/uNX1P4B8P/Cf4neD9J8U+FfDHh3UtB1OL7RZ3J0NIPNQ9DteJ&#10;WXp/Etfkzqn/AASp+N1lplpqtn4O8P3k+tTTRN4ebW8voEbFfKkeYyxrK6/OPkaUdyr7vl/Xf4He&#10;AtV+FXwi8KeFNa12TxHqukWEVpcapMWzOy8Z+dmb/ZHPagDV/wCFQeBP+hK8Of8Agpg/+Io/4VB4&#10;E/6Erw5/4KYP/iK66igD5l+PXjX9mr4QahpPhv4kxaJ4YvtXTz7MQ6VPGWRW27jPax/Iu7+861F8&#10;F/jJ+y/8edbfw74BbwzrOr29t532KXQXtZmiXqyefAnm4x823d/tV8gftl/8E4/jZ8QPjMPHvhnV&#10;rD4hz6zeZnhukjsk0hFfMSeXdTyrLAq8bVPr+75rX/4J8/sTfF/4OftAaZ4t8aeGX8L6DpmiTWR+&#10;3a5a37yzydRAtvu2JuYttfp/eagD9Gf+FQeBP+hK8Of+CmD/AOIo/wCFQeBP+hK8Of8Agpg/+Irr&#10;qKAOR/4VB4E/6Erw5/4KYP8A4ij/AIVB4E/6Erw5/wCCmD/4iuuooA848WeDvhb4E8OX2v6/4a8L&#10;aTounxNPdXtzptuiQovcnZXzc37a/wCxg8ElyNZ8M+SGVWH/AAiN35mW3Y+X7Ju/gPzY+XI6blz6&#10;n+3H8ANY/aU/Z61nwb4fvYLXWTNDe2v2kfJO8WWERb+Dd/er8yvAH/BPT9orwB4t0vxha/CuB5LI&#10;fZ20JfE1mJpW+y+U9wZvNKKjO7Ns3budu3b81AH6zeAfD/wn+J3g/SfFPhXwx4d1LQdTi+0WdydD&#10;SDzUPQ7XiVl6fxLXTf8ACoPAn/QleHP/AAUwf/EV49+wR8C9d/Z7/Zs0Hwp4nHk660s19e2oKH7K&#10;8jZ8nejsr7f7ytX0fQByP/CoPAn/AEJXhz/wUwf/ABFEXwl8DxSrLF4N8PwzKdyyJpcAZW9c7K66&#10;igDxD9rv9nL/AIao+D9x4E/4SD/hGDLeQ3f9oGx+17fLb7mzzI/vZ/vV8UXX/BEqK/Dyt8YmS+ml&#10;llmkTwqiQ7G27USJbpdm0h+ny8oFVdvzfqNRQB+Vf/DjP/qtf/lqf/dle+/svf8ABOj/AIZz+Kfh&#10;rxofiCPEX9j6NdaSLL+w/svm+dPLL5m/7Q+zHnbdu3tX2vRQAUUUUAFFFFABRRRQAUUUUAFFFFAB&#10;RRRQAUUUUAFFFFABRRRQAUUUUAFFFFABRRRQAUUUUAFFFFABRRRQAUUUUAFFFFABRRRQAUUUUAFF&#10;FFABRRRQAUUUUAf/2VBLAwQKAAAAAAAAACEArehd47I8AACyPAAAFAAAAGRycy9tZWRpYS9pbWFn&#10;ZTQucG5niVBORw0KGgoAAAANSUhEUgAAAUwAAABDCAYAAAD3Tzw+AAAABmJLR0QA/wD/AP+gvaeT&#10;AAAACXBIWXMAAA7EAAAOxAGVKw4bAAAgAElEQVR4nOy96ZNkV33n/TnnnnOX3Kuqu2gkbMsGjAEh&#10;hLbWLrXUoiUWDxOMxxOeeec3fuEgwmGMwiGZ0DqIJcIK/ojneSa8I0BLS60WElJrQwIJDIbAaLT1&#10;Ul1b5t3P8ry4mdnVYqmCqhY0qm9ERWVl5b333JPn/s5v/f6E996zCTgPQsCBhx7g3vsfxBOxb981&#10;XHftlQgfgNjM2bcG//IvX+fpp/8vzh1meTnjk5+8gb1791CWEMewuprS67UByLKcQ4cO8dhjT5Cm&#10;GV7ANXuu4vp912GtIQgUePB4hNj8zTlAAg/cex8HH32SlSzjv/3JJ7j6st0I5ymtIdIRAMvDRZ54&#10;/Gnuve8RlFJcf/0errnqSpQKMKYiTXP6/f703EWRE8fJpsb30AMPc99DDyKkYO/VV/PhfXvx4+8c&#10;76mp0SJsFgIl3zj0DP/wz/9CN2mz5/I97Ln2CpRSJ52zrmu01jjnkFL+wut7QHgobY1WGlHD/ocf&#10;Yv83H0JmAXv3XcV1e/cCkKUprXbzPRprUUHA/3nw6/zo2y+y8NIrdHsDrrxhH5dedhmtTc3KNt6q&#10;+MWr9bcA3ufMz0ek6QLeV3zyk3u57rpLEcIRxwCOXq95fOo6pdWKueaaq7j00vPwPv+1jh0g0hEW&#10;R14VDLqz3LBvHx//+D7CUHLfffs5cOAAo9EIpcKpsCzLGu89cXODb2n86bUf4cIPXkw8+zuUdYhe&#10;rmkNKzAe8+se3DZOO/zWC0xjEqQUSFkgZY3WCogwRgIV1gqsbTRF5yIalVjifUQQdE75+KSF+/fv&#10;58AT36SmQtQpxdIxvINaBngPARItGy3NWYuwOYqKwDuiKCYIgvHZPN6DlGKs/Z569V6LkKI0eCnw&#10;MiZbga6cw1vP1x++h4cffnj62SzLmmO0xhizrnYJIAxUFERKI2s48MSD3H//10kyzTX7rmTPnj3N&#10;B72fapd1XaOCAOc9CLBVhhktUNpViq7EdkNQgqCqt35CtvFbjdNeYE78CaauMVU5fvOElyEIYGnZ&#10;E7cDitqRFkPAohSktSAIBFL66WeHwyGj0Ygk0aTpEsZm3PPIg9y3/z5EMDYtS8tGhZG39sRr7/HO&#10;Yeoaa8b6TZCjpCD0Ia50fOSG/8K1e/8YKSUajxBg6gqlVCNEDeioTVYWBJEFPFU5ud+Kwg0RWv3U&#10;OH4eat+Mw1rTTKY78b+v3P8IX3lsP1IoPrrveq689nKccwgPOAfW4YE4UpgyQwDX33A5V11zEUVt&#10;iVtzBNriaCz2VksD4CwoucExKghFzHCUgoYylZSVhZYlkF3UZLNY4x7RurmOHL9XVzW2dMy0eyhn&#10;yPLV8SEB29jGL4PTXmDWEy1BgApDAKyzeKCsag49e5Bnv32I44urDPrvoJecSTm0UFvaY02nqioA&#10;lFJ0u106nQ4XXXQRH//4xwlFj048SyvqTqWz9xWIGjZg1InxA+0BIQRCSgIpp4K+tAlp6Shsigwt&#10;rb4gjGvAkubNBiDHPsCqKoiigCsuu4yrr9xDv7uD/Y89ztPPP8poZRlsRCK7KMCQslyX645P2+be&#10;pVPgK6pyFVt5iszSEgVdEaJqh68MWupGK5RQSQEqwJtmQ3BhiAUsEACJqQmOH0fJGAlI0bgKAKy3&#10;IDfmOs/yFHAo3SzVdlszGMxSFIosXd3Q8Tvn53n7O97Oa6+/xoGHHubZZ56jqkrQp/3y38abjNN+&#10;xUz0Cuf89K+xJYaSkmOvWI4fHjHbb3HVlR/g8iveR9QNqcfPq1KKcCxovfcURYFzjqIomJ2dRQlD&#10;ma5w/OhhRqtjzSRJEGgsG9OSrLWYNZqmkBIhBB548pEH+MG3HyNbXCW0b6MezlIMLVhoJzGeE1p0&#10;FDfCVwaSVtLh5Zdexx5ZgSpB9wcQQOkzqrJA0WYwDhb9IrjxPQgNSI1OEoJQIHXAzNwMaenIaktW&#10;1dQT4Wg8frzJlK55LxQBAY2w7M3NkszvZCkIyNMKW0/mOsKYRpMHT2XW33BaSRuQJFHC6rBiOFoi&#10;iiIgQsr1TepW0ubC3Rey+9KL6Q36rKwMKfMK6zx1Xa17/Da2sRanvcDUYWN+rQ32i7FvLFABb397&#10;j1ALqtpTGU1eNwLCqpJGHxqbyr6Jek/8at1ulz/8wz/kiisvIWmFfO97L/KdF77NaprB2DR2lg3B&#10;OfdTBnwQBAjgP4+OeH21ZHDmDi697gNctOedxN0YgkaYCJhqwKCxpiQdjYjiiJnZGUS/onQVrmju&#10;P/ISxURQri8QnAjH81ADAkEznyujoxw+toy1ltkds8zNzzZWr2sWTdCkCqBkI8SFc2CbMZ911u/y&#10;B3/0h7RmZ3nwoYMcevIQZZFjraM2FikCQP5U9PznIc1WKMqc559/hkcffYJXXn2VpCUYzLTXvz8H&#10;eZFT1DnWW1qtDjvm5kniuFF7t7GNXwKnvcCcQI5NX8cJwTlcWeWVxVeoVc1gZ49WO8HWjZMu9nGT&#10;HuQ9do32F4YhcqwBdrtdrEhYXC54/chxirqm0241syYKlNxgnFWIqa/N2ZOl7Pt+910EeYv0SE3i&#10;BP2widhXI0E9aoIkEjH1y9a1o93pcNHFF7J33x6WU8F3v3uI5595mGJoIIiREUBFXq5v9qrpCnCU&#10;o7yRmzh+/IPv8+QTjzEXas79o3dxzvv/kEiHeOdBCUQYYwVo1dxX5f1UPM/PDnjnYMBcVVJbw+po&#10;SBRHhKGefh48boMKnvcJcZQQBDV55ul1+1x26Qe55OIr1j1WShBSEEUh7U6buq559bXXGaYZOtAb&#10;G8A2tjHGaS8wJ4qlHmsrk9hwURT8xw9/yLef+jHKJVx47ge56Lz30e2MU22kxNQBQgi01o2JPBae&#10;ZVlSFAVVVSFkTasdEcUhxjrqsVYqhUKIjWlIa/UYY+00QLG4tMTQ/wATrZDsaBMOOgxrQ+3BRhrd&#10;aeGMaUxQIXDWo1TjPoi0pq4LfOZZOlawmpe4lml8tzggJNmASd74YgMgIggcjYIpWR4ahtkSlXX0&#10;d86StLsA1GNtN6CJYEPjMpCBanJUgco7ht7x0vIS82+bpyhPmPOT/E2c2VDYzPlimgVgrRmb9ZZW&#10;Kx6PYn10khYXX7Sb3RftJtCK555/nu9+93sbOnYb21iLjYdTf0NhrF2jtYC3DhkEWOc4urCATRdQ&#10;XpDoAc52yHMQ0hJGFhWCc2pqhgshCIJgTZoO3HD9h7HK89TDj/L0k08jdMQFZ59Ntz9DsJHt5g11&#10;ARMhYYzhJz/5CQ/824/weY/Lr7iEyy84F4IE8EjrQAf4yTU8yEBMNelROsLWlrl3tqhHEVUe0TIB&#10;BCCKgDoCLWvGEvAXIKCyEAagksbEXU0rji8P6XR3sLRYsVpbJmLVT6LoziBdgENgnCOcpghZXCAI&#10;d8wRnXEmr7z8MosLq8zvnOND574XKUOCOAahCcL1p0+KmCRuzOrFxZTZ2TbLy0t4NONQ2i88/ujC&#10;AjvmZom0Zm5mBqUUi8uLLC8vr3/xbWzjDTjtNcyJAMF7vDW4sR8tSVoIKSm0JhUVtcqIEkeSQBwG&#10;SB8C4VRYeu+p6xNBBGMMRVFA7Ql8Qpk5Fo4sYuqaubkZQgVFnm5ojBP/qvd+er2yKHjttddw8hid&#10;mYJWL2BYSGoDIAjiAGshkAqPZ3l1aXq+Mi/ptDvccP0NXHXuXor0GA89cQ8Hn3uGrCwI4xotPM5t&#10;xOSUuGKFSWgpTXP+/YVD/MeLz5ItWloyhMpivUECYdxorZUAQoHEI42ZZiQZa4iF5qI/+H0+/qEP&#10;MT+3E2cFdWmJo3CaTG+cwbj1gzZpVgCGp5/5Dk899QKj0TFG6SJZWiPl+jb9/I4dSCHJRxmj4Qjr&#10;LCrUzaZoN1Xkto23IE57gRkIMKYGIRBCocKIrMy556v3cP9X78emQ1oiIBEaNxaI3lkWjy+edJ6J&#10;aT6BUoo4bvx0IQbViWnPDgi8IB81glIlGzF5Bda56TUmKULGQavVIWz1yBcNvmxyRScplHVeIycp&#10;hggG/ZnpKaM11w1UCeEMQRpSZgVJFAOaldwiN+BjNdQESYu8aOam3U5YHlUUxkJYsff6S/noR68l&#10;FoqqKnHC4L0nFArvGwXaC9G4QrwHPzafkRSmopSOSNfUeUpantAGlVRIsb5AD3QMKMr0CHU9REUD&#10;/vTP/ox9H74aX69vkmdjmSqiENmWeN3GjRa570df4cCTB7DOUU3XhZtaBJPvbBvbWIvTXmC6yuLH&#10;dmJZFOAgiRLiKAYBvbkzuODSqzjnvItAh9SuRgQBsztm8Kz/UAglufLyK7j+kospl49z78MP8viL&#10;L+DwqA16NJRU4MAbhytKXJHzk+9/jycOPMTx14eoZEDY7lOmBdWkGiYRCNbXgI4uVHTbgtmZgDK3&#10;LK40vsJeotiIx0Wh0UITurEg9x4ZSkQcUIka5zz5OB80GPspJzX0dpwvNPlbCIEbC5o4jjnjjDOo&#10;VlcwoSKa7dNNIrCWldGQ1dFoQ0HqMCiacYld1NaTDo8wXFzFGIHcQIJ+KwScI9aaay7Zzd4rL6PX&#10;+R3skT7FiiGQknC8Ubo1QlLABmZ/G281nPYCEyHQ4+CGDJqkagFEcUycJNjydc6YD+m1YwJK6qkZ&#10;LXBm/duXtUMnIWamRy49uszZIQQSwUq9vsA1HqQOcAKsEARxhIxjhkXO0aVFfueMHVyx52IuuvQ8&#10;Ou0OWjaOvRqFydY3Wf/Hn3yM8z90IYePOh77xrd48cVD4BcROMrRuodT+QIvHEGrmYtsmDE6lqJT&#10;zZyYY8eOeaQMcM6v8e06wBME4ucSkCilOOuss/jEJ/6Y2lR89Wtf5dFvPEJdl/Q7XdqdjZWdShlj&#10;LOTVEeLEMb9jF73ODsqyxPgN3CBQDmvSskKIFrGSrGaLxKlABSeP3Tk3DcgJIU7KntjGNuC3QGDK&#10;NdUaepyAnqYZi4uLSBUwXO2zutSmKgBikmgA1uONaaLC60FLTFXRdo5dgxmIEn58fJGllSH9DVSK&#10;KNFMsrV++jCupCnLWU48mOXI8SNEsZ+GZvw48q4BxAaiIkDgFWHHELeGVLllabEPSKLO+iZ5aGOE&#10;EWA9aZry/AvP8fz3vo1oCS668gLe/e53Escnm87GNKWhPytLIAiCqc92ZmaG3HnqlVWq5RWM0ui4&#10;SZtyY016PSwv5jz++H6+/dwjOBdw7ocu5bLLL6TdjlBiY0I36ke0I4XPYDTKsPGQuU5EGUiOLSxM&#10;P7dW+Avx8zeDbbx1cdoLTIA8y3HGgmiIF/7937/PD77/HxRVwY5dI1qDRUp3GLAIBRUVRgBi/ds3&#10;vkaFIR8454NccN6FSKF56ulv8dy3v71xm805hClR3lEVOS8+9zwvPPcCVVoSdGbpxD2KMid3nkbp&#10;NYBDbYiZbZVQx9RinrLUaJkx6Dea6Wq+gQFKGtdEIGi325RVyeEjr7O8vATC0e93JzcxPcS+IViy&#10;Npd1bYYBNG6It8/vYueOebI059jyCjiHd24DDhEYzCbUVUC63MZWHeKWRoU1ULN4fP2gz/LqMk1y&#10;aU5parrtNlGrx2uvHufBBw/x0ksvTQX8ZOxmXIEUbIAcZBtvLfxWrAghJJP0EucsC8eOcezYAl7A&#10;2e+/nnPP+Qjd1i78OG9PByE6UDi//gMns7EJ3+2gOl20sfjVVUxZ4DaggDhvQUpkqCGQBFpz/Pgi&#10;R48cRSC5du+V7L7gvCYxWwq0BgoLxrCxuEOPvVefz/UfeS91lfLVrzzJ/gPPgqnoJesHVWppKETj&#10;J7QYsNCLeuxoz9KWCcZUgMetKWsS442mqpoB/izWoYkA3Xf1Hs4+/3wWhiMO3nsfLz79DEhJ2Okg&#10;i42wBRmMkUihsWaVshriSQDN7Nz6Gvig16XR19vEPc1Vl17AZedfQ68/QGQjjh071rAacaJCbNsU&#10;38bPw2+FwIyiCDkuWVFKoVWTNhIozc6Bo9cdBynKElcZxOR5qNcPGsj2oHmxtIzKM0ykGEaamo1N&#10;XmkboeLGIe8gUCS9LmG7Rdzt0A7qRph6iylHCMDIEK9CNqLgOEAFMQE78HUIQY7ulhB4yg0UImkU&#10;iWuzurDEE488wVNPPoWMBRdcfR5X7bt8XKN/srl6YlwnNLO1mqVz7kSpaiDo9/t0+12sd6R5Sj0+&#10;biNBN2MtzpW0e544AWclRQlVbYHhusc7BHkJ5UpFSgk6YqbTw8Yj2qHEWjvVJP1kh5qkga179m28&#10;1XDaC0zDeH078N5irCEMI7TSGGvITcD4mUeGETJUVL4e/72+iujKprYnmRlw1b69fPiKS+nhefKJ&#10;J/i3r3x13eOjsRrq8oI8SzGmGtdhW4o8w6XN4JwIiMdhYxkKDB7cxgiMfSWgcrTCmkDDahnhKkW0&#10;gSD+SpaBht6OGUxds3h0EZc5Ep+AhTBsOEKlnDAmlVNhGIbBSdqY9x7n3EnRZi+gXF2mHg2RnRbx&#10;3AwaB95h4/XTsh575HGe+/bzvH5sFeNnaScztCKPFIbaddc93hlDEkHUD6lRUIP3hlGwgqFzgnjF&#10;uRP3Ms0C2NY0t3EyTnuBqTBICTUporI8ePBx7v2XB9BRxXWX7eO6vddM01cmv0M1MeXWF5gy0pjC&#10;47xDSkvSa+MKTZ07wjnF5JHya2iFnPWYMZWZG8+wSmKSJOaRJ/bz4D3/BEGfD++7gmuu/3BzHUDq&#10;9vS1RoBc34lpAJFI9l13CZddv5fcWA59/R4efGj/dGzWGExt8CfSDJsxW0NnHNBZXRnigP5MB+NL&#10;locrE1qhZqbGQiQMo5PyVYM3fEZKidZ6SqwhsMx4hS5z0mKZB+97kAe/vh+EZK04yrIh3jfvWAt1&#10;PebpHAleP/Ya7Z7jv3/0Gi4990OAQKkIuT57HUqFU+7RVmUhhKv2XMW1538UqUfc99WvcODhJ8ms&#10;QymghiCKKHFTYpFtbGOC015gemNwmUPINkQhQTehCBzLRUW/tXlyhWI4JIxBCkmWw9GVEcfEIqVL&#10;6S5rzKhJbZlYrB4wUmCUasxlZUhXhywOC3wVEMc7idszOFcRR5s3+sKsoAaGCEIEnSjGdTpYrQjG&#10;VU8eTyAlQjbjnFxVBJJAakxV8/zzz3Pg4EFeO3yYM95xBvO7djakvZtGwIUfuYYrP3EDZ3Tfhs4F&#10;pXI4DFEFduyyaLXaCBFgrSPL0qkgVjta9Dpz+FKS2QyfWPIyI81HTRXpBjDReCemtwBarRZKKaxK&#10;0LGjrRUITaUb5qWodk1gcBvbWIPTvpZcqBghLRIoK0O9cJhYwYoVFGxABVkHcbfblPxVlnai+cSH&#10;P0yUSB7e/whfe/ARwrfN8M7fP4vZmRlqY8Z5oQoxzfGLieOIdigwRcHi4hFGRc5KZthgZeUvRNWK&#10;CQEtBK4yZKtDlC4wpsYFCjFu1ibWZIkb28xXEARgGqb1qqpZHY7o9nvsvng3F+6+EC03v+GYvEYl&#10;IaWXvP7yq7TDLmG7i0MhfRORDoKQyd5trSFJYqQUZFnKseExZBlgViyr2ZBwnHNryo1zWU6Er/NN&#10;2M97j6lr0jSlr9osLR9hdGyRzs5ZQmgK5q1CbZMZbeMNOO01TAcM8yGuLnjsvgd47OBBqjJjJu5S&#10;iq3xQUkYk182dne8qnAjWNIFw6IgancQUhCGmlCrxtB3HleUlMZRm0ane+Kpb/LYo4+ynKYkUYIS&#10;m+9dqJzB5hkLy8usdDros36fSsCLzzzNA/d/DYGYsghNIFhb1eJRkWZ2xxxxK6F2lrwsKfNiDdPG&#10;JsaXKGzpadmI/q4BwYzGjAzpqIAIoihshLubsBkJ1JhM5YUXXuCpx58gXx1y5o63M4j71BOGeBGQ&#10;1hvbcSZRfDlORjfW0u/1GAwGlMLz6Pd/xMM/+D7ZqKTAsRoobAzVhhKftvFWwmkvMCUQtHtIHZML&#10;WBAh7V3zXH3+Rey95ppNn7/OGpNbxyE5nsU0xUqY7XWYi2O+8v/+Hx5/6ADLC4ukwyFpnjUmrxT4&#10;OCJSkiiRgOfIQk5VxJz1B3/EdXsv47p96/M5rgchFXXSYsdgwJ/s3s0nzj4bqTQvpSN8eHLazYSL&#10;UwXBCR+CUqwOV3nplZfJy5JW0ibSEdLLDeWpbmCEBAIuu/BCrrzmWkppefqJx/nec8+xahuBJ2XA&#10;xJ9cluX096uvvsZoZUQ8iNl95W4uu+hStNeUZYEMA9p6fQJhay1mYpIrRRAEaKV473vfy/nnnUfo&#10;S6pXlyDPaHUUsZN0fcPMFJbbAnMbJ+O0F5hUhnLMtTjoteiqLscXFvDOEG6QL/EXQbeaahJnLImT&#10;zLY7XHrDxbzngvcwOlyQdHv0ZmYZ7Jil3e3STlrTOuS6KKmKlGrMQNTut3BVwSuvvkxd5GzF9Atv&#10;ica9e5ZtzSjSSOFplRV951hcGtOYCYGxJ/KMxFhAGWf4zgsv8q1nv4WSARdftJtLLrqYVmd9YbRR&#10;1Kok7CfMJLPkKwVHF18jL4b0gjaThPiJFqjH9eFRFDE/v4vuYEAWFFRxTdBRoAQq2rhz0XNynugk&#10;8t3v95kZDFjylkiohhiaACTYqgY8o9+Cx2MbW4vTf0WEihmlqVcLsmrIO8IOSSDxWxDwgUkjRY/E&#10;wrDCZRXO1uzcNU93fpblvGA5y8nHPrVJpFcAsdaEQZtIA5QIXdNtKTqdiJ1zs+Sbd7HiRYApK9zq&#10;MoMkZt/VV/K/Pv5xuu02/8/Dj/CTn7w0rVz5KTIPD4HUrK4MWVlcJlKa+bkdRHGIt56jh49tfoCA&#10;lCG1s4yWlum328zs3EVdS3CN73TCegQQRQ39W5alrK6uUqQpSRRTVgWrKyvNfXiJMSVVVqx7bRUE&#10;jSk+1jKrqhpnDdSMRiNmZEQr9GTHFqbnV7JhuG9Fp//jsY2txWkf9Kldha4Cvvmd7/Bvzz9NvCgJ&#10;z+gS7RzgiwIx5l/8VSE81HlB2Iqh32g2UaYJC8nIvM5M1KOtFOHYfPWiEbACgQgkIvCspJ5vHTrA&#10;A994El0qdl9+EZdfdfGWJEYLYwk63enOl+UZL+cZK87Tl4LXXnuN97z7XahOQ5TsvUMIOc2lFECo&#10;IqIwRnjI0pSyKIniiPldOzc9vjJbImrNID3UJkWEjmOHUx5+8GmcrLnh+hsAyPOKJGlcCKPRKs89&#10;9zz79+9HI7nhir1cesUlY9MdJLqhvtugC9jDNEE9iqIT2qxSdFTMj8wK9t9/wPxgng9cdg5KtxA1&#10;bHew2MYb8UttoWZNlz9r7Ul//7qgZYjXgmxlif5Ik+wM2HP+hVz1oYs2LSwBvHCErQTvBdY4TFmh&#10;W4Ldl+/mI9d+BBEb/r9//lcefuwg4JAECOeQVI3Rax39NqTpLLoqEckqsdSAmbZ42AysCrD5CSKL&#10;VhzTsw63kiHDiKDliTvNvuh9faJ9t2laa95z3/08+NgjpHZE5WbodmYIRBOJ3kgp+nqIWjOUZYYI&#10;4IYbPs6Hr9iLboPprFDVHs8qHqbCEmpCpXFVQChb6DimNHYqLMuywHmL/yW2GwFTCre15vmea6/l&#10;/D2XsyNsU6UrpCLHVQZFIyztRpsObeMtg3U1TGMM1lqiKEIphfeeLMsIwxCt9bSK5teF0tREShPF&#10;MaNRirEV1nsQEsfmfQ7WSlQAQjgCBYjGtMuzGudCvI1423yHOGqTZTWtlm7o0KxEBlAEAbFJmamO&#10;IJWiDN+BEnM4B3IDLRbWQ4AnSBTgKNMS5yy6PYuOZ1l+dYUH//E7sDrDJVdeSG/Qnl5RJ5phNUT7&#10;EpvDztldnH/uOZz7wT9AerCVIQm3wgBxOO/wDkTg0KEmsBLtJTt3zGNNjyYby6C1QEpNoBWoCieW&#10;KLKIqioxxqGUHLfYnczZ5uevyB2jUY3zjkAmtFo9HFBVljjcGFvUNt46WFeeKHWCMNZ7z9LSEu12&#10;G601o9HG+AhPJSKlMc5T1DVxErNr1y52zs8DTJm0N4MThSyN+A1kgHMOKSU7duxEiYSXX/ox9379&#10;fg4efJzRqGklURQCvCV2Q+49+A3+7cknqXLD9Re9h3373o2UEdZuPjPaFyWOEINEyoCk2+HCyy7g&#10;iqsv5fd2zaKiwyS9FQYzTaWTdQXVOBLdDbvM9Oaoq5IsHdHphuiki4zBma2JEDvvSeI2SMhtQaff&#10;ZWd/B2ZU88rLr6AUxDFEkcePU4uWllNWhjVx5wxmZ2fp9/usSbefnnuS9L4ZDAYdznj7PEkckueT&#10;Lp3g3K/fetrGbx7WFZhHjx6d1ttaa5mdnQVgOBzS2SAJ7KlEVhQ8+uijHDr0BMI7PvC+9/HOd74T&#10;OGGGbQYnmpZN3tGAJI4V737377Dn6qvod2fIRiPiSNHpzI0PNCACMF0WVwV5VKNUTOR3gO+TOzDB&#10;5gW6FxGSxlQQY+muBUSh5PDCYYLODJWPWU0b81LJiDA6MS+vLYxQsaXTj/BSU1TNmFRLjKP7mxyf&#10;a/p4CsBL+L2zfo8PvO9slAx44cUX2H/fA2SjEU0xaLPOXn3tO3znhcdYHS5zzjln8653vXOcm+nx&#10;3k1zNn8WS9IviwsuOJcPfvBsyiJl//77eOzRRynKgiTe1i638dNYd8XNz8+Tpilpmk7rgwG63fWJ&#10;D94MtOKYIssZrQ6RzjHT69Lvjce2heQJUw7IJisdgH6vi/cZ3od0OjFRaEhHOXhPMG6tYEM4Uwve&#10;3fYIWbHgRvggI5EQqc1rmHJNio2XYJ2hzCracR/as6ws53zz4LM8f+gHZKsOYwUgyUzOwW8+yjef&#10;eRKdaC688GI+9MFzkCKk4RESqK2wyMdtL42BVtBitj/Lzvkd6Cggr3Iq52mNN95R2pCNHDtynJdf&#10;egWJYteutzE/vwM4kRLk1vRI2iziOGYwmCWKWpSFxRiIoxiBoK42v6Ft47cLG9qi2+027XYbYwzZ&#10;GqbsbIOs2acaSim63Q62rhiuLFONe2fLTfq3ACbPzNpn0427HRrr8KJCBAGvH3mdg48c4NChZ6lr&#10;QxS1qCvHN+4/wCMHv4xH52YAABxGSURBVMPTL2ZQz3BGbw6BhhqG6eYlUu0Aa/BVjVYBgVQkrZCL&#10;LjiXPXuvpjMoWVj+ISouaPUkWb4KQEslLC+sUmQL2Ara4Syz/Q5hQ/WOM2rsY90cAgWmzKffiQeO&#10;LL7OcraE9Y4omYS6HaFurqfkGbSSd9DvzUzN5Ca633BxbiUTejYaMlxdJIoUc3MDlBSU4xQxIbYT&#10;17dxMtYVmMNhwzl4++23E8cxO3funLLS3HXXXad8gOvhoQf28/gTh1g4fpwojuj2eoTRmDZsQ43D&#10;10PzEEvBtFRwbGDinGfv3uvZ++ErmJ3bwZFjQ2pTosPGbFcKisURrluy8+ydfPSGC7jkg+fg0Thh&#10;6bY3L5A0gFQNdRlQVxneG6JY0lOOwM0TRDs5XhpyD1E0ZqzwnkE7YqbbbxqTLa2AT6e+y8a436Io&#10;sRaocUJ6nhe0Z9rMvW0WU9b8y78e4IGHDlGWlrjVospr0nSRVstSFC9TVY2/1Tl7ki997e/NoNWJ&#10;6XQStJb85Cc/5v4H7uWppw5RmxKlN9AVdBtvKayr4nS7XW6//XZuueWWabADYHZ29iTew18XnPek&#10;RU5vMODCiy7k4ksuRiIY5QVxoFCbjPSG2tHEoiVVBWEEMgjH/9PkdUUYOXTUwtqYKA4o8gpnFa2O&#10;pDyzg/73mupITSEi6q4CLJoKT7J5HdjUuFBCOPZfSoURikCASAXhSk2oLI8fOohQJR+7ci94+Nq9&#10;9/LANw4g64h+TzC7ow2iTVZBR9mmoZyLNp1mkJWGVqQa1mEDrSTmkssvBpnz4NeeIGkZvM2IIg04&#10;Dhz4Kk8cehpjIUpmp33Mm15BzXqr6xqlNN6frPn/atD80XvOIU09de7J0oyqEk1QrrYEepvibRsn&#10;sKHHoSzLqXD81Kc+xWc/+1lWV1e58847+ezNN+O8o64sAQonPLWpEQRNes9m4cGs6c7oHXgLRdZo&#10;HiEK6Wuq4RDd0shJwy7JpoVlg7Eg0gHhuPJj7UMa2ZC2bpPnh5GR4l+/9hxfv/9eWh2JK6DnJItp&#10;BdaihEBahyYAFW+BwwAINZKAaYhChU0ASMLlH7+Ga//b5RBY9Cij7wNS47ECkiRAu5BOS7P7smu5&#10;8PwLAIgTaFpviiZXc5MQrmS6L49/xV5hRg4pCorCUwdmUiCJKTXWO6y0XHLplVx99Z7xmeS06Voy&#10;NuPlRvr0rgNnod9tk0SSssoRWqJ1gHeOINg6038bPxt1Xf9M4mnn3Lp53hM3z5uJdQVmXdfTKDlA&#10;kiQ456jrmiAI6LTbBOPKkaqqCaSc1gPXW5HYLkAqiTEWax3GGkQAcSvCOsdCWWFkSL89T08P0NW4&#10;FURYUrjlzV9/HdgAdl+6m2uu+q8kgWSuc5h+Zw5j4b6H/4mHDzxNqxVx/b6L2X3R+wkCialpSoL8&#10;FtRGroMiXWXoYo7YLqkztHxOMIJ6JSBqSQ6/voQwnigYt5twDmssuffUG2CkXw9J0tSkT/J3q6pi&#10;NBqhlEapCDMa8eBXvso//9M/sLK8Sm92hiBskdceu4G+45uFDBqy4qIoCIJmHQ+HQ+qqYkM9Qrax&#10;KWitpy6+ta2NpZQNX+maQN/KygpZllGWJdbaqVyq65qiKE4SsN77U1JYs2GBKaWc/tTj/EYpJek4&#10;8KOUXsO7KPDOnBRV/1XhvEeKMQluIJFKUtU11jmeeuopfvjdb6GCig/tfh/vP/+PIGwYciPRJ2aw&#10;6euvC+GBkG5HcfTwT7C2RV4sI4Wl1zuL5eUjOAeDwS5arS7gCVQNAqw99T4yE81zzrt30Fo9zP3/&#10;cICDz34X04Fw0GH58ArB7C66b9uF0xJvS4QY9x2ylq2oDLS2acsrBCRJRBiGDAYDLr/8Kq6++hrE&#10;3BzhYI6Zt+2iP+jhpcOPCuKsIilOfVAxHWYkScR1e6/lhhs+Qrvd5vHHH+fgwUdYXVk95dd/q6Ms&#10;y6k8eWMwr+FKDciyDCkl/X6fVqtFFEUEQcDi4iLQCN04jqfyxhgzpgnc+g13XYHZarXIsmyqMhdF&#10;QZIk9Pt96romHY3Iy6Lhggw1eLDOYoxtSAw2iSlxxMTh7zzONr7U1157jSOvZ9SVZueudzDo9BFA&#10;XVdNhPdNUBC0EuSpwUtP2E0YVZJHv/kozzx1gKWji/T7EXmesbg4HKcmGbyfcDqe+vHdcOml/P5Z&#10;M7gERNxneGyB/V//Rx4+eD/Rrl3810vO57L3vBuJIs1KvJQgIHeObAvSspzzGONo+pgH4y6UjOvZ&#10;BenRBboobJpz8PFH+Mq9X6UWAXs/+jGuvf76TV9/PbRajXmfplmzlvOc2hjiJKbX753y67/VMRF+&#10;E41wrftPKUVd19PvCBozfCITJjnh1lryPCfP8+lxAGm6FR0DTsa6IjhNG9aYHTt2sLCwwO23306S&#10;JFNV+b3vey9Ka6y1jTATDr2mOmizmCSf29qigoC6rElaTSDg7W97O3qgWR2tcOy1Y1SFJYwDtAxx&#10;GGpbE220j8GvDIuQJeeddy3HlzJ++MNDvPoyvPyy4gffv4c0Ddkx1+N3f29AEAi815RlQJIAIgdO&#10;7fgqWRD1z6DVP4PAWPodhy06uAwCdQy1qwetCAsYr6Z+1UQAW0GPpxtBOUGz4UqKomiqpWbmsJVh&#10;tDKipcF6RxyHWGdZyVbpt06t0PLeIZAkSUKr3UKHIWVRkKYZZVURbZdHnlJYa6fmuFJqKuzemAnh&#10;nCPPc9rtxsVz+PBhdu3aRV3XaK1JkuY5MsbgvUdrPf3sVmJdHazdbnP33Xfz53/+50Cj6eV5k1d3&#10;11138bGPfgwtA/K8oK7rsW8hQqkAswWla2O2NPS4X4BSCjyUecXhw0eQdcb8XIcdO7vIsKFkaOZY&#10;vQnCEipbEidteh3ohprhQs1Mr0PScZQ+Jorg7A98gHe9630A1JUhSSbtGE69iqmjGEqLXzwOeUUp&#10;2ywjyFxJLGLcaBHSFQJgELfAQYrDCkG+ZQHiE8GjTqdDECgGgy4XX7ybC664nOWy4Ps//k/K3BBK&#10;ja9zWlqecmEJUORNgcEkA8RaS1mWKK22heWbgCAIEEIwHA4piua7qOuaxcVFhBCEYdho/XU9FYDW&#10;Wnbt2gU05niWZdOc8InAPVUBoXUF5kTC33XXXdNolvce7z2f/vSnefuZZ4w/54iiiKquG5VZSNwW&#10;tDiozdhfOq6K0aHCWMuz33qWZ599BrPa4uz37Oa883ejpKIix8kCyZtTC6yCxlywZgUhDEXeY3Hx&#10;MN/5zn5WhyHtdsjb5s9Aqw51DUKeqB6RcvNsSutBVJ5r91zL1f/lIxxeGXHvP97PT779LCIoOaZ6&#10;yJl5RsY2GZch4CCwniAItkz3Vappx2utxTmm6UGtVkTPV1AMcUVBYCSRTtCDLpkKWBqe+ihoq9ua&#10;jvHcc89lz9VXMzs3x1NPP80//NM/nfLrv9UxyfPudDrEcUxd13zxi1/krLPOamIiQjAzM8MXvvAF&#10;8jwfr6Fm/TjnuPHGGznrrLPodrvcfPPN5HmO1powDH89QZ9JywDv/XQHmAjNSXOpvCrQWtPt9TB1&#10;TZal4D3hFjhddaQx1mKdIxtfX6mA1dEqta3RvZJdZ3aJ4wCcQxSSIIgBxag49aVtwoKpC0TQ47rr&#10;P8bHP7mbuZ2/w0v/6ejoIQsLFXmRIYMMrUHrhLKwjEYFb0oX19BxfCiIXMx7zuoRdSU/enWFwEd8&#10;8qrzuOT9F9DpDXA4GPt9bRCAkJRm8wLLOYP3FufsNGjonKOqxmupFSH6LY6sLPPccy+wsrDEpRec&#10;x74rr2Sm++ZoeNWYybnfa/qUr6yskOf5mPRjG6cSE61xEuUWQkwzKaDRQMuy5Atf+AK33347Qogp&#10;8Y+UkjiOOX78OM45Wq3W1DRvMjF+DUGfSeKwEGL6euJzmJ7Ee6QSHD1+mCQK0apFUTWaqbWb+8E3&#10;rNleiGleZZpneBvgSk2dBKRlRVqkTRqIkJhx3Xc71pu+/rrjCxo3gBQCZy1F5hmOlgiCkjia43/+&#10;2X/ng+eci1Yt/Lg7YxQHdDrxOD3iFI+PgLmu4IpLzuO9512BTgYEziCtpywkrQTKqkaUNU0OF7Rp&#10;zJ5IhZu+vpQK50DrcLpmjLF437y+5so9XHftPnbsmuPY8iu0eiFRmDSpaVX1JswPhEEIFipTIwKP&#10;FgpbQznmLiyNJTf2Z7ZEO9XjO91/JiirkmrcSsV6Q54Pp7JkImcm9JFKNWTXQRDwmc98hjhunpXP&#10;fe5zhGHIF7/4RbrdLkqpqZAFuOmmm6Za6WAwOOnvMAynr2+99db1xN7PhfCbrC8rCkMcK6qq5r4H&#10;9vPU089R14ZAQD4aErc253itTTUu5xOYuiIMFa12i6KoOL64AolgrtcnlppslFLVBhWGIKAscrQ6&#10;xVqKCGjFMWVRsLi8TBCGzO7YAd6zdPw4ts4YDAaEYUiWZVjrxm1km51zbUDkVMAMHaVyJD2Nq0ZE&#10;rRinQpaPLPGO7iypd2silBXG1EgZ0Gq1aLWSqVXxqyKOY7IsH2daWJTSRFE4pQ0cjXIMnriVEAcB&#10;VVlivScMFKI2EJ3aXMylpQXm53YSBIphNsQ6jwo0MlAEUVMxhXc4a6fcsH7cU0MAOtx858/fZmTp&#10;kH6vR20NlbXIKKKyhsHMDGe///184rpr0VpTVdU0r/KOO+7g7/7u74Cm0nA4HE5zMifiaiIsg6Bx&#10;9/T7fVbGLUYmr4MgQGtNWZZ47+l0OoxGI/7mb/6GO++8E2PMVCPdKDa9GictUbVW9Dod4kgzGg1R&#10;4/7cxmzOLLau8X1JFKZyZOkqK8NVdKRJugqcYLS8ylJV450njGICmqZl1jgEp9YsL/IhVa6w1tDu&#10;RLS6HUbpIqN0RKfdZqY/i3OePM+o62Y3rGuL903qlZSntrxUzFYkQUKMJh9J8mGFaQuMChiFNenx&#10;FK2bHT2KAnq9FmEYUlUVy8uLqE02515ezuh02nQ6s1RVNXbxWKqqpq4Nc3NzVNYyHK6Se0+73aKo&#10;aooqY6bXY5TlWzMRPwdn7DqTosoYDofEYcLsoEtuClZXh/gCSmPot1skYYgXEhc0JqESEoyh2ALO&#10;1d9mCCEQCLSQOFvjs5zAWuJWRZQ3rrwJ3hgZV0oxHA7p9XqsrjY5sWEYMjMzw5EjR05KdJ+kFK19&#10;PfGbA3z5y1/mU5/6FFJKBoMBWuuTrr1RbFpgFtWIdpAghOSSiy/kggvPJ04S1BZWSfysmmGLwWOh&#10;Fggpf6r39tbUGf8yaNi/izrjK/fcw0v/9yXO+eA57Ntz/c8cj/fg3FqC4lMDWxcEOmaYrXDfE4d4&#10;6qlnmHMBV1ywl8uuvIpwvMFOnOlBECClwNqmNC2KNpdcX5YlSimCQOKcZ5JGMvF/V3VJOCW5aEia&#10;nasx1q15/xTCwXK6jFaKdtKhzku+9tDXePqZZ5Am4E//5/9i1/w8g34f5zxeQDSuL68riw63a81/&#10;EWqa5LTJthKOXwvn0OOshCAITiIqnwgyYwyf/exnue2229BaU9c1VVWxtNSQdHvvp5v7Wg11EiEP&#10;w3CaP/76668DJyqGflVsWmB2WhNeTE8UJ0yWuPeOPMuJf0mV942QUmJdTW0MSmu0bIYcoADFiXKU&#10;ZleqbdMRUCuNUvqUE4SYsiZMIqqiIlCKWLf4k0/8CavDIf1+n7Kspn6ZiTbefIl2HAA5tVI90I3f&#10;udvq88lr9/Gxa/ch8yGRjkBBUVQIIYgiPU4ghjwviaKIKAo2PX9RFOFcc844jtC62UjLsqkhjuMI&#10;78DUFda5Zp60JpSwuDJi0D21Jq+UkkG3qQizZY2Ugo9+9KP88cf+GIlidWWF3s8J/ljpCX4DCGh+&#10;k6GFA2OIjAGtQUWEgHUGYx1qvD6ttdR1TZZl5Hk+DQ7edtttJElCnufTIpqqquh0OtPXURRRluVJ&#10;qUST94Cp7zKKomk0/sRG/stteFviIHLWN2Sr3iOVRGmNEJLWFiWOqkCjxi38KmcwpUHLoKFRE1BX&#10;NbU1KK0IlUavafe3Fazcv3BsY21DKkWeF3S6bYSU9LvNQxZFP+1DldIj5ZvTkrCiIjeeoBJ0WiGJ&#10;AyMiUCGWjDhuBFJdV9ModhgGgAWCLZo/Oz6nw9pmx5/My+pqShKG6DhEA/Wa1hiz/VPP6L+6MqI3&#10;vo4DdHSim31ZVPR6J4iy87pCGEMUhohAIVWwJZyrv82okUitkHrcvZPmt1LNPKdpSpIkU62yKAo6&#10;nQ6zs7MsLCycFFy+8cYbufPOO6eCcWIRTfyUa6G1PimtaBJtn6QbTQTtL4tNB32yvCAK45NMS+89&#10;1jq8E8hNMr4MRyntdoJWv9xOUNeWNC/otk+thhIEnjcmG5g8wyEI36BdG1NPv+RmZxNMmdxP2fia&#10;+bd4AkqqooCwQygV9QhMMCRJGqHgfZNDq/Vk3P6kSOevdn2YNPqo63xsejUPR55Pru3I0xEyiohU&#10;RF1m2NoQd3pv2vzUZQ1BUyBhKouxljg5sdk1BREe+QY/z6ke32mPQCA50eqlzgsCIZA6nP7f2obr&#10;1I0tjAlRy9pKnQnhz1ohN6nyWWuOTzB5rywba2k4HNLtdk+iqMzz/JcO+uC3Cs57b6z3zoz/2GK4&#10;2pd55k1lppfL6tJneTW9mrG1L/PUe1Nv/fV/ASpjfO2cr4zxRZ5P3zfOeWtPjMW5k+fFmFMwT29A&#10;mtf+f996p6dJ0PK33nan96721qb+b//3zV6IwN9yy21+OEy9995b2/w45/1olG36+qNR5p07cV7v&#10;vR8OU3/LLbd5IQIP+C9+7nPee+8rb/3tn2vG2lKBv+Xv/m7T118PaTX66TeN965uvpvKOm9qc9KS&#10;rrz3WVX7oihP+fhOfzhv6sK78XOwdsVneeGdc340+hnfwRtQ1yeeo6Io/HA4bM7nnK+qavp+URTe&#10;e++rqvLOOW+MmR5f1/X0/78qtk5gniK88QbruvZf+tKXfNCodr7VannA33HHHdPP2PGTWZZbs6An&#10;X2i+Rhh676df1M033+wBH4ahv/HGG/2tt946FlB4pZQH/Oc///npuN44zs1gco9pmk4FclmWvizL&#10;6TjCMDxpPDfddJP/7Gc/O30P8DfffPP0nEtLS5se1wTOOV8UxXTBZ1nmb7311pPGFEWRB/ytt97q&#10;4zj2UkoPTL/ju+66azpXa8e29iHazPgm577jjjs84Nvttgf83//933vASymn791yyy3e+61bW1uF&#10;siy9c246rjzP/Z133nnSM9LpdPwtt9xy0ntSSn/TTTdNz7P2HBNhs40T+I0n/IuiiKNHj07//tu/&#10;/Vs+/elPY62d1pEKIQiCgDRNp2kEwE+p6b8qJmr7xFk8cVDffffdaK254447pn3bi6Lg7rvvBpj2&#10;QVJKceONN/LFL35xyrcIW+NfndxjHMd476d+mkmEEBrzRGtNt9vFGMOZZ57JbbfdhlJqWowwKUsD&#10;GAwGY7fKJu1xGjN2MjfA1F81MZluvfXW6fzefvvtFEVBGIZ8/vOfn/qvlFIsLy9jrWUwGAdorN3y&#10;So6FhQWg+V7a7TZ/9Vd/RavVwjlHmqbEccwtt9zC3XfffUqYcH4VTL6zSWJ2GIaMRiO+/OUvc9NN&#10;N9Htdqd11qPRiM9//vNA049rwm0bx/E0mjw5h19TybeNE/iNF5hwonzqr//6r/nSl77Ezp07gWax&#10;dLtd4jimqiqSJJkW89dblB83SWWYnG+S/jBxKhtjpgssyzI6nQ5LS0t0u13+4i/+gs997nNTgVBV&#10;TUS62+1u2QM3IYs4EbAJsdaytLSEUopOp8NnPvMZ/vIv/5KyLP//9s5oN20lCMM/Ng5gwKpL1fQi&#10;ap6sUp6gEhVKAoS4AYzSFjW9aNXeVX2z9KYSpQkJBHCM7emFM1NoonM4xTrlnO4nISQSmcW7/j27&#10;8+8YhmGg1+sBiC8yNqb//Jz5uKDu6hcMzS2R+76PKIpQLpfRarXg+z5c18XFRVzoOV4/NWBZFvb2&#10;9hAEATqdDnZ2dqSUl+d5mE6niT2AL5VK4eLiAvV6He/fv4eu6xiNRtI//D3ValX6cTgcinD/bvjm&#10;w97DyWSCbreLer0O4MdebSBOfPCWz0ajgXK5jEwmg0ajgWazKbVueffMqpsW/o+svWDO18Pj936/&#10;j3Q6DdM0MR6PMZ1O4XmeRER0U96JVstnAYDsV2UR5kgWAJ48eYIwDHF4eCiZu8ePH4OI8PnzZ2xv&#10;b6NarUpBAE3TpIBAUqWnOEsIQKJtTdNg2zbq9Tr6/T7u3buHk5MTyRoeHR2hVCphZ2dHRFHXddi2&#10;jSAIpOZpEueP/Z1cr5DPJ4s3R8EsQNlsVmYUm5ubaDQaePv2LcbjMXRdRzabRS6XQ7FYTOym+OnT&#10;J3Q6HWkvADx48ADPnz+XQg4vX77EcDhEoVBAOp3GYDBI5PysChf4ZjE3TVNu5pwgyefzME1Tfhvv&#10;gpnvB84ysydyNpvJ7EPxg7UXTPZQERHy+bwMgkwmg2fPnsk04tGjRzAMA8Ph8E73/yrfD8SRJQ8q&#10;bsPW1hY0TVu4E5+eniIIArx58wZPnz4FEGf49vf3Ua/Xkcvl5DirGGiXpVqt4vj4GIYR+yxrtRoA&#10;4OzsDB8/fhSxrVQqcBwHURRJ1JJETVOu1s9Fp4H4It/d3YXv+yiXyyiVShJlep6HTqeDdruNXq+H&#10;MAyRyWTk4h0MBtK/SQim7/vo9/sL0XQ+n8e3b9/guq7MMHjXyNXVFUajEe7fv78Qva0rmqZhd3cX&#10;k8kEDx8+lM+TvOH8SfwnBJPfe72eRHvj8Vj2hxIRzs7OAACWZcngT2KNKwgCiSjT6TSiKJJ1w16v&#10;J4OOhYfNts1mE6ZpyvTy4OBAHvhkmiZOT08TqYbD66lAHF3QTQm+wWAA13Xx7t07iY5ns5kUgOY6&#10;g57noViMbUU8pdd1Hb7vJxJBxVssYzEcjUao1WrY3t6GZVlIpVLY2tqSvuOLuNVqwXEc6b9CoYDr&#10;62sEQQDbtqV/5ytx/yrdbhcnJyeytFEoFBbM+hsbG3AcB+12GwBQKpUAxP5By/r9FdnvmpLHT9VM&#10;S/VyvkF//fpV1me57zOZzIJdJ7zZM28YhpqS38W/nWX6p8xbcSaTCR0cHFA2m5UMH26yrM1mk8bj&#10;sfxvEhnou9rAWfvRaEQvXryQTG+xWKRUKkXFYlGyu/MvTdPIdd2FrH+SmdYwDCkMw4XjO44jbdnY&#10;2KBcLkcAqFKpUBRFkt3P5/OS/Z3NZnR+fk5E8flOgvlM9OXlJe3t7VE6nZbMs2maZNs21Wq1hew4&#10;AHr9+jV9+fLl1jHPz89vuRZ+lcvLSyIi+vDhg4ypQqEgbeB28t9arRYRrUemnJ0a88yPTW7z5uYm&#10;ASDbtuV3caa81WrJ+GF+tsApYtZeMBm2OHieR+12WwYCbuwo3NmTyYTCMEzEckIUD0jf92+JRxAE&#10;5DgOARABn3+xnYjbaRgGNZvNhQGeRBv/zlak6zqlUilpVy6Xo6Ojo4V2BEFA0+k0sXM2z883PP6M&#10;xdo0TapUKjSbzSiKInr16pWIpuu6C20KgkD6Nym4TdPplK6vr2l/f18sT91u95a4HB8fExGJD3Bd&#10;+Ctb0bzQs53MsixlK/oFVt7po1AoFH8Ka7+GqVAoFOuCEkyFQqFYEiWYCoVCsSRKMBUKhWJJlGAq&#10;FArFkijBVCgUiiVRgqlQKBRL8h0j01zYc4aVzQAAAABJRU5ErkJgglBLAwQUAAYACAAAACEA3Krp&#10;Y+AAAAAKAQAADwAAAGRycy9kb3ducmV2LnhtbEyPwWqDQBCG74W+wzKB3ppVg1aMawih7SkUmhRK&#10;bxOdqMTdFXej5u07PTW3Gebjn+/PN7PuxEiDa61REC4DEGRKW7WmVvB1fHtOQTiPpsLOGlJwIweb&#10;4vEhx6yyk/mk8eBrwSHGZaig8b7PpHRlQxrd0vZk+Ha2g0bP61DLasCJw3UnoyBIpMbW8IcGe9o1&#10;VF4OV63gfcJpuwpfx/3lvLv9HOOP731ISj0t5u0ahKfZ/8Pwp8/qULDTyV5N5USnIErTmFEeVhEI&#10;BpI45C4nJpOXAGSRy/sKxS8AAAD//wMAUEsDBBQABgAIAAAAIQAr+DNw2AAAAK8CAAAZAAAAZHJz&#10;L19yZWxzL2Uyb0RvYy54bWwucmVsc7ySwWrDMAyG74O9g9F9cZKWMUadXsag19E9gLAVx1ssG9st&#10;69vPMAYttNstR0no+z+ENtsvP4sjpewCK+iaFgSxDsaxVfC+f314ApELssE5MCk4UYbtcH+3eaMZ&#10;S13Kk4tZVApnBVMp8VnKrCfymJsQietkDMljqWWyMqL+REuyb9tHmc4ZMFwwxc4oSDuzArE/xZr8&#10;PzuMo9P0EvTBE5crEdL5ml2BmCwVBZ6Mw5/mqvmIZEFel+iXkeibyDcdumUcuj8PsV5GYv17CHnx&#10;ZsM3AAAA//8DAFBLAQItABQABgAIAAAAIQDQ4HPPFAEAAEcCAAATAAAAAAAAAAAAAAAAAAAAAABb&#10;Q29udGVudF9UeXBlc10ueG1sUEsBAi0AFAAGAAgAAAAhADj9If/WAAAAlAEAAAsAAAAAAAAAAAAA&#10;AAAARQEAAF9yZWxzLy5yZWxzUEsBAi0AFAAGAAgAAAAhAGZ1CX79AgAAGQ0AAA4AAAAAAAAAAAAA&#10;AAAARAIAAGRycy9lMm9Eb2MueG1sUEsBAi0ACgAAAAAAAAAhAKCIdsJjHgAAYx4AABUAAAAAAAAA&#10;AAAAAAAAbQUAAGRycy9tZWRpYS9pbWFnZTEuanBlZ1BLAQItAAoAAAAAAAAAIQBesCD03wEAAN8B&#10;AAAUAAAAAAAAAAAAAAAAAAMkAABkcnMvbWVkaWEvaW1hZ2UyLnBuZ1BLAQItAAoAAAAAAAAAIQCR&#10;1yxvsSEAALEhAAAVAAAAAAAAAAAAAAAAABQmAABkcnMvbWVkaWEvaW1hZ2UzLmpwZWdQSwECLQAK&#10;AAAAAAAAACEArehd47I8AACyPAAAFAAAAAAAAAAAAAAAAAD4RwAAZHJzL21lZGlhL2ltYWdlNC5w&#10;bmdQSwECLQAUAAYACAAAACEA3KrpY+AAAAAKAQAADwAAAAAAAAAAAAAAAADchAAAZHJzL2Rvd25y&#10;ZXYueG1sUEsBAi0AFAAGAAgAAAAhACv4M3DYAAAArwIAABkAAAAAAAAAAAAAAAAA6YUAAGRycy9f&#10;cmVscy9lMm9Eb2MueG1sLnJlbHNQSwUGAAAAAAkACQBEAgAA+IYAAAAA&#10;">
                <v:shape id="Picture 33" o:spid="_x0000_s1027" type="#_x0000_t75" style="position:absolute;left:1440;top:159;width:4980;height:16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XQcrwQAAANsAAAAPAAAAZHJzL2Rvd25yZXYueG1sRE9Na8JA&#10;EL0L/Q/LFLzVTcWmEl2lFLV6szHex+yYpGZnQ3bV+O9doeBtHu9zpvPO1OJCrassK3gfRCCIc6sr&#10;LhRku+XbGITzyBpry6TgRg7ms5feFBNtr/xLl9QXIoSwS1BB6X2TSOnykgy6gW2IA3e0rUEfYFtI&#10;3eI1hJtaDqMolgYrDg0lNvRdUn5Kz0ZBvD1lFQ+7Q7r42fx9xlnzsdpvlOq/dl8TEJ46/xT/u9c6&#10;zB/B45dwgJzdAQAA//8DAFBLAQItABQABgAIAAAAIQDb4fbL7gAAAIUBAAATAAAAAAAAAAAAAAAA&#10;AAAAAABbQ29udGVudF9UeXBlc10ueG1sUEsBAi0AFAAGAAgAAAAhAFr0LFu/AAAAFQEAAAsAAAAA&#10;AAAAAAAAAAAAHwEAAF9yZWxzLy5yZWxzUEsBAi0AFAAGAAgAAAAhAOJdByvBAAAA2wAAAA8AAAAA&#10;AAAAAAAAAAAABwIAAGRycy9kb3ducmV2LnhtbFBLBQYAAAAAAwADALcAAAD1AgAAAAA=&#10;">
                  <v:imagedata r:id="rId13" o:title="" croptop="12527f"/>
                </v:shape>
                <v:shape id="Picture 34" o:spid="_x0000_s1028" type="#_x0000_t75" style="position:absolute;left:1440;top:780;width:4980;height:10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zo7wgAAANsAAAAPAAAAZHJzL2Rvd25yZXYueG1sRE9NawIx&#10;EL0X+h/CFLwUzVZoLVujFMEi9FCqBT0Om3GzdDOzTaKu/74RBG/zeJ8znfe+VUcKsRE28DQqQBFX&#10;YhuuDfxslsNXUDEhW2yFycCZIsxn93dTLK2c+JuO61SrHMKxRAMupa7UOlaOPMaRdMSZ20vwmDIM&#10;tbYBTznct3pcFC/aY8O5wWFHC0fV7/rgDUi3PHxUYb/9nHwtdiKP7Oq/rTGDh/79DVSiPt3EV/fK&#10;5vnPcPklH6Bn/wAAAP//AwBQSwECLQAUAAYACAAAACEA2+H2y+4AAACFAQAAEwAAAAAAAAAAAAAA&#10;AAAAAAAAW0NvbnRlbnRfVHlwZXNdLnhtbFBLAQItABQABgAIAAAAIQBa9CxbvwAAABUBAAALAAAA&#10;AAAAAAAAAAAAAB8BAABfcmVscy8ucmVsc1BLAQItABQABgAIAAAAIQBDRzo7wgAAANsAAAAPAAAA&#10;AAAAAAAAAAAAAAcCAABkcnMvZG93bnJldi54bWxQSwUGAAAAAAMAAwC3AAAA9gIAAAAA&#10;">
                  <v:imagedata r:id="rId14" o:title=""/>
                </v:shape>
                <v:shape id="Picture 35" o:spid="_x0000_s1029" type="#_x0000_t75" style="position:absolute;left:1440;top:780;width:4980;height:20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CLZwAAAANsAAAAPAAAAZHJzL2Rvd25yZXYueG1sRE9Li8Iw&#10;EL4v+B/CCHvbpnrwUY0iSmFZT7oLehyasa02k9LE2v77jSB4m4/vOct1ZyrRUuNKywpGUQyCOLO6&#10;5FzB32/6NQPhPLLGyjIp6MnBejX4WGKi7YMP1B59LkIIuwQVFN7XiZQuK8igi2xNHLiLbQz6AJtc&#10;6gYfIdxUchzHE2mw5NBQYE3bgrLb8W4UZPu0zXey788t/1xP03k1wkOq1Oew2yxAeOr8W/xyf+sw&#10;fwLPX8IBcvUPAAD//wMAUEsBAi0AFAAGAAgAAAAhANvh9svuAAAAhQEAABMAAAAAAAAAAAAAAAAA&#10;AAAAAFtDb250ZW50X1R5cGVzXS54bWxQSwECLQAUAAYACAAAACEAWvQsW78AAAAVAQAACwAAAAAA&#10;AAAAAAAAAAAfAQAAX3JlbHMvLnJlbHNQSwECLQAUAAYACAAAACEAXnAi2cAAAADbAAAADwAAAAAA&#10;AAAAAAAAAAAHAgAAZHJzL2Rvd25yZXYueG1sUEsFBgAAAAADAAMAtwAAAPQCAAAAAA==&#10;">
                  <v:imagedata r:id="rId15" o:title=""/>
                </v:shape>
                <v:shape id="Picture 36" o:spid="_x0000_s1030" type="#_x0000_t75" style="position:absolute;left:1440;top:1785;width:4980;height:10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2rdzwQAAANsAAAAPAAAAZHJzL2Rvd25yZXYueG1sRE9Na8JA&#10;EL0X+h+WKfTWbPSgJWYjUijYS6VpqR6H7JgNZmdDdqvZf98VBG/zeJ9TrifbizONvnOsYJblIIgb&#10;pztuFfx8v7+8gvABWWPvmBRE8rCuHh9KLLS78Bed69CKFMK+QAUmhKGQ0jeGLPrMDcSJO7rRYkhw&#10;bKUe8ZLCbS/neb6QFjtODQYHejPUnOo/q2BafLj9L8pd7eJh9mk47nSMSj0/TZsViEBTuItv7q1O&#10;85dw/SUdIKt/AAAA//8DAFBLAQItABQABgAIAAAAIQDb4fbL7gAAAIUBAAATAAAAAAAAAAAAAAAA&#10;AAAAAABbQ29udGVudF9UeXBlc10ueG1sUEsBAi0AFAAGAAgAAAAhAFr0LFu/AAAAFQEAAAsAAAAA&#10;AAAAAAAAAAAAHwEAAF9yZWxzLy5yZWxzUEsBAi0AFAAGAAgAAAAhALfat3PBAAAA2wAAAA8AAAAA&#10;AAAAAAAAAAAABwIAAGRycy9kb3ducmV2LnhtbFBLBQYAAAAAAwADALcAAAD1AgAAAAA=&#10;">
                  <v:imagedata r:id="rId16" o:title=""/>
                </v:shape>
                <w10:wrap type="tight" anchorx="margin"/>
              </v:group>
            </w:pict>
          </mc:Fallback>
        </mc:AlternateContent>
      </w:r>
    </w:p>
    <w:p w14:paraId="59810431" w14:textId="77777777" w:rsidR="006E7692" w:rsidRPr="001F4B03" w:rsidRDefault="006E7692" w:rsidP="006E7692">
      <w:pPr>
        <w:pStyle w:val="ListParagraph"/>
        <w:spacing w:after="20" w:line="480" w:lineRule="auto"/>
        <w:ind w:left="1276"/>
        <w:jc w:val="both"/>
        <w:rPr>
          <w:sz w:val="24"/>
          <w:szCs w:val="24"/>
          <w:lang w:val="en-US"/>
        </w:rPr>
      </w:pPr>
    </w:p>
    <w:p w14:paraId="458AC1AA" w14:textId="77777777" w:rsidR="006E7692" w:rsidRPr="001F4B03" w:rsidRDefault="006E7692" w:rsidP="006E7692">
      <w:pPr>
        <w:pStyle w:val="ListParagraph"/>
        <w:spacing w:after="20" w:line="480" w:lineRule="auto"/>
        <w:ind w:left="1276"/>
        <w:jc w:val="both"/>
        <w:rPr>
          <w:sz w:val="24"/>
          <w:szCs w:val="24"/>
          <w:lang w:val="en-US"/>
        </w:rPr>
      </w:pPr>
    </w:p>
    <w:p w14:paraId="773465E1" w14:textId="0442ADF1" w:rsidR="006E7692" w:rsidRPr="006E7692" w:rsidRDefault="006E7692" w:rsidP="006E7692">
      <w:pPr>
        <w:spacing w:after="20" w:line="480" w:lineRule="auto"/>
        <w:jc w:val="center"/>
        <w:rPr>
          <w:rFonts w:ascii="Times New Roman" w:hAnsi="Times New Roman"/>
        </w:rPr>
      </w:pPr>
      <w:r w:rsidRPr="006E7692">
        <w:rPr>
          <w:rFonts w:ascii="Times New Roman" w:hAnsi="Times New Roman"/>
          <w:b/>
          <w:bCs/>
        </w:rPr>
        <w:t xml:space="preserve">Gambar 1. </w:t>
      </w:r>
      <w:r w:rsidRPr="006E7692">
        <w:rPr>
          <w:rFonts w:ascii="Times New Roman" w:hAnsi="Times New Roman"/>
        </w:rPr>
        <w:t>Himpunan Variabel Usia</w:t>
      </w:r>
    </w:p>
    <w:p w14:paraId="303561C0" w14:textId="602BAC2D" w:rsidR="006E7692" w:rsidRPr="001F4B03" w:rsidRDefault="00431FAB" w:rsidP="006E7692">
      <w:pPr>
        <w:jc w:val="center"/>
        <w:rPr>
          <w:sz w:val="24"/>
          <w:szCs w:val="24"/>
        </w:rPr>
      </w:pPr>
      <m:oMath>
        <m:r>
          <m:rPr>
            <m:sty m:val="p"/>
          </m:rPr>
          <w:rPr>
            <w:rFonts w:ascii="Cambria Math" w:hAnsi="Cambria Math"/>
            <w:sz w:val="24"/>
            <w:szCs w:val="24"/>
          </w:rPr>
          <w:lastRenderedPageBreak/>
          <m:t xml:space="preserve">µ fase1 </m:t>
        </m:r>
        <m:d>
          <m:dPr>
            <m:begChr m:val="["/>
            <m:endChr m:val="]"/>
            <m:ctrlPr>
              <w:rPr>
                <w:rFonts w:ascii="Cambria Math" w:hAnsi="Cambria Math"/>
                <w:sz w:val="24"/>
                <w:szCs w:val="24"/>
              </w:rPr>
            </m:ctrlPr>
          </m:dPr>
          <m:e>
            <m:r>
              <m:rPr>
                <m:sty m:val="p"/>
              </m:rPr>
              <w:rPr>
                <w:rFonts w:ascii="Cambria Math" w:hAnsi="Cambria Math"/>
                <w:sz w:val="24"/>
                <w:szCs w:val="24"/>
              </w:rPr>
              <m:t>x</m:t>
            </m:r>
          </m:e>
        </m:d>
        <m:r>
          <w:rPr>
            <w:rFonts w:ascii="Cambria Math" w:hAnsi="Cambria Math"/>
            <w:sz w:val="24"/>
            <w:szCs w:val="24"/>
          </w:rPr>
          <m:t>=</m:t>
        </m:r>
        <m:d>
          <m:dPr>
            <m:begChr m:val="{"/>
            <m:endChr m:val="}"/>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r>
                    <w:rPr>
                      <w:rFonts w:ascii="Cambria Math" w:hAnsi="Cambria Math"/>
                      <w:sz w:val="24"/>
                      <w:szCs w:val="24"/>
                    </w:rPr>
                    <m:t>1,</m:t>
                  </m:r>
                </m:e>
                <m:e>
                  <m:r>
                    <w:rPr>
                      <w:rFonts w:ascii="Cambria Math" w:hAnsi="Cambria Math"/>
                      <w:sz w:val="24"/>
                      <w:szCs w:val="24"/>
                    </w:rPr>
                    <m:t>x=6</m:t>
                  </m:r>
                </m:e>
              </m:mr>
              <m:mr>
                <m:e>
                  <m:r>
                    <w:rPr>
                      <w:rFonts w:ascii="Cambria Math" w:hAnsi="Cambria Math"/>
                      <w:sz w:val="24"/>
                      <w:szCs w:val="24"/>
                    </w:rPr>
                    <m:t>(12-x)/6,</m:t>
                  </m:r>
                </m:e>
                <m:e>
                  <m:r>
                    <w:rPr>
                      <w:rFonts w:ascii="Cambria Math" w:hAnsi="Cambria Math"/>
                      <w:sz w:val="24"/>
                      <w:szCs w:val="24"/>
                    </w:rPr>
                    <m:t>6=x=12</m:t>
                  </m:r>
                </m:e>
              </m:mr>
              <m:mr>
                <m:e>
                  <m:r>
                    <w:rPr>
                      <w:rFonts w:ascii="Cambria Math" w:hAnsi="Cambria Math"/>
                      <w:sz w:val="24"/>
                      <w:szCs w:val="24"/>
                    </w:rPr>
                    <m:t>0</m:t>
                  </m:r>
                </m:e>
                <m:e>
                  <m:r>
                    <w:rPr>
                      <w:rFonts w:ascii="Cambria Math" w:hAnsi="Cambria Math"/>
                      <w:sz w:val="24"/>
                      <w:szCs w:val="24"/>
                    </w:rPr>
                    <m:t>x=12</m:t>
                  </m:r>
                </m:e>
              </m:mr>
            </m:m>
          </m:e>
        </m:d>
      </m:oMath>
      <w:r w:rsidR="006E7692" w:rsidRPr="001F4B03">
        <w:rPr>
          <w:sz w:val="24"/>
          <w:szCs w:val="24"/>
        </w:rPr>
        <w:t xml:space="preserve"> </w:t>
      </w:r>
      <w:r w:rsidR="006E7692" w:rsidRPr="001F4B03">
        <w:rPr>
          <w:sz w:val="24"/>
          <w:szCs w:val="24"/>
        </w:rPr>
        <w:tab/>
      </w:r>
      <w:r w:rsidR="006E7692">
        <w:rPr>
          <w:sz w:val="24"/>
          <w:szCs w:val="24"/>
        </w:rPr>
        <w:tab/>
      </w:r>
      <w:r w:rsidR="006E7692" w:rsidRPr="001F4B03">
        <w:rPr>
          <w:sz w:val="24"/>
          <w:szCs w:val="24"/>
        </w:rPr>
        <w:t>(1)</w:t>
      </w:r>
    </w:p>
    <w:p w14:paraId="0AF3C3B7" w14:textId="001C6044" w:rsidR="006E7692" w:rsidRPr="001F4B03" w:rsidRDefault="00431FAB" w:rsidP="006E7692">
      <w:pPr>
        <w:jc w:val="center"/>
        <w:rPr>
          <w:sz w:val="24"/>
          <w:szCs w:val="24"/>
        </w:rPr>
      </w:pPr>
      <m:oMath>
        <m:r>
          <m:rPr>
            <m:sty m:val="p"/>
          </m:rPr>
          <w:rPr>
            <w:rFonts w:ascii="Cambria Math" w:hAnsi="Cambria Math"/>
            <w:sz w:val="24"/>
            <w:szCs w:val="24"/>
          </w:rPr>
          <m:t xml:space="preserve">µ fase2 </m:t>
        </m:r>
        <m:d>
          <m:dPr>
            <m:begChr m:val="["/>
            <m:endChr m:val="]"/>
            <m:ctrlPr>
              <w:rPr>
                <w:rFonts w:ascii="Cambria Math" w:hAnsi="Cambria Math"/>
                <w:sz w:val="24"/>
                <w:szCs w:val="24"/>
              </w:rPr>
            </m:ctrlPr>
          </m:dPr>
          <m:e>
            <m:r>
              <m:rPr>
                <m:sty m:val="p"/>
              </m:rPr>
              <w:rPr>
                <w:rFonts w:ascii="Cambria Math" w:hAnsi="Cambria Math"/>
                <w:sz w:val="24"/>
                <w:szCs w:val="24"/>
              </w:rPr>
              <m:t>x</m:t>
            </m:r>
          </m:e>
        </m:d>
        <m:r>
          <w:rPr>
            <w:rFonts w:ascii="Cambria Math" w:hAnsi="Cambria Math"/>
            <w:sz w:val="24"/>
            <w:szCs w:val="24"/>
          </w:rPr>
          <m:t>=</m:t>
        </m:r>
        <m:d>
          <m:dPr>
            <m:begChr m:val="{"/>
            <m:endChr m:val="}"/>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r>
                    <w:rPr>
                      <w:rFonts w:ascii="Cambria Math" w:hAnsi="Cambria Math"/>
                      <w:sz w:val="24"/>
                      <w:szCs w:val="24"/>
                    </w:rPr>
                    <m:t>0,</m:t>
                  </m:r>
                </m:e>
                <m:e>
                  <m:r>
                    <w:rPr>
                      <w:rFonts w:ascii="Cambria Math" w:hAnsi="Cambria Math"/>
                      <w:sz w:val="24"/>
                      <w:szCs w:val="24"/>
                    </w:rPr>
                    <m:t>x=6</m:t>
                  </m:r>
                </m:e>
              </m:mr>
              <m:mr>
                <m:e>
                  <m:r>
                    <w:rPr>
                      <w:rFonts w:ascii="Cambria Math" w:hAnsi="Cambria Math"/>
                      <w:sz w:val="24"/>
                      <w:szCs w:val="24"/>
                    </w:rPr>
                    <m:t>(x-6)/6,</m:t>
                  </m:r>
                </m:e>
                <m:e>
                  <m:r>
                    <w:rPr>
                      <w:rFonts w:ascii="Cambria Math" w:hAnsi="Cambria Math"/>
                      <w:sz w:val="24"/>
                      <w:szCs w:val="24"/>
                    </w:rPr>
                    <m:t>6=x=12</m:t>
                  </m:r>
                </m:e>
              </m:mr>
              <m:mr>
                <m:e>
                  <m:r>
                    <w:rPr>
                      <w:rFonts w:ascii="Cambria Math" w:hAnsi="Cambria Math"/>
                      <w:sz w:val="24"/>
                      <w:szCs w:val="24"/>
                    </w:rPr>
                    <m:t>(24-x)/12</m:t>
                  </m:r>
                </m:e>
                <m:e>
                  <m:r>
                    <w:rPr>
                      <w:rFonts w:ascii="Cambria Math" w:hAnsi="Cambria Math"/>
                      <w:sz w:val="24"/>
                      <w:szCs w:val="24"/>
                    </w:rPr>
                    <m:t>12=x=24</m:t>
                  </m:r>
                </m:e>
              </m:mr>
            </m:m>
          </m:e>
        </m:d>
      </m:oMath>
      <w:r w:rsidR="006E7692" w:rsidRPr="001F4B03">
        <w:rPr>
          <w:sz w:val="24"/>
          <w:szCs w:val="24"/>
        </w:rPr>
        <w:t xml:space="preserve"> </w:t>
      </w:r>
      <w:r w:rsidR="006E7692" w:rsidRPr="001F4B03">
        <w:rPr>
          <w:sz w:val="24"/>
          <w:szCs w:val="24"/>
        </w:rPr>
        <w:tab/>
        <w:t>(2)</w:t>
      </w:r>
    </w:p>
    <w:p w14:paraId="44A80977" w14:textId="518072C5" w:rsidR="006E7692" w:rsidRPr="001F4B03" w:rsidRDefault="00431FAB" w:rsidP="006E7692">
      <w:pPr>
        <w:jc w:val="center"/>
        <w:rPr>
          <w:sz w:val="24"/>
          <w:szCs w:val="24"/>
        </w:rPr>
      </w:pPr>
      <m:oMath>
        <m:r>
          <m:rPr>
            <m:sty m:val="p"/>
          </m:rPr>
          <w:rPr>
            <w:rFonts w:ascii="Cambria Math" w:hAnsi="Cambria Math"/>
            <w:sz w:val="24"/>
            <w:szCs w:val="24"/>
          </w:rPr>
          <m:t xml:space="preserve">µ fase3 </m:t>
        </m:r>
        <m:d>
          <m:dPr>
            <m:begChr m:val="["/>
            <m:endChr m:val="]"/>
            <m:ctrlPr>
              <w:rPr>
                <w:rFonts w:ascii="Cambria Math" w:hAnsi="Cambria Math"/>
                <w:sz w:val="24"/>
                <w:szCs w:val="24"/>
              </w:rPr>
            </m:ctrlPr>
          </m:dPr>
          <m:e>
            <m:r>
              <m:rPr>
                <m:sty m:val="p"/>
              </m:rPr>
              <w:rPr>
                <w:rFonts w:ascii="Cambria Math" w:hAnsi="Cambria Math"/>
                <w:sz w:val="24"/>
                <w:szCs w:val="24"/>
              </w:rPr>
              <m:t>x</m:t>
            </m:r>
          </m:e>
        </m:d>
        <m:r>
          <w:rPr>
            <w:rFonts w:ascii="Cambria Math" w:hAnsi="Cambria Math"/>
            <w:sz w:val="24"/>
            <w:szCs w:val="24"/>
          </w:rPr>
          <m:t>=</m:t>
        </m:r>
        <m:d>
          <m:dPr>
            <m:begChr m:val="{"/>
            <m:endChr m:val="}"/>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r>
                    <w:rPr>
                      <w:rFonts w:ascii="Cambria Math" w:hAnsi="Cambria Math"/>
                      <w:sz w:val="24"/>
                      <w:szCs w:val="24"/>
                    </w:rPr>
                    <m:t>0,</m:t>
                  </m:r>
                </m:e>
                <m:e>
                  <m:r>
                    <w:rPr>
                      <w:rFonts w:ascii="Cambria Math" w:hAnsi="Cambria Math"/>
                      <w:sz w:val="24"/>
                      <w:szCs w:val="24"/>
                    </w:rPr>
                    <m:t>x=12</m:t>
                  </m:r>
                </m:e>
              </m:mr>
              <m:mr>
                <m:e>
                  <m:r>
                    <w:rPr>
                      <w:rFonts w:ascii="Cambria Math" w:hAnsi="Cambria Math"/>
                      <w:sz w:val="24"/>
                      <w:szCs w:val="24"/>
                    </w:rPr>
                    <m:t>(x-12)/12,</m:t>
                  </m:r>
                </m:e>
                <m:e>
                  <m:r>
                    <w:rPr>
                      <w:rFonts w:ascii="Cambria Math" w:hAnsi="Cambria Math"/>
                      <w:sz w:val="24"/>
                      <w:szCs w:val="24"/>
                    </w:rPr>
                    <m:t>12=x=24</m:t>
                  </m:r>
                </m:e>
              </m:mr>
              <m:mr>
                <m:e>
                  <m:r>
                    <w:rPr>
                      <w:rFonts w:ascii="Cambria Math" w:hAnsi="Cambria Math"/>
                      <w:sz w:val="24"/>
                      <w:szCs w:val="24"/>
                    </w:rPr>
                    <m:t>(36-x)/12</m:t>
                  </m:r>
                </m:e>
                <m:e>
                  <m:r>
                    <w:rPr>
                      <w:rFonts w:ascii="Cambria Math" w:hAnsi="Cambria Math"/>
                      <w:sz w:val="24"/>
                      <w:szCs w:val="24"/>
                    </w:rPr>
                    <m:t>24=x=36</m:t>
                  </m:r>
                </m:e>
              </m:mr>
            </m:m>
          </m:e>
        </m:d>
      </m:oMath>
      <w:r w:rsidR="006E7692" w:rsidRPr="001F4B03">
        <w:rPr>
          <w:sz w:val="24"/>
          <w:szCs w:val="24"/>
        </w:rPr>
        <w:tab/>
        <w:t>(3)</w:t>
      </w:r>
    </w:p>
    <w:p w14:paraId="7D7FE6BB" w14:textId="2BEBD9B9" w:rsidR="006E7692" w:rsidRPr="001F4B03" w:rsidRDefault="00431FAB" w:rsidP="006E7692">
      <w:pPr>
        <w:jc w:val="center"/>
        <w:rPr>
          <w:sz w:val="24"/>
          <w:szCs w:val="24"/>
        </w:rPr>
      </w:pPr>
      <m:oMath>
        <m:r>
          <m:rPr>
            <m:sty m:val="p"/>
          </m:rPr>
          <w:rPr>
            <w:rFonts w:ascii="Cambria Math" w:hAnsi="Cambria Math"/>
            <w:sz w:val="24"/>
            <w:szCs w:val="24"/>
          </w:rPr>
          <m:t xml:space="preserve">µ fase4 </m:t>
        </m:r>
        <m:d>
          <m:dPr>
            <m:begChr m:val="["/>
            <m:endChr m:val="]"/>
            <m:ctrlPr>
              <w:rPr>
                <w:rFonts w:ascii="Cambria Math" w:hAnsi="Cambria Math"/>
                <w:sz w:val="24"/>
                <w:szCs w:val="24"/>
              </w:rPr>
            </m:ctrlPr>
          </m:dPr>
          <m:e>
            <m:r>
              <m:rPr>
                <m:sty m:val="p"/>
              </m:rPr>
              <w:rPr>
                <w:rFonts w:ascii="Cambria Math" w:hAnsi="Cambria Math"/>
                <w:sz w:val="24"/>
                <w:szCs w:val="24"/>
              </w:rPr>
              <m:t>x</m:t>
            </m:r>
          </m:e>
        </m:d>
        <m:r>
          <w:rPr>
            <w:rFonts w:ascii="Cambria Math" w:hAnsi="Cambria Math"/>
            <w:sz w:val="24"/>
            <w:szCs w:val="24"/>
          </w:rPr>
          <m:t>=</m:t>
        </m:r>
        <m:d>
          <m:dPr>
            <m:begChr m:val="{"/>
            <m:endChr m:val="}"/>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r>
                    <w:rPr>
                      <w:rFonts w:ascii="Cambria Math" w:hAnsi="Cambria Math"/>
                      <w:sz w:val="24"/>
                      <w:szCs w:val="24"/>
                    </w:rPr>
                    <m:t>0,</m:t>
                  </m:r>
                </m:e>
                <m:e>
                  <m:r>
                    <w:rPr>
                      <w:rFonts w:ascii="Cambria Math" w:hAnsi="Cambria Math"/>
                      <w:sz w:val="24"/>
                      <w:szCs w:val="24"/>
                    </w:rPr>
                    <m:t>x=24</m:t>
                  </m:r>
                </m:e>
              </m:mr>
              <m:mr>
                <m:e>
                  <m:f>
                    <m:fPr>
                      <m:ctrlPr>
                        <w:rPr>
                          <w:rFonts w:ascii="Cambria Math" w:hAnsi="Cambria Math"/>
                          <w:i/>
                          <w:sz w:val="24"/>
                          <w:szCs w:val="24"/>
                        </w:rPr>
                      </m:ctrlPr>
                    </m:fPr>
                    <m:num>
                      <m:r>
                        <w:rPr>
                          <w:rFonts w:ascii="Cambria Math" w:hAnsi="Cambria Math"/>
                          <w:sz w:val="24"/>
                          <w:szCs w:val="24"/>
                        </w:rPr>
                        <m:t>x-24</m:t>
                      </m:r>
                    </m:num>
                    <m:den>
                      <m:r>
                        <w:rPr>
                          <w:rFonts w:ascii="Cambria Math" w:hAnsi="Cambria Math"/>
                          <w:sz w:val="24"/>
                          <w:szCs w:val="24"/>
                        </w:rPr>
                        <m:t>12</m:t>
                      </m:r>
                    </m:den>
                  </m:f>
                  <m:r>
                    <w:rPr>
                      <w:rFonts w:ascii="Cambria Math" w:hAnsi="Cambria Math"/>
                      <w:sz w:val="24"/>
                      <w:szCs w:val="24"/>
                    </w:rPr>
                    <m:t>,</m:t>
                  </m:r>
                </m:e>
                <m:e>
                  <m:r>
                    <w:rPr>
                      <w:rFonts w:ascii="Cambria Math" w:hAnsi="Cambria Math"/>
                      <w:sz w:val="24"/>
                      <w:szCs w:val="24"/>
                    </w:rPr>
                    <m:t>24=x=36</m:t>
                  </m:r>
                </m:e>
              </m:mr>
              <m:mr>
                <m:e>
                  <m:f>
                    <m:fPr>
                      <m:ctrlPr>
                        <w:rPr>
                          <w:rFonts w:ascii="Cambria Math" w:hAnsi="Cambria Math"/>
                          <w:i/>
                          <w:sz w:val="24"/>
                          <w:szCs w:val="24"/>
                        </w:rPr>
                      </m:ctrlPr>
                    </m:fPr>
                    <m:num>
                      <m:r>
                        <w:rPr>
                          <w:rFonts w:ascii="Cambria Math" w:hAnsi="Cambria Math"/>
                          <w:sz w:val="24"/>
                          <w:szCs w:val="24"/>
                        </w:rPr>
                        <m:t>48-x</m:t>
                      </m:r>
                    </m:num>
                    <m:den>
                      <m:r>
                        <w:rPr>
                          <w:rFonts w:ascii="Cambria Math" w:hAnsi="Cambria Math"/>
                          <w:sz w:val="24"/>
                          <w:szCs w:val="24"/>
                        </w:rPr>
                        <m:t>12</m:t>
                      </m:r>
                    </m:den>
                  </m:f>
                </m:e>
                <m:e>
                  <m:r>
                    <w:rPr>
                      <w:rFonts w:ascii="Cambria Math" w:hAnsi="Cambria Math"/>
                      <w:sz w:val="24"/>
                      <w:szCs w:val="24"/>
                    </w:rPr>
                    <m:t>36=x=48</m:t>
                  </m:r>
                </m:e>
              </m:mr>
            </m:m>
          </m:e>
        </m:d>
      </m:oMath>
      <w:r w:rsidR="006E7692" w:rsidRPr="001F4B03">
        <w:rPr>
          <w:sz w:val="24"/>
          <w:szCs w:val="24"/>
        </w:rPr>
        <w:t xml:space="preserve"> </w:t>
      </w:r>
      <w:r w:rsidR="006E7692" w:rsidRPr="001F4B03">
        <w:rPr>
          <w:sz w:val="24"/>
          <w:szCs w:val="24"/>
        </w:rPr>
        <w:tab/>
      </w:r>
      <w:r w:rsidR="006E7692">
        <w:rPr>
          <w:sz w:val="24"/>
          <w:szCs w:val="24"/>
        </w:rPr>
        <w:tab/>
      </w:r>
      <w:r w:rsidR="006E7692" w:rsidRPr="001F4B03">
        <w:rPr>
          <w:sz w:val="24"/>
          <w:szCs w:val="24"/>
        </w:rPr>
        <w:t>(4)</w:t>
      </w:r>
    </w:p>
    <w:p w14:paraId="2EC37F3B" w14:textId="19D07B92" w:rsidR="006E7692" w:rsidRPr="001F4B03" w:rsidRDefault="00431FAB" w:rsidP="006E7692">
      <w:pPr>
        <w:jc w:val="center"/>
        <w:rPr>
          <w:sz w:val="24"/>
          <w:szCs w:val="24"/>
        </w:rPr>
      </w:pPr>
      <m:oMath>
        <m:r>
          <m:rPr>
            <m:sty m:val="p"/>
          </m:rPr>
          <w:rPr>
            <w:rFonts w:ascii="Cambria Math" w:hAnsi="Cambria Math"/>
            <w:sz w:val="24"/>
            <w:szCs w:val="24"/>
          </w:rPr>
          <m:t xml:space="preserve">µ fase5 </m:t>
        </m:r>
        <m:d>
          <m:dPr>
            <m:begChr m:val="["/>
            <m:endChr m:val="]"/>
            <m:ctrlPr>
              <w:rPr>
                <w:rFonts w:ascii="Cambria Math" w:hAnsi="Cambria Math"/>
                <w:sz w:val="24"/>
                <w:szCs w:val="24"/>
              </w:rPr>
            </m:ctrlPr>
          </m:dPr>
          <m:e>
            <m:r>
              <m:rPr>
                <m:sty m:val="p"/>
              </m:rPr>
              <w:rPr>
                <w:rFonts w:ascii="Cambria Math" w:hAnsi="Cambria Math"/>
                <w:sz w:val="24"/>
                <w:szCs w:val="24"/>
              </w:rPr>
              <m:t>x</m:t>
            </m:r>
          </m:e>
        </m:d>
        <m:r>
          <w:rPr>
            <w:rFonts w:ascii="Cambria Math" w:hAnsi="Cambria Math"/>
            <w:sz w:val="24"/>
            <w:szCs w:val="24"/>
          </w:rPr>
          <m:t>=</m:t>
        </m:r>
        <m:d>
          <m:dPr>
            <m:begChr m:val="{"/>
            <m:endChr m:val="}"/>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r>
                    <w:rPr>
                      <w:rFonts w:ascii="Cambria Math" w:hAnsi="Cambria Math"/>
                      <w:sz w:val="24"/>
                      <w:szCs w:val="24"/>
                    </w:rPr>
                    <m:t>0,</m:t>
                  </m:r>
                </m:e>
                <m:e>
                  <m:r>
                    <w:rPr>
                      <w:rFonts w:ascii="Cambria Math" w:hAnsi="Cambria Math"/>
                      <w:sz w:val="24"/>
                      <w:szCs w:val="24"/>
                    </w:rPr>
                    <m:t>x=36</m:t>
                  </m:r>
                </m:e>
              </m:mr>
              <m:mr>
                <m:e>
                  <m:r>
                    <w:rPr>
                      <w:rFonts w:ascii="Cambria Math" w:hAnsi="Cambria Math"/>
                      <w:sz w:val="24"/>
                      <w:szCs w:val="24"/>
                    </w:rPr>
                    <m:t>(x-36)/12,</m:t>
                  </m:r>
                </m:e>
                <m:e>
                  <m:r>
                    <w:rPr>
                      <w:rFonts w:ascii="Cambria Math" w:hAnsi="Cambria Math"/>
                      <w:sz w:val="24"/>
                      <w:szCs w:val="24"/>
                    </w:rPr>
                    <m:t>36=x=48</m:t>
                  </m:r>
                </m:e>
              </m:mr>
              <m:mr>
                <m:e>
                  <m:r>
                    <w:rPr>
                      <w:rFonts w:ascii="Cambria Math" w:hAnsi="Cambria Math"/>
                      <w:sz w:val="24"/>
                      <w:szCs w:val="24"/>
                    </w:rPr>
                    <m:t>1,</m:t>
                  </m:r>
                </m:e>
                <m:e>
                  <m:r>
                    <w:rPr>
                      <w:rFonts w:ascii="Cambria Math" w:hAnsi="Cambria Math"/>
                      <w:sz w:val="24"/>
                      <w:szCs w:val="24"/>
                    </w:rPr>
                    <m:t>x=48</m:t>
                  </m:r>
                </m:e>
              </m:mr>
            </m:m>
          </m:e>
        </m:d>
      </m:oMath>
      <w:r w:rsidR="006E7692" w:rsidRPr="001F4B03">
        <w:rPr>
          <w:sz w:val="24"/>
          <w:szCs w:val="24"/>
        </w:rPr>
        <w:t xml:space="preserve"> </w:t>
      </w:r>
      <w:r w:rsidR="006E7692" w:rsidRPr="001F4B03">
        <w:rPr>
          <w:sz w:val="24"/>
          <w:szCs w:val="24"/>
        </w:rPr>
        <w:tab/>
        <w:t>(5)</w:t>
      </w:r>
    </w:p>
    <w:p w14:paraId="1CF4D879" w14:textId="77777777" w:rsidR="006E7692" w:rsidRPr="001F4B03" w:rsidRDefault="006E7692" w:rsidP="006E7692">
      <w:pPr>
        <w:pStyle w:val="ListParagraph"/>
        <w:widowControl/>
        <w:numPr>
          <w:ilvl w:val="0"/>
          <w:numId w:val="9"/>
        </w:numPr>
        <w:autoSpaceDE/>
        <w:autoSpaceDN/>
        <w:ind w:left="284" w:hanging="284"/>
        <w:jc w:val="both"/>
        <w:rPr>
          <w:sz w:val="24"/>
          <w:szCs w:val="24"/>
          <w:lang w:val="en-US"/>
        </w:rPr>
      </w:pPr>
      <w:proofErr w:type="spellStart"/>
      <w:r w:rsidRPr="001F4B03">
        <w:rPr>
          <w:sz w:val="24"/>
          <w:szCs w:val="24"/>
          <w:lang w:val="en-US"/>
        </w:rPr>
        <w:t>Variabel</w:t>
      </w:r>
      <w:proofErr w:type="spellEnd"/>
      <w:r w:rsidRPr="001F4B03">
        <w:rPr>
          <w:sz w:val="24"/>
          <w:szCs w:val="24"/>
          <w:lang w:val="en-US"/>
        </w:rPr>
        <w:t xml:space="preserve"> </w:t>
      </w:r>
      <w:proofErr w:type="spellStart"/>
      <w:r w:rsidRPr="001F4B03">
        <w:rPr>
          <w:sz w:val="24"/>
          <w:szCs w:val="24"/>
          <w:lang w:val="en-US"/>
        </w:rPr>
        <w:t>Berat</w:t>
      </w:r>
      <w:proofErr w:type="spellEnd"/>
      <w:r w:rsidRPr="001F4B03">
        <w:rPr>
          <w:sz w:val="24"/>
          <w:szCs w:val="24"/>
          <w:lang w:val="en-US"/>
        </w:rPr>
        <w:t xml:space="preserve"> Badan</w:t>
      </w:r>
    </w:p>
    <w:p w14:paraId="78214BDB" w14:textId="77777777" w:rsidR="006E7692" w:rsidRPr="001F4B03" w:rsidRDefault="006E7692" w:rsidP="006E7692">
      <w:pPr>
        <w:pStyle w:val="ListParagraph"/>
        <w:widowControl/>
        <w:numPr>
          <w:ilvl w:val="1"/>
          <w:numId w:val="9"/>
        </w:numPr>
        <w:autoSpaceDE/>
        <w:autoSpaceDN/>
        <w:ind w:left="284" w:firstLine="0"/>
        <w:jc w:val="both"/>
        <w:rPr>
          <w:sz w:val="24"/>
          <w:szCs w:val="24"/>
          <w:lang w:val="en-US"/>
        </w:rPr>
      </w:pPr>
      <w:proofErr w:type="spellStart"/>
      <w:r w:rsidRPr="001F4B03">
        <w:rPr>
          <w:sz w:val="24"/>
          <w:szCs w:val="24"/>
          <w:lang w:val="en-US"/>
        </w:rPr>
        <w:t>Jenis</w:t>
      </w:r>
      <w:proofErr w:type="spellEnd"/>
      <w:r w:rsidRPr="001F4B03">
        <w:rPr>
          <w:sz w:val="24"/>
          <w:szCs w:val="24"/>
          <w:lang w:val="en-US"/>
        </w:rPr>
        <w:t xml:space="preserve"> </w:t>
      </w:r>
      <w:proofErr w:type="spellStart"/>
      <w:r w:rsidRPr="001F4B03">
        <w:rPr>
          <w:sz w:val="24"/>
          <w:szCs w:val="24"/>
          <w:lang w:val="en-US"/>
        </w:rPr>
        <w:t>kelamin</w:t>
      </w:r>
      <w:proofErr w:type="spellEnd"/>
      <w:r w:rsidRPr="001F4B03">
        <w:rPr>
          <w:sz w:val="24"/>
          <w:szCs w:val="24"/>
          <w:lang w:val="en-US"/>
        </w:rPr>
        <w:t xml:space="preserve"> </w:t>
      </w:r>
      <w:proofErr w:type="spellStart"/>
      <w:r w:rsidRPr="001F4B03">
        <w:rPr>
          <w:sz w:val="24"/>
          <w:szCs w:val="24"/>
          <w:lang w:val="en-US"/>
        </w:rPr>
        <w:t>laki-laki</w:t>
      </w:r>
      <w:proofErr w:type="spellEnd"/>
    </w:p>
    <w:p w14:paraId="30680FB7" w14:textId="3A971111" w:rsidR="006E7692" w:rsidRPr="001F4B03" w:rsidRDefault="006E7692" w:rsidP="006E7692">
      <w:pPr>
        <w:pStyle w:val="ListParagraph"/>
        <w:ind w:left="709" w:firstLine="0"/>
        <w:jc w:val="both"/>
        <w:rPr>
          <w:sz w:val="24"/>
          <w:szCs w:val="24"/>
          <w:lang w:val="en-US"/>
        </w:rPr>
      </w:pPr>
      <w:r>
        <w:rPr>
          <w:sz w:val="24"/>
          <w:szCs w:val="24"/>
          <w:lang w:val="en-US"/>
        </w:rPr>
        <w:t xml:space="preserve">Pada </w:t>
      </w:r>
      <w:r w:rsidR="00075791">
        <w:rPr>
          <w:sz w:val="24"/>
          <w:szCs w:val="24"/>
          <w:lang w:val="id-ID"/>
        </w:rPr>
        <w:t>g</w:t>
      </w:r>
      <w:proofErr w:type="spellStart"/>
      <w:r>
        <w:rPr>
          <w:sz w:val="24"/>
          <w:szCs w:val="24"/>
          <w:lang w:val="en-US"/>
        </w:rPr>
        <w:t>ambar</w:t>
      </w:r>
      <w:proofErr w:type="spellEnd"/>
      <w:r>
        <w:rPr>
          <w:sz w:val="24"/>
          <w:szCs w:val="24"/>
          <w:lang w:val="en-US"/>
        </w:rPr>
        <w:t xml:space="preserve"> 2 </w:t>
      </w:r>
      <w:proofErr w:type="spellStart"/>
      <w:r>
        <w:rPr>
          <w:sz w:val="24"/>
          <w:szCs w:val="24"/>
          <w:lang w:val="en-US"/>
        </w:rPr>
        <w:t>dijelaskan</w:t>
      </w:r>
      <w:proofErr w:type="spellEnd"/>
      <w:r>
        <w:rPr>
          <w:sz w:val="24"/>
          <w:szCs w:val="24"/>
          <w:lang w:val="en-US"/>
        </w:rPr>
        <w:t xml:space="preserve"> </w:t>
      </w:r>
      <w:r w:rsidRPr="001F4B03">
        <w:rPr>
          <w:sz w:val="24"/>
          <w:szCs w:val="24"/>
        </w:rPr>
        <w:t xml:space="preserve">fungsi keanggotaan dari himpunan – himpunan </w:t>
      </w:r>
      <w:r w:rsidR="00075791" w:rsidRPr="00075791">
        <w:rPr>
          <w:i/>
          <w:iCs/>
          <w:sz w:val="24"/>
          <w:szCs w:val="24"/>
        </w:rPr>
        <w:t>fuzzy</w:t>
      </w:r>
      <w:r w:rsidRPr="001F4B03">
        <w:rPr>
          <w:sz w:val="24"/>
          <w:szCs w:val="24"/>
        </w:rPr>
        <w:t xml:space="preserve"> berat badan untuk jenis laki – laki</w:t>
      </w:r>
      <w:r>
        <w:rPr>
          <w:sz w:val="24"/>
          <w:szCs w:val="24"/>
          <w:lang w:val="en-US"/>
        </w:rPr>
        <w:t>.</w:t>
      </w:r>
      <w:r w:rsidRPr="001F4B03">
        <w:rPr>
          <w:sz w:val="24"/>
          <w:szCs w:val="24"/>
        </w:rPr>
        <w:t xml:space="preserve"> </w:t>
      </w:r>
    </w:p>
    <w:p w14:paraId="232F9C66" w14:textId="5C5F6A3E" w:rsidR="006E7692" w:rsidRPr="001F4B03" w:rsidRDefault="00431FAB" w:rsidP="006E7692">
      <w:pPr>
        <w:pStyle w:val="ListParagraph"/>
        <w:spacing w:after="20" w:line="480" w:lineRule="auto"/>
        <w:ind w:left="2694" w:hanging="1"/>
        <w:jc w:val="both"/>
        <w:rPr>
          <w:sz w:val="24"/>
          <w:szCs w:val="24"/>
          <w:lang w:val="en-US"/>
        </w:rPr>
      </w:pPr>
      <w:r>
        <w:rPr>
          <w:noProof/>
        </w:rPr>
        <mc:AlternateContent>
          <mc:Choice Requires="wpg">
            <w:drawing>
              <wp:inline distT="0" distB="0" distL="0" distR="0" wp14:anchorId="01C00271" wp14:editId="5793CE55">
                <wp:extent cx="2743200" cy="1395095"/>
                <wp:effectExtent l="0" t="0" r="0" b="0"/>
                <wp:docPr id="10" name="Group 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0" cy="1395095"/>
                          <a:chOff x="1620" y="-127"/>
                          <a:chExt cx="4320" cy="2796"/>
                        </a:xfrm>
                      </wpg:grpSpPr>
                      <pic:pic xmlns:pic="http://schemas.openxmlformats.org/drawingml/2006/picture">
                        <pic:nvPicPr>
                          <pic:cNvPr id="11" name="Picture 39"/>
                          <pic:cNvPicPr>
                            <a:picLocks noChangeAspect="1" noChangeArrowheads="1"/>
                          </pic:cNvPicPr>
                        </pic:nvPicPr>
                        <pic:blipFill rotWithShape="1">
                          <a:blip r:embed="rId17"/>
                          <a:srcRect t="16049"/>
                          <a:stretch/>
                        </pic:blipFill>
                        <pic:spPr bwMode="auto">
                          <a:xfrm>
                            <a:off x="1620" y="-127"/>
                            <a:ext cx="4320" cy="2796"/>
                          </a:xfrm>
                          <a:prstGeom prst="rect">
                            <a:avLst/>
                          </a:prstGeom>
                          <a:noFill/>
                        </pic:spPr>
                      </pic:pic>
                      <pic:pic xmlns:pic="http://schemas.openxmlformats.org/drawingml/2006/picture">
                        <pic:nvPicPr>
                          <pic:cNvPr id="12" name="Picture 40"/>
                          <pic:cNvPicPr>
                            <a:picLocks noChangeAspect="1" noChangeArrowheads="1"/>
                          </pic:cNvPicPr>
                        </pic:nvPicPr>
                        <pic:blipFill>
                          <a:blip r:embed="rId18"/>
                          <a:srcRect/>
                          <a:stretch>
                            <a:fillRect/>
                          </a:stretch>
                        </pic:blipFill>
                        <pic:spPr bwMode="auto">
                          <a:xfrm>
                            <a:off x="1620" y="1004"/>
                            <a:ext cx="4320" cy="1665"/>
                          </a:xfrm>
                          <a:prstGeom prst="rect">
                            <a:avLst/>
                          </a:prstGeom>
                          <a:noFill/>
                        </pic:spPr>
                      </pic:pic>
                    </wpg:wgp>
                  </a:graphicData>
                </a:graphic>
              </wp:inline>
            </w:drawing>
          </mc:Choice>
          <mc:Fallback>
            <w:pict>
              <v:group w14:anchorId="360C4A63" id="Group 37" o:spid="_x0000_s1026" style="width:3in;height:109.85pt;mso-position-horizontal-relative:char;mso-position-vertical-relative:line" coordorigin="1620,-127" coordsize="4320,2796"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ZYbOirwCAAAICAAADgAAAGRycy9lMm9Eb2MueG1s1FVd&#10;T9swFH2ftP9g5R3y0VLWqC2axkCT2IbGpj27jpNYxB+6dpvy73dtJxUUNCY2HvaQyPa1r88959he&#10;nO1kR7YcrNBqmeTHWUK4YroSqlkmP75fHL1LiHVUVbTTii+TO26Ts9XbN4velLzQre4qDgSTKFv2&#10;Zpm0zpkyTS1ruaT2WBuuMFhrkNRhF5q0AtpjdtmlRZbN0l5DZUAzbi2Onsdgsgr565oz97WuLXek&#10;WyaIzYU/hP/a/9PVgpYNUNMKNsCgL0AhqVC46T7VOXWUbEA8SiUFA2117Y6Zlqmua8F4qAGrybOD&#10;ai5Bb0yopSn7xuxpQmoPeHpxWvZlew1EVKgd0qOoRI3CtmRy6snpTVPinEswN+YaYoXYvNLs1mI4&#10;PYz7fhMnk3X/WVeYj26cDuTsapA+BZZNdkGDu70GfOcIw8HidDpBYRPCMJZP5ifZ/CSqxFqU0q/L&#10;ZwXGMXyUFwEkLVn7cVjvV8fFxel85lemtIwbB7ADuNXCCFbiN5CKrUekPm8+XOU2wJMhifyjHJLC&#10;7cYcof6GOrEWnXB3wcvIkQeltteCea59554++agPhv2uZDL35Y2z4hrqawrqEKU/tFQ1/L01eAyQ&#10;Nlw/DgHovuW0sn7Yc/QwS+g+wLHuhLkQXUdAu5/CtTctNShtHnT1wYECPFoH1nyCxWj7c802kisX&#10;zzHwDtnQyrbC2IRAyeWaoy3hUxUQ0tIC+4aF+DOcz7JpKB5HHXDH2rGGEWfkxaJnn7XhE3Yazfgb&#10;MyHRYN0l15L4BgJFbIENur2yLvpunOJNr7Tnb8TpkQ20I/URLTb+HzcWh26chsv0oY9e242e11c2&#10;XxEvn8F8KN/ecr5Zo6TelFHuwYuDrn9jxTzLpnHjx1bMZ7NwI+7vtX9sxXBN4nMTbs7hafTv2f0+&#10;tu8/4KtfAAAA//8DAFBLAwQKAAAAAAAAACEAiprwVk8mAABPJgAAFQAAAGRycy9tZWRpYS9pbWFn&#10;ZTEuanBlZ//Y/+AAEEpGSUYAAQEBAGAAYAAA/9sAQwADAgIDAgIDAwMDBAMDBAUIBQUEBAUKBwcG&#10;CAwKDAwLCgsLDQ4SEA0OEQ4LCxAWEBETFBUVFQwPFxgWFBgSFBUU/9sAQwEDBAQFBAUJBQUJFA0L&#10;DRQUFBQUFBQUFBQUFBQUFBQUFBQUFBQUFBQUFBQUFBQUFBQUFBQUFBQUFBQUFBQUFBQU/8AAEQgA&#10;3gEg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VOiiigAooooAKKK/ET4pftMfFL4C/En9oTwGfiZ4g16cH7Jpuo6nrF0j2f+lRbhaJ5/7qTZ&#10;L95W+7Gfl5+UA/buivwa0T9sf4weF/jd4Mubvx1r11pHh2bTNI1eHUtXvH0+WfZtuPtf73a7bvP+&#10;b+LyN3zbdx5fxh+038VdM8aePLhfjj410u80vWZDpmkjWL2eG6X7UwZP9b5SrGoHysu1vu4oA/oN&#10;or8QrT9sz4lab4d+OWp6x471+81fU9N0u1tIP7XltF0i/uNr3AtIl/1TQ7J02LtbbGdx+Vq4XWf2&#10;qvjLbfAy40W9+KXi+38R6F4ra2nmXWJ0u0ieCUbHuFfdKvmwyYUs23Z8vWgD996K/nv1n9rH42aL&#10;4b8RaLoXxm8VeIPDP2+zZvEM1/cQ33mNFI6xRvLIZ4kbZJuVG2sYU/vfN1fxG+NHi7wT8P8AR/EH&#10;gX9rXxv8Q7tr21OqaZPHqVkdNmaKV40824mbzVykysqfK2zLfw0AfvLRXzV+0r4116y/YW8UeJ7L&#10;WL3TvEI8LwXy6nYTta3CTssbM6PFt2/eP3fWvyN+Hf7WvxS8Max4fv1+O3iu/N+lzbazZarqVxcJ&#10;psGNpmTz2ZJJfK3yx7F3K6IvzMdrAH9A9Ffg18OvjJ4l1n4Xaxr17+1l4+t/iDBZX723gfzNSmFw&#10;qQN8/wBtaVok+Te/3dw8v5WVtrCr8Bv2t/i/4b+JPw91Cx+K3ibxneX161vqvhzXru8vrSGDzdpL&#10;ebKyvui3vuTaU2UAfvfRX4N+E/2mfit8ZPjD4htLz4seP/Dtp4rhu5dGns7qVEtfLl82LZbpPFGi&#10;7bZ4maI/Lvf73zV9Gf8ABLu1+L/xt8QXvjzVfjn4pn0nw5qC2t34b1ee41G31KJ49/LSz7Yj/tbG&#10;agD9WKK/ny8YftN/FXTPGnjy4X44+NdLvNL1mQ6ZpI1i9nhul+1MGT/W+UqxqB8rLtb7uK9F+MX7&#10;bXxk0z44+G/Edx4p8RaMui22lReIdL0q6b+y2ujF5syLb+Y0D+Ym77/3mR9vyqKAP3Ior8LZ/ip8&#10;e/iZ4n+OHivTfjT4m0hvAs0mqHTV1S4gtZYFuvK8uOKJvKXb8nybNrfxUfH39vP4wfFTSfh9r2ia&#10;5q3gu/0nQPtusP4f1mWC1vXF+1usz267V++ifKd/+s/u0AfulRX4VeIv24fiN4a/aXudcX4j+I5/&#10;CeoJB51k9/OLRbe5s4900Vv8yxbd/mrsVW/u7c19VfBT4reNtY/4JU+PPFt74w1+88WW/wBv8jXb&#10;jVZ3votsqBNtwz702/71AH6V0V+ZPw7/AGsfGvhv/glxqnjvW/E2ran4x+2XGh6brUmya6iZn2xO&#10;7vy235/nbc1fL/hL9qz4lr+yl8VtI1Hx/wCOF8c6brel3MOp3Gs3X2i1tyzRSwrK0vmp84+ZPu0A&#10;futRX4N+If2tPix8SrD4neLbH4k+MNF07TLLT7DTdNt9Xlg2K08Sib906r5rLC+5vmZvPxubHzen&#10;/tG/tW6437FnwH/4RX4xagfH/wC8Ov8A9keJ3/tT7jY+1+VL5vX/AJ60AfsrRX5kf8FE/wBofx74&#10;V+Fvwd8F+Bte8TaZ4q8QaZDq15c6I7pc3UawL8nnI3m7t29m2/e/ir5q8Y/tu/FDRvBPwB8U6Z4s&#10;8RWl1p1td2+pQvrMs6a08F19+4VvlfcjbfnV9tAH7mUV+C2jftB/F8p8I9TvPi540upPEfiC4muU&#10;GuXUaeV9pt4vJ2rJtK/I7bB8q+Zt21+9NABRRRQAUUUUAFFFFABRRRQAV+eX7aH/AATj8V/tH/tE&#10;6b4/0bXdAGiSQ2tvqWmarJcQTFImw4ieKOTduTP93bX6G0UAfkXN/wAEcfiBrngvxDqWueK9Al+J&#10;N5qa3Fq9vfSrpbQPua487/Q/M83d93b8tLdf8EkPinrOk+N5tZ1fwDL4j1m9hvbC6gvb3ZbSea7X&#10;H/Ltu2sr4C/N23cqrV+udFAH5Gax/wAEk/i9rmvX/wBr8SeCho2sala6pqfk3t4LlZVWT7QsGbXb&#10;t3XM+3d6JuP3qp+Of+CN/wATYde17TfA3irwz/whFxex3Fkuu39x9uZY1dU87yrPZu/eyfd+Xmv1&#10;/ooA/GfUP+COfxr12S5vrnxR8Por13jCQ2jzwW+3aQ3yxWaqn8HCr82Xbr97pPFn/BLr9pDxn4Ys&#10;vD2oeKPhVbaJYzfaYrXSbEadul2BN8jW2mxtK23jc5av10ooA+MtA/Zw+PviL9lL4jfDL4k+NfDP&#10;iHXtVso9P8PXFnugtLO3VFXZKyWkbfwf3Xr5K8J/8EgfjBZ6/wCHf7X8T+BodK0y689pNMmukvHG&#10;/ft81bWN2Py/K7P8mfl/u1+wVFAH5JeGv+CZH7RfhDwvqHhnT/EfwlGmajaT2dy8lluvXjlT51+2&#10;/wBnfaeuGVRJt+QfLt+WorT/AIJJ/F/w9YeGr3QfEXgm18S2Vne2l5cfbryONjMZVimiZLXf5ipM&#10;fmb+4n92v1yooA/KKT/gjt4o8NQeAdc8K+KtIuvFOnyxXGu2Gr3UqWLyxy7/APRZY7bftONu2SP/&#10;AGt38NfUH/BO79knxj+yN4L8X6P4v1HQ9SudWv47uCTRJ5ZERVi2fN5kUdfXtFAH49eMf+CRvxs1&#10;zxF4qvLPxH8PhY6xfyXg+0zXD3CI0rOgVzZsyfe+bY3zd91bVp/wRj8UXvgnxG2s+OdPm8bRSxp4&#10;fnimlk0+W2RNmy7VoPNibaibdjOq/d2tX610UAfkP4c/4Jd/tN+EdO8XWGlfEDwLDa+LbX7HrYmu&#10;rqd72LdvwzPYsynd/EpVqm0H/gjJ4rmsfFq674j8PrfrZLH4cbR764jie6Uhd96sts7KjJ85WJj8&#10;x+X5a/XKigD8fPD/APwR9+LIi19fEPiXwbqMlzpP2SwmhvrqR4LiN4vJ+Z7P5UVYtjbfm2fKtfVf&#10;wy/Yu8beC/2CPFnwRv8AU9Am8U6t9rMF5bTzmyXzHRl3O0Sv/B/cr7YooA/JWw/4Ji/tI3nw90j4&#10;a6p8RvCI+G9rqX9oS6LZX1xG7MzDzW3fYfnfH3d7MqtTPHn/AAR28e6R4j8Q2fw38XeHLnwhqdul&#10;tEfE89xHfxIJYpdjeRAyN88SfP8A3f4Vr9baKAPyc+IP/BJf4nJq+uQeBfEfg2z8La1YWdtNp9/N&#10;eweTLEIm+VUhkVzvi/1r/M3mP8qlq2PiP/wSBvNR+C3gPTfByeGNL+JFnu/4SbWbzVb97W8+X5fJ&#10;XynHX0iSv1LooA/LU/8ABMP41fGj4heHrv46/E/R9U8NaVZCwRfDszm6hgjXCQwo9rFEnu+1j6q1&#10;chY/8Eivixp+uaRaHxB4Fu/Cel65JqCQXNzdPczW8jw7klX7HscmO3T5fu7t/rX680UAfkZov/BJ&#10;P4v6N4o0AW/iPwS3hzRtfbVrffe3gu3iZ4Plf/Rdu7Zbp/wLdX650UUAFFFFABRRRQAUUUUAFFFF&#10;ABRRRQAUUV+Wn/BQX9uX4vfAz9pFPB/g3xRp/hzQbDTYb5optNiuDeOys+yV3jkb5tmxdmz7/wAz&#10;D7wAP1Lor8gvgP8A8FaviN4ZvPENr8T/AA6fF/l3cc09z50Wl/2HbeakLp5EVqzS7XlX7zbu1bX/&#10;AA+41SPxXqMy/CyxufDBRVs7X+2Ggvlfdy8svlMjbv7ixjb/AH3oA/WOivgz9nj/AIKj2Px4+LOi&#10;eE73wC/hTR9durix03WJtX+1vcXEaq4ia3SAbNyyp8xfaufvNX3nQAUV8g/8FGfjZ8Uvgn8MdD1X&#10;4bLfWSTag39t63Z6MuovplmqD59r/ulDH/np9NyV8s/Dr/gslqXhHRdK0Xxv4cTx9f26P9t8VaPd&#10;CxFx94pstXgXd/AGb911fany7nAP1kor8fvh7/wWJ8d+E/FGvN4+8LR69ZXWouItHtwuny6LErKv&#10;lo+xmuD/AKzcsqq25B+8+bavd3v/AAWne00B7qX4QPY6he23n6Uv/CQpPby/vXid5cQKyhXR/l6t&#10;j+HIagD9RqK8T/ZI+KHi/wCNHwD8NeN/GsOh2ura3G93FBoEc0dukBb5Nyyuzb+u75ite2UAFFFF&#10;ABRX5d/Hf/gqN8RPhH+0h4o8FR6b4NTwxouuRac8t5YXz332Y/62bck2z5f93+NNqv8ANXTQ/wDB&#10;Z3wZd+GluLf4b69ca/8AbJFk0qC6jdEsUG57lpdv3tnmN5Wz/lm+51XDEA/R6ivzR+E3/BW3WvjB&#10;8cvA/hTSvhiltpGtSGzvLZNTWe9WdnbZJFI4ij2KoDMrKGbnDfL836XUAFFFFABRRRQAUUUUAFFF&#10;FABRRRQAUUUUAFFFFABRRRQAUUUUAFfNPx2/YP8Aht+0D48v/GHiRtcs9XvNIbSLg6bfKscseRsd&#10;o5Edd8f8P8O7Dbdyqw+lq+ePB/xW+KPxS1PxEfC9n4SstO0y9a02ax9qMv8A31H8jfpQB4Lrf/BH&#10;r4Z2vgjXrHwp4l8T6frmoaabGK51W4guIGdbhJ0eVEgVuWiRTsZfl/h3dfIPgp/wRy8UW2vSx/FL&#10;x9Ba+HIoZlgtvBV7Kbh5ZlCP89xbqiKyfK3ytuHy1+gX/F9/+qd/+T9cz4++Ivxc+Fugx69r8Pgq&#10;40pLiOKWPTY7t5trN/DvZVpgcb8Hf+Cafwo+Cvirw1r+m33iXVb3w9ez6hYR6pfRGNZ5UiTe3lQx&#10;7tvkpjtn7wavraqWm30eq6da3kW5Y54lmUN94Ky5FXaQHhn7Rn7J3gX9qLT9IXxQl/pusaTMsljr&#10;+hTpBqFthtxRJWR/lzzgr1+ZcV4XB/wSE+B0E1tH/aHjFrJEjNxYDVIvJupVV1WaX9xu3fvG+4yr&#10;/s43Z+56KAPghf8Agjh8GbayNpB4m8fQCUlLh49Utd08fyMqMPsu3arxhh8v3jzn5dvC/HL/AII7&#10;6Xq/g/Q4Phf4uvYdZ0xTaCLxfcK9vLA00sv37e33I6tM/wDAysuPu/er7X0b47wa78aL74f2+kMv&#10;2NJDLqDXHG9Vzt8vb/7NXrVAHif7Jvwl8X/BH4I6R4W8c+LX8Y+IYHkeW/M81wsSn7sMTy/MyKo+&#10;X5V/3a9soooAKKK+fvDXxU+JfxO1rxH/AMIdbeFrbSNLvWtF/t1LlLhv+/TMtAHm/wAUf+CXvws+&#10;LnxI13xhreveMI7nXNQXUb3TLPUbeOyllUbR8vkbvu7+d2753+bmub0b/gkF8GdGfzYNe8avcCG7&#10;tnmfULXcyXEHksP+PXb8qs7Kf7z/ADbulfR//F9/+qd/+T9H/F9/+qd/+T9AHzr4L/4JHfCjwB4t&#10;0nxJovjH4hWmr6Zcx3UE8Wq2qEMrf3ktVbt83NfdFeQ/8X3/AOqd/wDk/V/w7/wuD+3LX+3v+EJ/&#10;sff/AKV/Z3237Rs/2N3y7vrQB6fRRRQAUUUUAFFFFABRRRQAUUUUAFFFFABRRRQAUUUUAFfMP/BQ&#10;zxF4n8Jfsx+J9b8NePU8A3FpGrtcxx4u7w7vkt7ebzU8l2P8SqzcfLX09XJ+NPhn4Q+Jdra23i/w&#10;pofiu3tm8yCHWtOiukifGCyrKrbfSgDyv9hfxvL8Q/2Vfh5q97r0viPV2sPLv764u/tVwZ1dt6yu&#10;zMxf/e+aqv7IPX4h/wDYab/2avRvhH8DvAvwK0m+0rwL4Ys/DdleXJvJ0tmdzJK3953Zmx/dX7q/&#10;wivOf2QevxD/AOw03/s1MT3PoquU+JOgR+LvAWv6TKZSl1ZyR/6P98tt3Ltrq6KQzxf9lPxE+u/C&#10;GwtbjyUudKlksXgjG14lU/LvT+Fq9or5s+ElxJ4B/aH8a+Dfs8ltp+p/8TGyiTa6D1d23b/mr6Tp&#10;sSCqt7eQ2FpNc3DhIIUaV3/uqvWrVebfH7xWfCHwm8QXy3H2O6lt/s1vJs3/AL2T5QvSkM+SNLa/&#10;029034l7Guof+Epk26ld5eN4W2j9833k2/w7ytffMM8dxCksTpLG67ldfustfPb/AAoz+yZ/Yv8A&#10;ZedT+w/2h5H2gf8AHx9/fv3bfu/hXoXwA8Wnxh8JvD981x9ruo4Ps1w+zZ+9j+UrT6Aek0UUUgOQ&#10;+KXiN/CXw68Q6xEjSPaWcjqqPsYt90fN2riv2W/DcWhfCLTr0yJc3usM1/c3Aj2O7N/fb+Pb/erE&#10;/bAvzJ4N0PQAu0azqscP2nP+q299n8Ve36Pp40vSrGy3eZ9lgjh3/wB7au2n0EaFFFFIYUUUUAFF&#10;FFABRRRQAUUUUAFFFFABRRRQAUUUUAFFFFABRRRQAUUUUAFfOv7IPX4h/wDYab/2avoqvnX9kHr8&#10;Q/8AsNN/7NTE9z6KooopDPnH9omVPAHxJ8BeOopEhIuPsN2it5Bli/6aS/3R6NX0Pb3EV3AksTpL&#10;DIu5XXlWWvN/2h/B7+N/hLrVjAkj3UEf2uBInVN7x/NyW421c+BXjRPHfwu0LUw0ZnSH7POsUbIi&#10;SR/IVG76CgD0OvnP9rHVX1F/B/hCEyXEmqakklxYRQs7TRK3bj6/dr6Mr501fPjv9rLSrXPnWPhe&#10;y87z7MZ2St/BK3zf+y00I96/sm2/sn+zPK/0PyPs/lbj/qtu3GfpXgn7L7SeFPEfjzwLO8jSaXe+&#10;dBGkhe3iibsm75s/8Br6Mr5s8V2Vv4F/a08NapBbxyHxFatbyJHH5Wx/u72P8bGhBZH0nRRRSGfO&#10;fjJV8XftceFNO2/ZX0Kxa787G/zs/Ns/2K+jK+c/2cM+JviV8TPFwP2Y3F99j+xff27T9/f+H92v&#10;oymxIKKKKQwooooAKKKKACiiigAooooAKKKKACiiigAooooAKKKKACiiigAooooAK+df2QevxD/7&#10;DTf+zV9FV86/sg9fiH/2Gm/9mpie59FUUUUhlW8s4b+0mt7hN8MyNG6f3lbrXgf7Ml5L4Y13xr8P&#10;523/ANjXzT2/kj90kTH7m/7xP+9X0NXzZ40srX4b/tReHfEjW8MWn6/C1pNP5awRQyt8u936O7U0&#10;I+jJp47eFpZWWONF3M7dFFfP37M0EviTxX8QfGs0bRz6hqDW8Twj/Rpo1/jT+9/31Xq3xa18eGfh&#10;r4k1PyftPkWUn7vfs3bvl6/jXJ/sueH/APhH/gvoY87zftm675Tbs3N92gOp69Xg/wC1zo0tx8PL&#10;LXbeCa4udCv47xERN6bf42f/AGa94rnfHPh6PxV4P1nSJoRcpeWskQi37N7bflG7/exQtBj/AAZ4&#10;kh8W+FtM1i3kSWO8t1m3pGyLk/exu98/lWb8Wtf/AOEZ+G3iTU/J+0fZ7KTMe/Zu3Db1/GvPv2Tf&#10;EEmpfDD+yLu482/0O6kspYdmPJX+BMr8rVS/a/vzJ4L0PQNmBrOqxw/ac/6rb32fx0uouh0P7LWh&#10;f2H8F9EH2g3P2zfeZ2bdm5vu169Wfo+njS9KsbLd5n2WCOHf/e2rtrQoGFFFFABRRRQAUUUUAFFF&#10;FABRRRQAUUUUAFFFFABRRRQAUUUUAFFFFABRRRQAV86/sg9fiH/2Gm/9mr6Kr51/ZB6/EP8A7DTf&#10;+zUxPc+iqKKKQwrwn9rXwxcap8OLfWrLzPtugXS3ybXXYi/xuwb72K92rF8U6LH4j8O6lpksME63&#10;VvJD5dwm9NxX5dwoA+e/2ifF8PjD4L+C7WB/tKeJLu3T7ft2bGX7z7No/i/3a+jtH08aXpFhZb/N&#10;+ywRw7/721dtfEvwKhuPEvxY8HaFc3Mnn+FRdu0zfOj7XP7tP7i/52191U32EtQooopDPnL4bg+C&#10;P2mPGfhxv3dvrFuuo2lvacW8X8WWT5fn/wB2neJ1bx7+1X4etbXKweGLU3M9zD++Vmb/AJZv/co/&#10;aPU+GfiT8M/Fx/0n7PffZPsv3Pvfx7/+B/3af+zLFL4m8VfEDxvMjpLqGofZ4Xi/49pol/jT+99d&#10;1PzJPoiiiikUFFFFABRRRQAUUUUAFFFFABRRRQAUUUUAFFFFABRRRQAUUUUAFFFFABRRRQAV86/s&#10;g9fiH/2Gm/8AZq+iq+df2QevxD/7DTf+zUxPc+iqKKKQwoorlviR4ij8J+Ate1aQzKlrZyvm2++G&#10;2/Lt/GgD5m+D/jS1v/2qPEd0sMENlq8txDBNfx7JfNj2fJE+77395a+wq+Gl8LXngn4UfDvx4uyO&#10;+TV2u7rU0fe6xTN/Erfff5P7rV9t2V5Df2kNxbuHgmRZUf8AvK3SqfkJFqiiipGeP/tTadY6j8Fd&#10;bF9cfZhB5c0HzrH5sqt8ifNS/stadY6b8FNDFhc/afPDT3Hzq+yVm+dflrm/2sryXVNI8MeELcpN&#10;JrepRpNBEN9wIl/jRf8A7Go/2WLubQLvxr4Jun+zz6RqLy29l97yom/2/wCP/vqn0F1PoeiiikMK&#10;KKKACiiigAooooAKKKKACiiigAooooAKKKKACiiigAooooAKKKKACiiigAr51/ZB6/EP/sNN/wCz&#10;V9FV86/sg9fiH/2Gm/8AZqYnufRVFFFIYV4R+1zqz2/wui0u2uZItS1a9htoIImKfaP7ybumP96v&#10;d6+c/jFnx58fPAnhJM3lnYA6jf2WNhQdn3/L/wCOtTW4nsdt4m+GtlP8BJvC3kx2SW+l4Tzl8/yJ&#10;VXfn5m+9v/2qj/Zl8Vz+LPg/o892kgntd1k8k03mNL5fG/NetV84/Ac/8IV8YviH4Ok/c20twNRt&#10;ftg8u4n3ddn3d6fRaNxn0dRRVW9vYdOs57q5fZBCjSu/91V60gPn7Wc+Ov2stKtCfOsvDNl9o8+z&#10;GdkrfwSt83/stLq+fAv7WmlXWPJs/FFkYfIs/wCOVf45R8v/ALNUn7MNtJ4p1rxp8QJ02nWb1obd&#10;oTiJ4l77G+dT/vVL+2Fp2zwboevlt50bVI5vs3/Pbd/t/wAH3aYj6BorJ8Na5B4l0Gw1S1kSSC8g&#10;WZDE+9fmGeG71rUhhRRRQAUUUUAFFFFABRRRQAUUUUAFFFFABRRRQAUUUUAFFFFABRRRQAUUUUAF&#10;fOv7IPX4h/8AYab/ANmr6Kr51/ZB6/EP/sNN/wCzUxPc+iqKKKQwr5z+FJ/4TD9pHx7r0v8Ap8Gm&#10;xpY2WoQj9yo7puX5Xavb/F+sLoPhjVNQa5S0+y2skqzylQiOFO373vXkP7IWhzWnw5utauhML7W7&#10;2S5l85NiP/ddfl/ioEe9185/G4H4efGvwR41iykN+50q98n5ppV/3W+XvX0ZXkP7THhOTxX8LL+S&#10;1Rv7T0xlvrV4oPMl3L12fxJ/ve1Az16vPPjr4zXwL8Ltd1LfH57W5t4FljZ0eST5ADt+tW/hB4xj&#10;8e/DvQ9YV0eaWBVnVZxOUlX5XDP/AHq8v/amuZteuvBXgu1k+0T6tqKy3Fh9zzol/wBtvu/99U7a&#10;2A7v9nfw2nhv4P8Ahy2Fo9nPJbi4uEm3b/Nbq3zV03xD8NL4y8EaxojCT/TbZ4l8llRt38PLe+K3&#10;bOzhsLSG2t0CQQqsaJ/dVelWqQjxT9lfxS2sfDJNIudiahoM7adPCit8m37uX6Of92va6+cfg5nw&#10;F8fPHfhJ82NnfgajYWWN5cd33fN/481fR1NjQUUUUgCiiigAooooAKKKKACiiigAooooAKKKKACi&#10;iigAooooAKKKKACiisTxbro8NeFdZ1jyftB06zmu/K37N/loz7d3/AaANuvnX9kHr8Q/+w03/s1f&#10;Gf7L/wC3J8YPFnxu+Fo8WeKT4i8K+P7zULOLw+dOs7X+zfLl2xP9oigDzbf+AV9mfsg9fiH/ANhp&#10;v/ZqYnufRVFFFIZ4x+1Z4gfRvhHfWVuYZLrVpY7Fbd+XkVm+fYn8TV3fw18Ox+EvAGgaRF52y1so&#10;o/8ASfvhtuW3dO9eSfH2zm8XfF34beFngd9PadtRmmt1/epsP/oNfQ9PoIKpalYx6rp11Zy7ljni&#10;aFiv3trLg1dopDPnv9la+k8Px+KvAd6EhutCv2aKHq/lN/G7r8n5VX/5KF+1t/z/AOmeFbL/AK5/&#10;ZZ2/75Z/m/3lqPWruL4T/tRRXrv9n0jxTZMbhIf3jeav8b7vuDj+CrH7LNvNr11408b3cf2ifVtS&#10;aK3v/wDntEv+wv3P++aoR9EUUUVIz5z+PP8AxQ/xh+HvjGP9zbSznTbn7HxcT7um/wC7uT6tX0ZX&#10;kv7TvhSfxZ8Hdat7QyefbBbxY4YfMaXy+dmK6P4O+KYPF/w10DUoVjjD2qxvCku8ROvy7M/hT6CO&#10;3ooopDCiiigAooooAKKKKACiiigAooooAKKKKACiiigAooooAKKKKACiiigDwTwR+xH8FPh38Qh4&#10;78P+A4LbxYkslwl/dX91dbJZCdzoksrIj8/eVflz8teUfCX45aN8DtY8a6Z4h0vWDdXWsSTKltbp&#10;8mM/e3utfaVFMTPnX/huLwN/0B/Ef/gNb/8Ax+j/AIbi8Df9AfxH/wCA1v8A/H6+iqzNW1H+y9Mv&#10;b0W8159mieb7NZx+ZLLtXdsRc/M7Y4HvRoLU+M7X9ozw2/x7u/Ht1Y6rFp8dl9kt7WKGJ5X+X77/&#10;AL1Qn/j1eq/8NxeBv+gP4j/8Brf/AOP1n/CT9uvwt8WPjHF8Mf8AhBPH/g3xU9nJffZvF2jxWOyJ&#10;V3ZKeez/ADD7vy19NUBZnzr/AMNxeBv+gP4j/wDAa3/+P0f8NxeBv+gP4j/8Brf/AOP19FUUaBqf&#10;Dv7QP7Qnh74qaNo40WDVrDUdLvBdw/brWLY//Allb7v+7XRfB79p/wAD/DP4eaZoUuj64b2JS909&#10;tDE6PKfvuu6as7xV/wAFHvgtrC+M9MuPDHiTxhaeGb63tJ4l0e3nS8nkmMSfZ4pZVZvn/vqn+zmv&#10;Zv2a/wBprwd+0t4V1LUPCFnq+knRbs6de6TrNitrcWsg+6rIrMnT+63GMNt6UXCzMD/huLwN/wBA&#10;fxH/AOA1v/8AH6P+G4vA3/QH8R/+A1v/APH6+iqKNA1PmvU/20vAeqaddWUukeJVSeJomC21vv2s&#10;v/XevPfgV+0poPwp8K3OharperTWRu5LjT57aCLe8TMfv75V+b5f4a+hP2hvj14e/Zu+Fmq+N/Ea&#10;zz2VntijtbdC8k87D91Fnou4/wATcCvkSX/grvoFpf8Ahr7T8OdV/sye0s7zxJqVvdGZNCF1h4kH&#10;7j/SPkZG/wCWXXau5hijQNT6D/4bi8Df9AfxH/4DW/8A8fo/4bi8Df8AQH8R/wDgNb//AB+vd9K1&#10;e213SbPUrOXzrO8iWeB9m3ejLuU/N7Vp0aBqfOv/AA3F4G/6A/iP/wABrf8A+P0f8NxeBv8AoD+I&#10;/wDwGt//AI/X0VRRoGp86/8ADcXgb/oD+I//AAGt/wD4/XtXg3xTZ+NvC2m65p6TJZ38ImiS4GH2&#10;/wC11roKKQ1fqfE/7V//AAUi079mP4uJ4H/4Qa48RvbWUV/qF6+rR2PlJIyqv2dGR/ObBJK/J/3z&#10;uausX/gpr+zgLeSef4jR27RssUsX9mXsjxu27j93AyuF2Y3ozL0+b5l3eI/tq/8ABOb4hftLftAX&#10;fjLQ9X8LWOh3dhaWP/Eznuftdv5f33VI4tj98bn/AO+fvL454V/4I9/FTw94u0LVT4m8FvBpWpW8&#10;uFnvRJdwJOzs7h4GVJdoRVVfl/2sjc4M+u/FP/BVL9n3w/qVhY6d4h1HxRPdXn2SVtL05o4bT5tn&#10;nSy3Xkp5Wf4kZvyr61sb2DUrSG6tZkuLWZFkjlifejq33WVq/H7QP+CP/wAaPDt7pms2viH4fLqm&#10;mXUE8MbXt+8Vztkd98rfZ/8Armu1F+Zf7rfe/XzSvt39mWX9peT/AGh5S/a/sm7yfN2/Ps3fNs3Z&#10;296ANKiiigAooooAKKKKACiiigAooooAKKKKACiiigAooooA+Rv2Tv2U/Hnwf+OHxU+JXj7xRpOt&#10;6j4um228Olo/yxebuVpWaONVfbsTYqn/AHq+uaKKACiiigD8pvit+x1+1GnxG+LWr6HpXg3W7D4i&#10;K0uqJp980aPBHKrJZ/v/AC3R5FxuZfl6/vEr6k/4J3/s3eN/2dfhFqVh41uktb3WL9tQj8OW07Tw&#10;aKp/5ZI/mOjFurbP++n619a0UAFFFFAHif7W/wAL/F/xo+AfiXwR4Km0O11bW40tJZ9fkmjt0gLf&#10;PtaJGbf02/KVr4Ctv+CR/wASvFV9oUXinWfANpYxQWunXl9or373kNrBt2yxB1WKWeRMo3mjaqom&#10;32/WmigDJ8O6FD4a0DTNJtWd7ewtYrSJ5TlmSNQq7vyrWoooAKKKKACiiigAooooAKKKKACiiigA&#10;ooooAKKKKAP/2VBLAwQKAAAAAAAAACEAmLet7u02AADtNgAAFAAAAGRycy9tZWRpYS9pbWFnZTIu&#10;cG5niVBORw0KGgoAAAANSUhEUgAAASAAAABvCAYAAABM+h2NAAAABmJLR0QA/wD/AP+gvaeTAAAA&#10;CXBIWXMAAA7EAAAOxAGVKw4bAAAgAElEQVR4nO29abBkZ3mg+XzL2XK7a5VKCxg73G4WIQntaJdK&#10;SEbgtrubCEfMxMSEw47wwg/PYGxZSIDQAlLTNoQbExMxMRPTMTHzY8LudoOMJIQ2JFWBVpa28cYM&#10;QpRKqrvmzcyzfsv8OJlZVRLUrfa9t1QqnSciozJvZZ7z5Tl53vPur/Dee05hHvrGwzzw8MMIKbj+&#10;6qv55RtuwOMRCLx3CCF3dP/5aETcbgOwsr7O/n37+fqDX6cVx/zKhz/MOe+7nG4HVtdSZrstpK4/&#10;9+BDf8UT33wOZx033ngj73nPe5iZmcEYgzGGbrezLet78MmHeebBb3FodY0rPnwV/+rGG4llBA54&#10;zaHxznPfQw9x/333sWdhjgsvuYSbPnjTtqyj4a2JfqMXcKoTt9tYUyF1wMLsLHv2nMHs7DzeWtJR&#10;TtzKgZgZLfEaNoYZT+//Dvsfe56D6yn/3b/5IFdffdV0e0GgqSpLWZYIIQiCYEvrk6XCqJKgLVlI&#10;5ohlhANGxYhu0iZLRyStNs46vvGNb/DEN7/Jrl27uPLyy7h2796tHZyGtzyNADoBVNYTa8BYVl85&#10;yMrSIcKkRT/PCGQMgDUhIdDrhKwOR5R5zs+9rUcYRlSVoShK8jxncXGeIFB4L7HWbXltl110GdZl&#10;fPPJp3ji4W8SGLhw78V0kzZkFUmrTeks0tWKstYapRWj0QjnHXKHNciGU5vm17PD5MajVK2lVJXB&#10;e08riQHHq68e5NGHHqNfloSz41OR5yS9mLAVM1opybKKINB0Oi0WF+cBcM5RFAat1ZbX1+6G9OQM&#10;buA5lB1izawRlyEAJq6wpiKUCh1oiqLg1UOHyLKMMAwa4dOwZZpf0A4Ta4ES4DwEScS1N97ATb/y&#10;IeZ6Hf7m+eeYmZmhG+bkZg1nwZqYThJggOFahJSKNM3HW7MAVFWJ1tujvDpgPV2nlJbFud3s6i1i&#10;XAmA9AFKBxTGsNHfYHZ2lp97+9vxzlMUxbbsv+GtTSOAdhhvLVIJrK2FhwesdRjj6HS7/Ognq2Aj&#10;4mAOqeDJF57mgf/8/7C6foB/8+vXcM01V9FqxVhrGW+CIIjQWrAd4QMJBLMRJoHBSkq+nKFiUf9f&#10;GTAcDoi05u//4e+5//77OXToENdddx2/8qu/Nv42DQ3/fBof0A5jFAQAtgSdEGmFqwxpUSDDmF2n&#10;e6SKyEtQdo0RKR21h1zHyBi0roVBVVniuDaNnHNIqagFgNjS+hyWqy68GkmXBx69n0eefoQgEFx4&#10;+eUkvYgOXTzw6iuvUlUVcZJMd+m9R4it7b/hrU2jAe00Vf2PiwL8WGO48trL+fCNv4LUIfd95es8&#10;+c1HiENP5QLIIVNDAmURmZluZiJ8gKnvZzsufolCKYE0JWY9JS8tciYhaoX48e4FhlZvhtJrtKgI&#10;pCBNqx1PYWg49Wl+QTtMEIwdxdbUjiAArTG2YungTxjmktW1AhC02h3axBTDEmsVTicnZI3GGozJ&#10;CQKJdZ61tQFFWSE0VKXj208/zVP79tFqJ9zwgRu48orLaSUB62tLJ2R9DacujQm2w3hAWAhVgPAS&#10;40CqgN27F1mc76GVoj3Xol/mPPzUPv76gb9m92mL3HT1lVx87nt2fH0b6ym92RYfuP56ojjiwQcf&#10;5Ykn9iEFXHv1ZSTtDusbQw4cfBklNSDRutbGZucWdnx9Dac2jQa0w5TO4j0IFAjIs5wIyTvf+Utc&#10;+v6LyX3Aw19/nO898hRzmeNtRpEdWKYcWaJOb8fX1+m0AMiyEYPBkDzPsLYijmOSdocsL4mihNNP&#10;28Nsr0tVGspxBCzP8mNtuqFhUxoBtMMEwh8VKxLj0FUYh+zacxots0bl+5ieYLSnzXAuIOtKtC5w&#10;xXDH1ydlncwYBAlJ3CKJQ4SwpFlKlhuSOCQb5fTX17G2wnuBGSdAxklrx9fXcGrTmGA7jBQaLyDH&#10;EnhFEkUAlGnOxnCE1XNkoxR/KEfHgoU+eBETyzl8tD31XseiKHKipIU1dVazd7bOMwo0Sax5/LHH&#10;2bfvW0gBH7h+L1dfdR1aQWkKykrQScLNd9LQ8DNoBNAJQCjAGfACGdRKZ2UcC3MLiGrE6W/fQxo6&#10;Hv3b56nciGt/7de45JqLGA0HtDvdHV1bNNZiolhz/vvOoyxL9u3fz9NPP0N/Y0ASaTYGKTqAJInB&#10;gcUTKEmot1aH1tDQmGA7TG5rf0ksNUrVh9sC7V6Lc99zDldcs5eVtQ32PfpNVg68zOndLpGUYKod&#10;Fz4AOCjz2pfTm+miVcjKSp9RmjE/P0O716Pd7YGQDAcDiqJCKYEQkuyINIGGhn8OjQDaYWIVjZ8d&#10;rtuaPIvjmGRWEFUZZSU4K57lYF7gbA46oC6U2GEkeC9xFVQURO2KUHqyKiWmRTrKKNIlOpGkE7UI&#10;1Dgx0nqSpFGgG7ZGI4DeYPpZC91aQMeKMCzYNaNoewuVwe+8D5qlEcgkRAYgSoPIzqTTOg8Rz7Jm&#10;fsR3n3+KMEi48KJrec855xMmdQa2FJ4sb0oxGrZGI4DeYH716gu4+oKzCUXI0qECpU8j7OyiDEB0&#10;dv707GpZAgtVCj4MuOzaM/nlG85gxhV89/4fsrZaYo1hfjFmZraNBzwCJQOSuCnDaNgajQB6owlb&#10;+M4sI1ERdBTnnvtuznnnuwnRlOYEmGACUKATCAiBNv1hyVK+zCjp0+7OM0xHrK0dwrgc6yDP3bYU&#10;wjY0NALoDcaRI0SfMCrpdBQzvYhut44uhXrnW16s5aLO1h4rM1kqEGKebneRKBI4OaA3N8/c7DvQ&#10;MkZLSOIS6yuKxgfdsEUaL+IbjCRGphFVv8OPX9ngP68/z8agwyVXnEunmxBtvoktMafHkbkcUjmk&#10;2+pw4wfPw9gDPPHVZ/BnCM4771zee847ATBFiY5qQWSdofkJNWyFRgN6gxkZWCmGLJ4Z8Au/CKH6&#10;IaH/MQtduePCBwBd16upEFSp6+p9GTLzjtPgLPA24ayzzqTXaeF8Tl4dNgujbejI2PDWphFAbzDP&#10;73+a5/Y/zysv9bG2R+baVGEXkKTViek6mA1HIKHVifEBZKOc0eoIt+5JB0vkaYUHpIjpdEKgYjgY&#10;gm+c0A1boxFAJ4h0kOHHHQ2th6oCqOj314hCj5QWIWPSkSMYZxhH+kToQIak067XVlYIPC7SKB/T&#10;0nXXxjQdsbbaH79f4a0kTuKt9kJraGgE0E5jR7XJ0gpjhABLSVqm1H3qA3bPtlhddaDmueTi97Jn&#10;NuTrf/kQX7/vcZQvT8AKNd57KllBGJCPMp599Cme2fcUa5Qo5/mnv/t7fvCDHzAaDalMgVAKrTVl&#10;2VTDN2yNxoO4wxhVoYiYOHRspUmUQgJpv2A5d5BUhB0LUQLtLp4NbFSC3PlCTw8IV9a1akFA2G6R&#10;p+usrx7CxwnDtXXytKAsK9rtDg4orSNUEqUaH1DD1mg0oB0miiOMczhqf45A1i1VneH7z/8dX/vq&#10;A5zRjfjli97LWTOzDAcjRuUAXDFt57qTFJQIFRFUtbCTwMLbF0h6HUSqWdi1CyEl6+vrVNYiATHO&#10;AZqMG2po+OfSCKATgKwkGAF4isrW/9ohB/oHWJxNSEcxwzTml/7lO9h7zfuZ6/wcz3z7h9x//9d2&#10;fG3R2JEswgAztGysb/Djg0sM85JuEHHuRRcRtds888wzfHvfPnCWQEuqyu742hpOfRoBtNNYC9oj&#10;dQQIAllPsoiCWXaftsjaep+hyJG7enRm55idmWPl5f+PV155kfAEtDwVhapHBWlQoePH//AjvrPv&#10;bylyz/mXnE3caiGVZDgcMtzYAFf7tKxpshAbtk4jgHaYUlV4ZaZdEaO49pukw5KN9WUUgt0zHl0t&#10;s94fkQ1yztzTYs+Cxqc77+T1SpIVORKHCBVrgw3Wlzfoxm3e/gtnUaYjqjxnZqbH4mm78EqAhyBs&#10;zK+GrdM4oXeYkBi8IcscSSJBVAzTkhd+8Pc89K37EbNdzr/wWq6//EpkEtCXBa+oOdoInDsB5fAB&#10;hIVEeInFMJIlui3REpZeWWL33BzZaEgmISsKhllGt9VFKUmRj4ji9s6vseGUpdGAdhiDI/eaJJK4&#10;MscQ0m51qFb6lKMOYRnglUFGgpGFD19yNf9674VE5SEeefIZHnzsMby1VKZiYvT4ssSZ7fHBWDxp&#10;mdc5PVaRjwqCOMRpR6sTcsklF/JvP/IRgijiL//yP/Ht/c9QmVozCxvh07BFGgG0w8iy1iZQIK1G&#10;M87fS2AujBCFx+capKStIOpprO8wrLpkXhAqjZASLRVlWUfSLB6xTWUQ2gjCMCIl59HnHuf5556l&#10;Rcj7L7iUq668jlwWFKJCRopOt0On1SUgAusY9Zv58A1bozHBdhjpQWIBiQslEuhvjHh1ZR0twXQF&#10;dDS5qXBCYddKVB4yq0MG+SGKNIPKIkJNEAQ4Z1FaI4DKWQK5RUGkIdYR1kLWz1kZLNEKEoKo3kcs&#10;O2gbUAxLUlOwMRyCFoAgnjkh1WoNpzCNANppIqDyEHgqLQic54c/+DF//zcvMapy1n64QHJ5h1gK&#10;kBoWNdfe8E6q4GUe3fcdHnnkMRbaHc698Hy8VnUYPKwvfL1V4QOslat0RQ9lNLs7u5jvLZDlKV4e&#10;bvhz+aWXoaTg4Ucf4rHHHqWoRlx25aUsdBe3vP+GtzaNCbbDGBg325FIBKUpWFo9xMrKEhjPR373&#10;XVx6w8+DDOkPIBuBSBO6roNYTqmMYWM4JIwjIq3R+vA9w9qtZyrOhfPoQJMFI5Y2XiVdLQizFpGO&#10;Gbg+joqclGHRZ2OwhhSCt51+FgvdRUx+AhqmNZzSNBrQDuMrB+NRPIEHaSWqXRG3DUkZMSt3EaQz&#10;0IKZbgUoiipnFIakAexZ3E2ap1RVRRAEtSxzButBbkM1erpREkaC77zwPE8/922MNlx79V6uuebK&#10;sbPK0Y5bLMzMEYUha/01Dq0cwtoCHTcmWMPWaATQDhN4gUHUB9qD1IogUGglyLRgoPvkMkeYFi2v&#10;MYEgCtpcdeFF9KqU/+M/fZX+Ky8ztzjPuRdcQCQlYRShtqkUPemFCAvpUsFoPUMlkt6eFghIl1Na&#10;iy0GywOG6yOSqIUTAVZ4KmlpKsEatkpjgu00ocA5sNaBdFSBwKaSfMNySJasLynacUhLA8KzUZSA&#10;h0iQVm0WF+axpqIsCqIoIoxiQFBWZpKUvCUE4CXYWNBqdQhSyeCldQDixRYWy+yuLpdfcwWXX3EF&#10;3gqeemw/zz75PFXWmGANW6MRQDuMdY5QglQSl2Y8/I1HefzB+1HtkF+/5jr+7Yf2Mqlq8ErSRgEC&#10;l5UYcig08WIXK6AoD1/wYaDx23T2hAVtNKP1AbolSXaFDPMN6uyBWs9xZYVDoqTAFTm2yAiS8Xe0&#10;BmPqRvVHNqv3vhFQDcemMcF2GGMt0hpMEBBEEVG7jRuH0SMpEeJwQ3ghwDkHKKIo4vTTT6cMhogi&#10;ICo6dOO6/GF91EdIwUzYY6t20HK5xnPPvsCjzzxG2I25ce+NXHXpFRCAHzjoVggUYSTp9jroMGJ9&#10;ecTGqE4tAI/3HqXk9Ht47xGinp7a0HAsml/IDhMFASII0Hicc2RFwaAo8NainJtetBOEcHjv0Drg&#10;He94G796w4eojOO+Rx7gif3fpDIZs+0Z2snWhQ/AYjiHGmg2Dg0YjTIqb7BBrblUXUORR1SlRoct&#10;3ve+C7n8yvfTm4v5zvf389X7/3IsbORR38MYi7VNtXzD5jQa0A4zSlNaUYhQGqE12nuiKCIKQ/K6&#10;Lyv+CLslCNT4ooZer0vazylNgZcOiyNQcf0Z50DWCYFbYZCPsJFh/rQ5vPU447CZRSUSWSrCGKC2&#10;rZwtUUKRZZay9FRliBCS1/YlE0LgnGsaljVsSqMB7TDtVguhNKN0yEOPPMKTDz1Elee8/9JLuOGm&#10;m4BaAFlbO4KU0kh5+LTYlmLPrnl2RTNka5aV0Ub9GVFg061HwrpxGzmyFCspsvJ46chFXeulQ8Vg&#10;dZUqy0BIWnFMHGiqqkIIya6FIxMRHc7VWo/WtR+roWEzGgG0wwwHA6AWRFJrlHNEcUQrScjHmo+U&#10;6jWTRgXWWpwzfPC6vbzn7Hey3H+Vx554gr/57g8ACEWyLR1bH3rqQR7a9xAVJXuv38sNe6+nF3fr&#10;boxD6M7PEyQtrPEM+n0EltnZFkkscNUGq6sb0zUbczgxUrzWtmxo+Ck0AmiH6XS70+eVc+RlySAv&#10;cNaivAMsSimU0sDhqJFzY+d0Bb3ZBbqnzeN0wWi9j1kfm27bYEDrfowchSS6Q6fdxeLJXMZQDaED&#10;+BznM1AF3ZkZLrvsSi644EoGQ8l9X32KH/3oRxhjAIEQr53X3Mxvbjg2jQA6ARhvIc8Jooiw1cJp&#10;jQQiIcdRr0kkzAN+LHwkQmgqXVJmjmoVRGGIZxV6to6G2dHWG5blbUvZc4yCgrWsj8ktiUzoiA6u&#10;MDgXI0SCF3XWs9KSdjem1VYoVfLyywcpiroqXko59WfV/zYCqOHYNAJox3EooXjkyf3sv//rlB6u&#10;v/wyLr/iMrwQSHlkZ8HadyIlaD3u1Ww1gS2QrZSw18WUIeWwFjy2fTxdCWshMEpH9We8x43lwgP3&#10;P8B9f/lXyNzyr2+8iSsuvoQgHDuOBchIIV3FMDfoiU/H52gdUOSOXtIhUJrI1p/xMpqaXgG2ET8N&#10;m9JEwXaaQuBCSMuctWqI6nSYW5xHhxHOgNjkDGgtueaqawhNzF89/CD3feM+VFxx7SVXE8vjP316&#10;POxQCIGztX1XliWzs7N4V+ftRFGElLUAKcqCMKxTCLrj3ZRlTlmWtAJFFHgOrC0xevYR9GkJ551z&#10;Hh2lUQSUCJzQJM39rWETml/IThM5lIBeZxZRhhSrJfmwzgM6XvkRJCHVrGHEEJUpFvwCQmoGPj2O&#10;T9cCZRpZ86CVREhBq9UizXLyvH5MnMh+nNIskOQOMBU4j5AxnU6PSy86n6uuuJTdP/c2ioN9/EpG&#10;14VEIkQgCL0jUY0TumFzGgG040iGecpgY4iWAQu9ObqtDqU7/kQ9U1o6vsMZc6cjYvh/V37E+voa&#10;XdE6jk8f9sk47/Hj14LaQV6VFTOzs8zNzU4/IYQYO8XHM8ACPc45GqMVYRiw/PIhwsUziYM24bhN&#10;yMiDBRCStDHCGjahEUA7jRF8/9nv88x3n6EMc857/7s576JziIIQjmPycuVLdBRy7rnncclFFxMG&#10;mmefe47nX3jhuHy8ZuzkVuMWrmrso1leWeXVpSVmZ+c4573v5T1nn00YhvixYBRSYJ0jkjDVorCU&#10;RUWaF0StLi2v0UnBav8l1tdeASDBTv1FLddoQQ3HphFAO4zXsLq2wqA/QEnNYneWTpzUAffjMMHE&#10;cHwR9wRBNyC0IQygKgyl2LwhmXMODyghkWPhUxnLP/7TP/H973+fqqo1oE6rNf6/eptKqrqWqzKU&#10;OAosSisCLWnFCRdedCkfuPYa1pY32P+3/8RzP3wR4x0gGFGnEWVVMzu+4dg0AmiHcUDcCuh1ZpCl&#10;Jl8rKNKSzJTHdfR1t3Ye+1WQKZQ6px9uYIQlZPMomDyig+JEYXLesbq2xvLKClmWkWc51jvAHy4o&#10;ZWx1hRrlBGJcsZ8VBc5DqEF3QuZ8C7s0xK2M0F4ihSR0lgCIZGOCNRybRgDtMBLwhSEtU9bMAB9D&#10;1App6xCq45guaj3OO1rzMVfsvYLrLruOru/yzLee5itf+8qmH9eIcXaRp8hrjSTQAUEQECcJs7Nz&#10;hGE41o4EQVDXmk1yezygnCAcV75KHSDH7qtU5JS7Y3xcYVVBJesWtNLWZp+b9OtoaPgZNAJoG5gk&#10;E3rvp8+rqpo+L4OQMjfsbrcJA0GejgcOBsdRrCkFrqqdRaHSSDxVWmBLgVZ1LUaWZ5iJMHO1ieWo&#10;Z5KBQVKbVnFcC5dHH32URx++H1tkVHnB3EwbZ8tpLReAGkfNBNSm4liRisNg+vyma3+Z686/FEfI&#10;4w89xv0PfQNGKSqs16WaiviGTWjygLYZ5xxSSoKgNo8e+sp9/NcX/iuxlVxy3kVcdMGlxK3WNBa1&#10;qZtWgFYBWDClg9hjOxYrHLFP8A6iKAFhcVQgPUoIpFNIITHWozVoGYKH4bBkY32IM5pWq8tll72f&#10;d73r3SgVUZYl1lq0lsddyyWlRABaazrtNjqKqICgLLGAbiriG45BowFtEWvt9GKdtKE4krXQ8YoZ&#10;kUaO7p5Z4nYMONKNNWw+2HT7G4MUrwAFIoJO2CYwAcPRiCEpeZ4iBUgUggBJiBQBtirAVnVlugNr&#10;MhDQ6YbMzXZRSjAaDOl2O9PGYUoFRFFIEOjjFkDOObwxZEVOVRQ458ah+wAdbkO1bMMpTSOAtkjd&#10;+U8c9XrC8vIyp4kenUITDj1sWMgBJO3eHDruvn6Dr6HXbSFQDMoNlJRccvH72XvFdbTiFt/7wff4&#10;9gtP0x9sYCrLYG0wTsIBoSXoAPA4b6fO5aqsGAyHSCXo9joApGmd0KhUXQYCdYV+WW7uRK6qinaS&#10;EEQx0vm655EAZy3ZaLTp5xve2jQCaItMMoyNmfTzGddFec+LL77Ik995ileGrxDvigjmA4aMMECF&#10;5/C095/N5B3tsj0NTek5jXGW1R+t4qqIOGqhA0UcGRAZ4LFe1c5n55BKoYOENCt5cv8L7PvW8xgn&#10;Oe+Ci3jve9/LwsICAFXlqKrDxbFhuLkW9KEPfZDLLr2UNM955BsP8fVHHiYdjZBak7Sb2fENx6YR&#10;QNvEpAXpRCB571laWmJpKWXXwtu47OJruPDsi+nEXXQBQSEI8s01jPWVekKF7NSCbbixjs0s3VaH&#10;MAnwxfCwk7o1h5P11Awl6mbz4ogMZu89w+GAwaiPkI7uTEy3G0//XwiB9xbv7fj9m39v5xhrQBHC&#10;OaQOaLXa47VubPLphrc6jQDaJiZtKCY+ICkl1lqUT9Eip9USROPq9ZGyVBEQb57Hs7hQl0ikLqXC&#10;0unNct1lezn/fe+jVAWPPPYA33zyMdY3hpQOiqoOu0slQdWN401pAEe7pVicbzM3m6CVYzhYpygq&#10;yrIWYFqLugB17BMqy82nWnjna3OrKDBFSeXqfCKATq93/Aew4S1JI4C2yETzmfh+6k6G9YUbhiFh&#10;Z45haVntDzHj94ZWoK1n6rA5BnlV4F1FixbBOBeniEvavRZd0aZQXSoCOu2IUEISGMRYgxllrpYF&#10;TgMSnGcwGLCxPsBZQTuZIYoCguDIYKhn0hhN681/HkKKo6JgYRRh85zCuuNToRre0jQCaIsopaic&#10;IYoi8KCQSCnpDwcU3tLfGDDTSviFs87AjvNsgkiSlyOOZ6xFHEQIGVCU+bTNskkrAi1IyxSVOeIw&#10;oDRjYWM1iHHdlwzAgY5rgfLQN57kqw/cRzi3wGVXfpC9110F8JrxOWK6ruOJoEsJV+29lptuuIlM&#10;RDz41a/w1w9/g0DKw/OGGhp+Bo0A2g7spJcheAGmNPzj3/0jz+5/lrfNzHP+v3gn7/n5XyQKYpgI&#10;IXV8c9XLom7fGsWHfTUzvR4XXHAB119/PWk1YN9TT7P/yafJ0hQUVNZiPcQRoCArLWkBQkTMtGLa&#10;yiBFwfZ0LBxX2zvLaDjAe8/8/DxSQJ5n27D9hlOZRgBtFQdKKJyrW10orXDWsnJohZdfOsiPixz2&#10;nIaemwEgG0fLdBiA3VwABEFwVGg/y+qLupUk9Ho9grZmZWmVwfqQpFULKVM4fDUpwIA4LGhFGyRJ&#10;hS3abKwklPnxdFPcnDwvsLYiikKSJAHvSdN6jXHclGI0HJtGAG0VCVIfbWroICCIQhZ3L5L0l1mw&#10;h/tuREc06sqPIwwvxn2W3dh/NPE5FWXJwYMHUUHATDdm98IsjE2pMFDoUGBMreUIOozyHitrhsIu&#10;0Z1ZZnHRsh2jc+I4RqmA888/j0svvZhAa/Y9tY/HHnuS0XC45e03nNo0AmiLOCZ5M2I61GJtfY3+&#10;YJ24G1OdfhrrvQ5LeUaOx6oAO35jrI5PC7H2cH/lST1XFIacccYZJFGHqhxy6NBPWF4dkVWgglqw&#10;eBEhEBTZKt999it87/uPott7uOjyX+e8864Du/XZ7ctLyzhXMdPrcPqe04jjmHSUkucF7U5ny9tv&#10;OLVpBNAWKc1Eu6n7KmPhhz/8IX/7d3/L8soSv37hJVz3i/+SXWFM7AUBAls6jvfSL/KcIAwPJzhy&#10;ONR/9tlnc86730vlKr77g+/z4osv1mUQ1GH3SRfDQM4z2tjFyqqlMCt0Z1Zotxzebf30L+5anDbW&#10;X1o+xMrqCs4zbXzf0HAsGgG0RaSvD6FzrraAhGd1ZZVDryzhKoebm0XNz9ZV7ZOrUoj6wB/HRarH&#10;/Xy8c9PXWZ7jvKfTbnPWmaehWzMsbYwYDFaIAw8osqJEjHchI2h1+iSJwRYdNpbbgNy2UmRjC7I8&#10;I05iFhd30e3NUJbVNO2goeFn0QigLRKOx5O6iTkjBUop4iBi99xu8pVX0eN8HzH2BclxG46s2Lyp&#10;vJr0Wh6N6pnx1FNWJ2bZ0qGXKQkwKqaqRuBzQCJEjBa1l6c0sDawCJkw02rRUhbwmG2IknugLEuS&#10;OOHqq6/mggsvpChK9u3bzzcefnjrO2g4pXlTCKBJsSQcrrny3uO9J8+PbvtZluVR799pHCV4kCrA&#10;A0VeIhQEiWZ1ZY3ZXXtYXe0DIMII59xU8RD/DYe/0+0eFQ0LdN15+cMf+GVuuPoqvK944OuP8Py+&#10;74GHeFyIXhnL/sefYN/jD+NMxAduuIj3X34V3pTbogCN25gBllAJ4iRmI02xSlP4OgpWFK9vzVqW&#10;pslTbHhz9ANKksPh3KlJ4j1SSuI4pigKgiBASolSinDcBuLVV1/d8bV5EY579lhGecYLz/wjjz/2&#10;XZzQ3PSh6/ilX/olZmfrcgrnHNbaab3YpGfQVsijmIUo4u1RxEDAkjGsD4Z0kwAl6mp4L8BYS1EO&#10;KYuKJFYIvV19eu/9sq4AABaBSURBVFKSRAOK9Q0o8g5R0CYOc0L16jhEXzvOra1TA6x1KKWaPMWG&#10;k18DKsuSqqrIsoyqen0T9tFoNB6oJxmNRqRpSpqmOOc47bTTdnx91lnytAIU7bhDqCz9/ssMhn2k&#10;bk+FDxxuVjbheHvuHAvhLOuDAa8Mh4xMRSsMmO11UEFEpSRKS1QgCeOEKNZopSfReoaDrYfJR6ME&#10;70PAMtuDD+x9J1ddcS6mlDz5+N/x7W8/g7UOYyxSCpSS45uHGAukhrcyJ70ACsNw+qirtT3D4ZAs&#10;y/De0z6i5UO73abb7dIaT3iYFFnu6Pq0IooCysKRFyVlOSCKLEmipyaG9x5jDEqpaTTLOTctYN0K&#10;UVkQzMzQ2rOHUAiypSWy4bi/DyCRpNmINK9QotY+0qzu09Ppbj1M3m4LhIC8qI91oDsszi+CNQw3&#10;Vjhw4CBSSpwzeH+4UFcIsPY4emI3nNKc9AJoIkSEEGhdd+rrdDq0222EEHzmM5+ZZgtPHp/4xCcw&#10;xkxNsZ1kdWOEcxVhJIkjKEtFGOyi15tDyhHW2qnmNtF4JoJHbUO7UhG3eN8557D3wgvpKMX+73yH&#10;J773PdaKDGksX3vwa+z71n7CqMX111/H9XtvoNVp44wlH22Hr6zOepYixhgYDj0HX16hKgvmZluc&#10;fvqZ495CEVVVN7q3dlKsuz3Z2A1vXk56ATRxMv80bebgwYMYY6aO6W63O9WW7AkKAc/32qggIM9z&#10;Hn38Wzzy6OOk2ZBz3nse11x949QndaTv6rWm2FaZCQICITg0Sjm0ukarqpiLEggUgQoZjkaM0goh&#10;PMY4oEJqRdw+nsmqxyYvYjygA4fW0OkIzjxzFzOze1jvBxw8eIg8n7T7qAXudvi+Gk4NTnoB1Bv3&#10;lJlcwGVZkuc5q6ur/MVf/AV33XUXs7Oz3HXXXfzO7/wOZVly5513cs8995yQ9VmXgYOiDMgKsK6k&#10;1ZZ0Oi2EP/rwToTPdmg+R5LlOS6K6C7M040iRJZhq5y6G5BEIAmChDDQSCnxOApjMdXWTdQ4qttx&#10;VKWjLGuhf/Y553DOue9CByXPPvsczz77HNaWqPEUj8nX/2k+vYa3Fie9AJpoOKNxf+EwDInjmE6n&#10;w/LyMlpr1tfXKYpi6vuRUtJut18Xot8JvA1BQq/nabcFlRUMR2BNhQwMRVEc5es5UvhMZm9taf/O&#10;kMy0uerSS7n+/AuwpuK+b3+bJ55/HpXlOOvxHsrSMhwOKQqLICLSajqueSsMh3Vj/SgKEONBhN1O&#10;m9P27EIqSVUZNjY2UOOykyzLsLb2RTWaUMNJL4A2Y+Lncc5NTR1jDGmaEscxzgsUAuk91lZYW01b&#10;Yni/DVEooQCHBZzXlPmIsBwRIyicJ4qio6ZmHEkUHV9LjmPuX2rAIbxCR11E7AiFYuPVlG/uf4wn&#10;H3sEbzz/6sPXc+MNH6LVHjvBvaNMt64BdTpdoCDLCgKtgYrhcB1TSso8JYggSGKGea3txIFEKY9S&#10;ktSc/E7oI28SzjmK8eSPI+n3+9P/n7C6unrUe468CRVFMXUpDF9TsFtV1dSl8FbgpM8Dmphek2hX&#10;WZY450jTlMXFxWnSYRAEFEUxPXmdTmd8tzU4ZwnDkCRpTe/EAFJuXQBJDSBxlWVldZ35s07nsksv&#10;5P3XXHOCpLulLBRaW6JwyGggCFRFkqQ4Pw9BjDQpAoM3BuElpfcEgSJqb71dhjEWpTRJMtGmAjqd&#10;WS6++HzStM9/+drDvPD8c8y0Jee/7wJ00KIyEGho6ZP+53fUTUJKOX1dliVZljEzM8PMzAz9fp92&#10;uz2O+Dnm5+enwyknwicMw6O2UVUVnXHBbp7nxHFMEATT3/dro7ynIif9L2BjY4Ner4cxBq31VOOJ&#10;45iPfOQjFEXBzTffzO23386ZZ56J1pogCDhw4ABJkhDHIVIKnPf4sUgwZQmi7pss5dYOgQDWN/p8&#10;9+kX+N63n6GoMtrCocsccge9rTt6j40ljOouhu+/9BoqE/DV+x7la1/7Hpdffil5ZRBSEAYCGUiQ&#10;EmWgrAxRsPXTrzU4dzipsCgKoigijjWdTo/ebMDK8irLr6ZoOT4WKsdYhTOSMDr5Bxdaa8cDG/U0&#10;eDAJdqRpitaamZm631OapiRJQlmWR0VhJ6kY1tqp6emcY2Njg263SxzHGGOmmvzEnXCqc9KbYJP2&#10;Ez8tpH766afz4osvTk/WgQMHMMZwyy238IUvfAEA5yxpmrKxsUE6DjtLqdBBuGXhM6EXhHRbCUJK&#10;+mXJK0XBKIxOgPAB40LyomA0KCnLkG5HguvjGfL2d0Ssr6+htULrgHJsTigNUaAxdjucwLXwqcc6&#10;G8y4wKwshxw6tEQ6XKeqDGHcGXd69Wjh0CoYm68nP5NIppQSYwxZlk017VarNTXT8jyvi5KFeF2U&#10;UwhBEARUVTV1vkdRRK/XO6qf+JGfe615dipy0mtAE8FzZDLfaDRCCEGr1eLP/uzP+OIXv/i6yFJV&#10;VUgp6fV69Ho9qupwW1OpFZPm695vTQanQhAkCQMFr64to4Xg5xd200YwWFqis7i4pe1vhpYDCqtp&#10;d+vj9JOXLFG0G6lK/q//+5ucecYuzj77HM459wLCJCHLc5LxcXAGvNxaMqQQFmM0UjpATRvch2GL&#10;M87Yw+75XyAv1jCsUNkM4RNMGRO3IAjtlo//TpPn+XTUtpRyqgVZazHGUJYlWmtGo9HUXJr4H4fD&#10;IWEYUhTF1LxqtVpTTWcibKqqQmt9lGmmtZ6aZ6cyJ70AmjjrJirwJBFxcqeBw2qv1prV1dW6VWkQ&#10;MBqNOHjwFQbDIYEOXhN29lSVIQi25ghuW48rUhgNmYtjnIe1/gals3R37drSto+PHmFYC5EsK1Ha&#10;0usq0tzg3RKjNGR2ZoZut/b3CCWpm1gLAh1suR6rLA1hqIHarBDCY21dcnHuue/hwE9e4bEnH+bx&#10;J77FwsLpnHf2+4hb9c+uchWBjI+x9TeeSR3iJKF0IojkuFPlTzOVWq0WZVlOBUgYhlPNJwgCtNZT&#10;E80YMzXJjDF476evJ+8/lTm5bz/UJy8IApIk+aknY2JDT5zV8/Pz0x9Hu91G65C52XnmF+ZRSpDn&#10;GaYsALll4QOAEvyXp57i//zq/ZRBxE2/+itcceVlhFKRpVsPs29GmeUEeg3rK5Ik5AM3XMa73302&#10;WTrD3OxuZBjT31hnMBjiADGZeiEk22EBaX20aayUJ8tSvK8v3tn5iIX5RaoiZOlQn8oeHtcs3Mkt&#10;fOBwD+66eFaQpunUJ5Sm6VEJsh/96Een75ufn+eWW25heXkZqIMkeZ6/rvxm8ru11k7NtAmvjbad&#10;igi/HQVJO0yaptM7zcQZPVn2RAuaFKVqreuBgEpRliWPPv4kTz71JMvLh4iigN0L86wsrSCVxnlQ&#10;aosyuEqJu/N4H2GLEqUNVhmqyiFsCGJnk+18JdBxm9L28d7S6+xGy5LhcJUsT2gt9DCjPkmoKCqL&#10;s4IASVqk6FaE3OJvXAhNFFWsrIxIkllmZkLW11Ock8RxSWETFBZcVU8NUQoQKByRlBQneUHqzMwM&#10;V155JZdccglRFE3NoyNTKvI855577uHzn/88aZpOaxYB7rnnHn7rt36LhYWFoxzTE2f9kc+ttdxx&#10;xx3ccccdtFotfv/3f5/PfvazJ/5Ln0BOehMMOErNndwxXptTc2S4cuIPCsMQazxGRzg07aTL0Apk&#10;kqCMwSg57mXzs+l0OiwtL4H3tNrtevCgdQRB/SMMWj3y9XVKlRO2EnRhKTODiSN6iSatdrbnhJeQ&#10;ZSnEmsDHlFVJFUmMm8GqnMBYVvMRxrSY6cwwqAZklaHTmaNShq3WgxZljpUhycwceM8gN/jxQEMZ&#10;zdAKEl4+eJAzzjqLV370I+aThLjXZW2jT6wV7jiGH+4km7mgltcGOM8R4XeLc5JoHL3LsowkSaba&#10;EdRC5+abbyYIAsqyZHFxkTiOKcuSj3/84/z5n//51I9522238fnPfx4hBFmWTXPZjrzpTpiYgXF8&#10;8muOx8ubQgPaCoaSh77+AN/b9y3WRznLYYLTETNSI5zHcuxsaePqccVRFOPxZGlGWZYIUQ/0q8oS&#10;CbSDgDAIKJSkkgKDIHeWGbOzGpAOQNmQ3Fe4zKOlIrcDdAVn/Nxu/uHVJc7qnkUqU5YHy3SqLkFb&#10;UwQFSZHgNvn+mxHELbzzVKZCIOrs57LCWEMYhPj1NU6PI953+eU8/ZMD/PDHPyZRkmhujr6QzPbX&#10;tulI/PNQm/z6RVGx99pruOaqK0laR+fkZMMBSafLxsYGn/3sZ7n33nunka63ve1tvPTSS9O8oMXF&#10;xak5BnV0N8/zo7SlSRIt1CVIg8GA22+/nd/7vd9jdnZ2evPt9/vTsP+bnVNeAAEUaYmwFWE7rkd5&#10;AnUUzGA4dsV8lWck4/lWRVkAAqUVSqqjh9p4A/0NRkFAO44BAUJg5M6Gmg0VAQEGiADj4Yn9T/DQ&#10;V77G6nCJ//5/+B+56F9cRDQfkbqUthwndFIS2hCzxeVp6kGI3vtpl0brPc5ZpFIoBCsO2hJkVhAG&#10;AU7Jul/+0gpm18LWFrBFNtO/iiIliWpNxFlDWZUEYVBPnYVpe5gvf/nLfOELX2BpaWnquzmcDGun&#10;AkdrTa/XY3V1lVtvvZW7776bMAwpy5KFhQX6/T5CCIwxfOxjH+Puu+8miiJGoxHGGGZmZo4y397s&#10;vClMsK3gfYFqBWgmJRuArWd5pTaktcktUI+Fj6lKvLHEU7XYAwJjctAxwnv87Awxavw/48/vsHzX&#10;BGBABQYMaCW54pKLufzcSwnbAd55xDjjuy3beDx5kSOMgPY2rE+AxE97V4NHeEegxs7VwrAQabCw&#10;bh1hIjF5RRgH+F0LO358NmUTC3kifKAuu4niyYVfn+Wqquh2ay3o1VdfRSlFkiRkWcZwOCSOY8Iw&#10;nDqzZ2ZmWFlZAZi2lJm4DFZWVtBaT/OEzjzzTIBpZHfiZoiiaFoScmS30DcjJ30UbKsIE6FTCUML&#10;wxxbpMgAENASAyZdjX/2ox5g6qWeCp/SWDaGKUVl0DpC2wpTWRyqzrWzjuEoA+OOY/tbe1gPxjpA&#10;g1YUZUmgIsJ2rRUJIShMiikK8HUULNL6CD/C1tcgxsLGA4M0pToiejNUtQMaBbOd+mJxNsN7Mx6c&#10;uLPHZ7OH2+QxSocMNgbkWYWQgrqyUFFVlrKoS3xGoxGtVoszzzwTay2f/OQn6yMrBHmeo5Ti5ptv&#10;BmohE0URCwsL06hYlmV8+ctfBg73PJ+ZmeGll14iiiLm5+enwZWNjQ2gFkJvduEDgD/FGfmR9746&#10;6m/We5977/sD4+349c96eOt8kWbeW+e9977MC19k+XRbQ+99YYwfee/NdAeufu6Ove3teLjDe/Xe&#10;e18UpTfeeG+sL8zIl+O/l977vi+8s/U6B77yld2G/VeVN2XhvXfeVqUvsnS6lv7qqvfe+8FGvz4D&#10;ZeF9WfiRGZ8Pu/nx3/njd+zHlPEfjHU+L0tfGTc+3oX33vtbb721bngNXinlAd/pdLwQYvr3drvt&#10;wzppywP+U5/61FHvB3yv1/NJkkxff+5zn/NZlnljjE/T9MgV+cFg4N/snPIaUGgTQGOAHPAb68hR&#10;nwhHr6OQuGM+kAIRh9Mhf4WzhGM1fKW/Ttt5Qgct6kqD/soKXgoUMKjKTbe/1YdAgof+YJV8mBKG&#10;AQpFurFBqFoEVLBaEDhDjxBRgMoKOjh0xZb3j9Y4pQGB1AHh2GR98Sc/4X/9j/8RIQT/+//yv2GG&#10;GX9075+iZhZp64A//J8+DnLz47/jx88d+1GWFVVR4GwFApQU6KBO4PTj/k5Qm1OvLRz9jd/4De64&#10;4w4Adu/ezWg04t577wUON2WbmZnBWkun00Frze/+7u9O28h0u91ptGxi2gGsrdWO+1MiU/qNloAn&#10;hKL0Pi+9O+KWZrz35ghN5mfjfJaNpq+yvL4LLS296j/3ubu91oEHfFg3w/GilfhP33mH98MNP9ah&#10;dpRsWPg/uftPPODjQPlPf+o2/z/f/DHfbs2P76LCi1bob/nkp32W1drSRCtKTfWzN/zfgCmro9SF&#10;9bV1/+/u/Xde1FFu/8nbbvWfvffe+vjUw+q9TmL/iT/42LbsfyscnwbkvHel9656zd8Pn9+yLH2e&#10;50e9PpKiKHxVVd6Y+hxM3jscDqf/P/nc5PlEw5lsa/LZCa99/WbklNeAAAgDiI4uO1CAio8nkiCO&#10;KpqU4+dCKIRQmHGYvfSOOI7xaYYtStZKw4lwsd377z/HH33qjwDIK4sOIgKvmZ2b+Ac8Pi359/d8&#10;lv/wH/60zmMaF08mantiEFIrqvFxyLKML3zxC9zyiVtACKIkoSgrbv3jP64TSOslMdfp8tk/+VNu&#10;u+02gKN64Eyyi/0JcFBv7gEcv0sEIPRr/n74/AZBcFRk6rVZ+5P8nonDefLeidY0SVAMgmD6fKLh&#10;TLb12nrH7e6s+Ubw1hBAW+TIZvKTyueFhQV+8zd/czog8TOf+cw0erFr1y7m5uZOyIDEiTqulGJu&#10;bo6yLCnLkgMHDkzDvEopqqo6yoEJ29ORcTgcHlXPlCTJ1FTwYwfrJGxsjOHuu+/m4x//OEtLSyil&#10;pheg9356/I6sjWo4xXkj1a83CxOV2PtaHT5SvS6Kwt87Ni8A/5nPfMb3+33vvfdVtT0mzmZ8+tOf&#10;nu7/tttu8957/4d/+Ic+SRKvtfaA/+IXv+i9977f70+/T5ZlW9735DtWVeVfeeUV7319TD7xiU94&#10;KaXXWvsvfelLRzlmJ2sNw9Dfeuutr9uWc84bY7xz7vU7bDilaDSg4+DIDNXJ3XkwGExre6y1RFGE&#10;UmrasmHyuZ1mol0opaZJalA7MI/sW/Oxj32MO+64g16vRxiGrK6ubktKv9aaLMvQWk8HQR7Z6c8Y&#10;w/LyMh/96EcJw3DaomJmZoayLBmNRlPNZ3K8JhNkt2NwY8PJTSOAjoNJdf2R7V8nI4BuvvlmPvnJ&#10;T1IUBUqpac+XNE2njfR3kiiK6Pf7WGvp9/vMzs7yqU99ik996lPcdddd/MEf/AG7du3COXdU1GR+&#10;fn7bBjcmSYIxZtoHud1uT1vn6nHO0e7duynLks997nP89m//9rQXzrve9a7X+UsmFeUNbwHeaBXs&#10;ZOe1kY2yLI8yDe6+++6pqSOE8B/96Ef9xsbGCVvfJz7xCa+19q1Wa2raHJl7cmROyZ133unTNPXL&#10;y8uvi9L8cxkMBt5ae9Qxuf32219nbi0sLEyf79q1ywP+05/+tD9w4ID3vj7OVVVNt2Ot9dbufBSx&#10;4Y2l0YA24cgWmUEQoJSiKAryPKcoCtI0ndb7fPKTn+RLX/oS3W73hERwJsRxTJqmBEFAp9PBe0+n&#10;00EpRZZlxHHMzTffzG233TZ1Em9Xo6tJh0Ah6rKEfr8/PWYTcwvqDOC77roLgKWlJe68805uv/12&#10;zjjjDKB2Qk8adUHt+H8r9MN5q/OWKEbdKmVZ4r2fRo+890eZCJPXkw52KysrLCwsTPsS7TST1g23&#10;3HIL99xzD3/8x39Mp9OZhrjvvPNObr31VoQQrK2tMTc3BxxuJbFViqKYCqGJH+e13fwmPp2JcPLe&#10;U5bltMeOlHLabncyfKAxw059GgHU0NDwhtGYYA0NDW8YjQBqaGh4w2gEUENDwxtGI4AaGhreMBoB&#10;1NDQ8IbRCKCGhoY3jEYANTQ0vGH8/+IQpvU+cZKmAAAAAElFTkSuQmCCUEsDBBQABgAIAAAAIQB9&#10;OiKP3AAAAAUBAAAPAAAAZHJzL2Rvd25yZXYueG1sTI9PS8NAEMXvgt9hGcGb3ST1b8ymlKKeSsFW&#10;EG/TZJqEZmdDdpuk397Ri14ePN7w3m+yxWRbNVDvG8cG4lkEirhwZcOVgY/d680jKB+QS2wdk4Ez&#10;eVjklxcZpqUb+Z2GbaiUlLBP0UAdQpdq7YuaLPqZ64glO7jeYhDbV7rscZRy2+okiu61xYZlocaO&#10;VjUVx+3JGngbcVzO45dhfTyszl+7u83nOiZjrq+m5TOoQFP4O4YffEGHXJj27sSlV60BeST8qmS3&#10;80Ts3kASPz2AzjP9nz7/BgAA//8DAFBLAwQUAAYACAAAACEAK9nY8cgAAACmAQAAGQAAAGRycy9f&#10;cmVscy9lMm9Eb2MueG1sLnJlbHO8kMGKAjEMhu8LvkPJ3enMHGRZ7HiRBa+LPkBoM53qNC1td9G3&#10;t+hlBcGbxyT83/+R9ebsZ/FHKbvACrqmBUGsg3FsFRz238tPELkgG5wDk4ILZdgMi4/1D81YaihP&#10;LmZRKZwVTKXELymznshjbkIkrpcxJI+ljsnKiPqElmTftiuZ/jNgeGCKnVGQdqYHsb/E2vyaHcbR&#10;adoG/euJy5MK6XztrkBMlooCT8bhfdk3kS3I5w7dexy65hjpJiEfvjtcAQAA//8DAFBLAQItABQA&#10;BgAIAAAAIQDQ4HPPFAEAAEcCAAATAAAAAAAAAAAAAAAAAAAAAABbQ29udGVudF9UeXBlc10ueG1s&#10;UEsBAi0AFAAGAAgAAAAhADj9If/WAAAAlAEAAAsAAAAAAAAAAAAAAAAARQEAAF9yZWxzLy5yZWxz&#10;UEsBAi0AFAAGAAgAAAAhAGWGzoq8AgAACAgAAA4AAAAAAAAAAAAAAAAARAIAAGRycy9lMm9Eb2Mu&#10;eG1sUEsBAi0ACgAAAAAAAAAhAIqa8FZPJgAATyYAABUAAAAAAAAAAAAAAAAALAUAAGRycy9tZWRp&#10;YS9pbWFnZTEuanBlZ1BLAQItAAoAAAAAAAAAIQCYt63u7TYAAO02AAAUAAAAAAAAAAAAAAAAAK4r&#10;AABkcnMvbWVkaWEvaW1hZ2UyLnBuZ1BLAQItABQABgAIAAAAIQB9OiKP3AAAAAUBAAAPAAAAAAAA&#10;AAAAAAAAAM1iAABkcnMvZG93bnJldi54bWxQSwECLQAUAAYACAAAACEAK9nY8cgAAACmAQAAGQAA&#10;AAAAAAAAAAAAAADWYwAAZHJzL19yZWxzL2Uyb0RvYy54bWwucmVsc1BLBQYAAAAABwAHAL8BAADV&#10;ZAAAAAA=&#10;">
                <v:shape id="Picture 39" o:spid="_x0000_s1027" type="#_x0000_t75" style="position:absolute;left:1620;top:-127;width:4320;height:27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7q8wAAAANsAAAAPAAAAZHJzL2Rvd25yZXYueG1sRE9Ni8Iw&#10;EL0L+x/CLOxNUz0sUo0iK4X14MHqstehGdNqMylNbOu/N4LgbR7vc5brwdaio9ZXjhVMJwkI4sLp&#10;io2C0zEbz0H4gKyxdkwK7uRhvfoYLTHVrucDdXkwIoawT1FBGUKTSumLkiz6iWuII3d2rcUQYWuk&#10;brGP4baWsyT5lhYrjg0lNvRTUnHNb1bBLqs5v3Qm+zcze+r/9tuN3G+V+vocNgsQgYbwFr/cvzrO&#10;n8Lzl3iAXD0AAAD//wMAUEsBAi0AFAAGAAgAAAAhANvh9svuAAAAhQEAABMAAAAAAAAAAAAAAAAA&#10;AAAAAFtDb250ZW50X1R5cGVzXS54bWxQSwECLQAUAAYACAAAACEAWvQsW78AAAAVAQAACwAAAAAA&#10;AAAAAAAAAAAfAQAAX3JlbHMvLnJlbHNQSwECLQAUAAYACAAAACEAPy+6vMAAAADbAAAADwAAAAAA&#10;AAAAAAAAAAAHAgAAZHJzL2Rvd25yZXYueG1sUEsFBgAAAAADAAMAtwAAAPQCAAAAAA==&#10;">
                  <v:imagedata r:id="rId19" o:title="" croptop="10518f"/>
                </v:shape>
                <v:shape id="Picture 40" o:spid="_x0000_s1028" type="#_x0000_t75" style="position:absolute;left:1620;top:1004;width:4320;height:16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H4AwwAAANsAAAAPAAAAZHJzL2Rvd25yZXYueG1sRI/BbsIw&#10;EETvlfgHa5F6Kw45QJViEKpEVS4IAh+wxNs4qr2OYhNSvh4jIfW2q5mdN7tYDc6KnrrQeFYwnWQg&#10;iCuvG64VnI6bt3cQISJrtJ5JwR8FWC1HLwsstL/ygfoy1iKFcChQgYmxLaQMlSGHYeJb4qT9+M5h&#10;TGtXS93hNYU7K/Msm0mHDSeCwZY+DVW/5cUlSD5fb/fDTfa2/IoXa847l5+Veh0P6w8QkYb4b35e&#10;f+tUP4fHL2kAubwDAAD//wMAUEsBAi0AFAAGAAgAAAAhANvh9svuAAAAhQEAABMAAAAAAAAAAAAA&#10;AAAAAAAAAFtDb250ZW50X1R5cGVzXS54bWxQSwECLQAUAAYACAAAACEAWvQsW78AAAAVAQAACwAA&#10;AAAAAAAAAAAAAAAfAQAAX3JlbHMvLnJlbHNQSwECLQAUAAYACAAAACEALKh+AMMAAADbAAAADwAA&#10;AAAAAAAAAAAAAAAHAgAAZHJzL2Rvd25yZXYueG1sUEsFBgAAAAADAAMAtwAAAPcCAAAAAA==&#10;">
                  <v:imagedata r:id="rId20" o:title=""/>
                </v:shape>
                <w10:anchorlock/>
              </v:group>
            </w:pict>
          </mc:Fallback>
        </mc:AlternateContent>
      </w:r>
    </w:p>
    <w:p w14:paraId="748FC261" w14:textId="77777777" w:rsidR="006E7692" w:rsidRPr="006E7692" w:rsidRDefault="006E7692" w:rsidP="006E7692">
      <w:pPr>
        <w:spacing w:after="20" w:line="480" w:lineRule="auto"/>
        <w:jc w:val="center"/>
        <w:rPr>
          <w:rFonts w:ascii="Times New Roman" w:hAnsi="Times New Roman"/>
        </w:rPr>
      </w:pPr>
      <w:r w:rsidRPr="006E7692">
        <w:rPr>
          <w:rFonts w:ascii="Times New Roman" w:hAnsi="Times New Roman"/>
          <w:b/>
          <w:bCs/>
        </w:rPr>
        <w:t xml:space="preserve">Gambar 2. </w:t>
      </w:r>
      <w:r w:rsidRPr="006E7692">
        <w:rPr>
          <w:rFonts w:ascii="Times New Roman" w:hAnsi="Times New Roman"/>
        </w:rPr>
        <w:t>Himpunan Variabel Berat Badan Laki-Laki</w:t>
      </w:r>
    </w:p>
    <w:p w14:paraId="4A20EE76" w14:textId="6DB5EF62" w:rsidR="006E7692" w:rsidRPr="006E7692" w:rsidRDefault="00431FAB" w:rsidP="006E7692">
      <w:pPr>
        <w:ind w:left="284"/>
        <w:jc w:val="center"/>
        <w:rPr>
          <w:rFonts w:eastAsia="Times New Roman"/>
          <w:sz w:val="24"/>
          <w:szCs w:val="24"/>
        </w:rPr>
      </w:pPr>
      <m:oMath>
        <m:r>
          <m:rPr>
            <m:sty m:val="p"/>
          </m:rPr>
          <w:rPr>
            <w:rFonts w:ascii="Cambria Math" w:hAnsi="Cambria Math"/>
            <w:sz w:val="24"/>
            <w:szCs w:val="24"/>
          </w:rPr>
          <m:t xml:space="preserve">µringan </m:t>
        </m:r>
        <m:d>
          <m:dPr>
            <m:begChr m:val="["/>
            <m:endChr m:val="]"/>
            <m:ctrlPr>
              <w:rPr>
                <w:rFonts w:ascii="Cambria Math" w:hAnsi="Cambria Math"/>
                <w:sz w:val="24"/>
                <w:szCs w:val="24"/>
              </w:rPr>
            </m:ctrlPr>
          </m:dPr>
          <m:e>
            <m:r>
              <m:rPr>
                <m:sty m:val="p"/>
              </m:rPr>
              <w:rPr>
                <w:rFonts w:ascii="Cambria Math" w:hAnsi="Cambria Math"/>
                <w:sz w:val="24"/>
                <w:szCs w:val="24"/>
              </w:rPr>
              <m:t>x</m:t>
            </m:r>
          </m:e>
        </m:d>
        <m:r>
          <w:rPr>
            <w:rFonts w:ascii="Cambria Math" w:hAnsi="Cambria Math"/>
            <w:sz w:val="24"/>
            <w:szCs w:val="24"/>
          </w:rPr>
          <m:t>=</m:t>
        </m:r>
        <m:d>
          <m:dPr>
            <m:begChr m:val="{"/>
            <m:endChr m:val="}"/>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r>
                    <w:rPr>
                      <w:rFonts w:ascii="Cambria Math" w:hAnsi="Cambria Math"/>
                      <w:sz w:val="24"/>
                      <w:szCs w:val="24"/>
                    </w:rPr>
                    <m:t>1,</m:t>
                  </m:r>
                </m:e>
                <m:e>
                  <m:r>
                    <w:rPr>
                      <w:rFonts w:ascii="Cambria Math" w:hAnsi="Cambria Math"/>
                      <w:sz w:val="24"/>
                      <w:szCs w:val="24"/>
                    </w:rPr>
                    <m:t>x=7</m:t>
                  </m:r>
                </m:e>
              </m:mr>
              <m:mr>
                <m:e>
                  <m:f>
                    <m:fPr>
                      <m:ctrlPr>
                        <w:rPr>
                          <w:rFonts w:ascii="Cambria Math" w:hAnsi="Cambria Math"/>
                          <w:i/>
                          <w:sz w:val="24"/>
                          <w:szCs w:val="24"/>
                        </w:rPr>
                      </m:ctrlPr>
                    </m:fPr>
                    <m:num>
                      <m:r>
                        <w:rPr>
                          <w:rFonts w:ascii="Cambria Math" w:hAnsi="Cambria Math"/>
                          <w:sz w:val="24"/>
                          <w:szCs w:val="24"/>
                        </w:rPr>
                        <m:t>13-x</m:t>
                      </m:r>
                    </m:num>
                    <m:den>
                      <m:r>
                        <w:rPr>
                          <w:rFonts w:ascii="Cambria Math" w:hAnsi="Cambria Math"/>
                          <w:sz w:val="24"/>
                          <w:szCs w:val="24"/>
                        </w:rPr>
                        <m:t>6</m:t>
                      </m:r>
                    </m:den>
                  </m:f>
                  <m:r>
                    <w:rPr>
                      <w:rFonts w:ascii="Cambria Math" w:hAnsi="Cambria Math"/>
                      <w:sz w:val="24"/>
                      <w:szCs w:val="24"/>
                    </w:rPr>
                    <m:t>,</m:t>
                  </m:r>
                </m:e>
                <m:e>
                  <m:r>
                    <w:rPr>
                      <w:rFonts w:ascii="Cambria Math" w:hAnsi="Cambria Math"/>
                      <w:sz w:val="24"/>
                      <w:szCs w:val="24"/>
                    </w:rPr>
                    <m:t>7=x=13</m:t>
                  </m:r>
                </m:e>
              </m:mr>
              <m:mr>
                <m:e>
                  <m:r>
                    <w:rPr>
                      <w:rFonts w:ascii="Cambria Math" w:hAnsi="Cambria Math"/>
                      <w:sz w:val="24"/>
                      <w:szCs w:val="24"/>
                    </w:rPr>
                    <m:t>0</m:t>
                  </m:r>
                </m:e>
                <m:e>
                  <m:r>
                    <w:rPr>
                      <w:rFonts w:ascii="Cambria Math" w:hAnsi="Cambria Math"/>
                      <w:sz w:val="24"/>
                      <w:szCs w:val="24"/>
                    </w:rPr>
                    <m:t>36=x=48</m:t>
                  </m:r>
                </m:e>
              </m:mr>
            </m:m>
          </m:e>
        </m:d>
      </m:oMath>
      <w:r w:rsidR="006E7692" w:rsidRPr="006E7692">
        <w:rPr>
          <w:rFonts w:eastAsia="Times New Roman"/>
          <w:sz w:val="24"/>
          <w:szCs w:val="24"/>
        </w:rPr>
        <w:tab/>
        <w:t xml:space="preserve">  </w:t>
      </w:r>
      <w:r w:rsidR="006E7692" w:rsidRPr="006E7692">
        <w:rPr>
          <w:rFonts w:eastAsia="Times New Roman"/>
          <w:sz w:val="24"/>
          <w:szCs w:val="24"/>
        </w:rPr>
        <w:tab/>
        <w:t>(1)</w:t>
      </w:r>
    </w:p>
    <w:p w14:paraId="6C68FC02" w14:textId="35B70EC8" w:rsidR="006E7692" w:rsidRPr="001F4B03" w:rsidRDefault="00431FAB" w:rsidP="006E7692">
      <w:pPr>
        <w:ind w:left="284"/>
        <w:jc w:val="center"/>
        <w:rPr>
          <w:sz w:val="24"/>
          <w:szCs w:val="24"/>
        </w:rPr>
      </w:pPr>
      <m:oMath>
        <m:r>
          <m:rPr>
            <m:sty m:val="p"/>
          </m:rPr>
          <w:rPr>
            <w:rFonts w:ascii="Cambria Math" w:hAnsi="Cambria Math"/>
            <w:sz w:val="24"/>
            <w:szCs w:val="24"/>
          </w:rPr>
          <m:t xml:space="preserve">µsedang </m:t>
        </m:r>
        <m:d>
          <m:dPr>
            <m:begChr m:val="["/>
            <m:endChr m:val="]"/>
            <m:ctrlPr>
              <w:rPr>
                <w:rFonts w:ascii="Cambria Math" w:hAnsi="Cambria Math"/>
                <w:sz w:val="24"/>
                <w:szCs w:val="24"/>
              </w:rPr>
            </m:ctrlPr>
          </m:dPr>
          <m:e>
            <m:r>
              <m:rPr>
                <m:sty m:val="p"/>
              </m:rPr>
              <w:rPr>
                <w:rFonts w:ascii="Cambria Math" w:hAnsi="Cambria Math"/>
                <w:sz w:val="24"/>
                <w:szCs w:val="24"/>
              </w:rPr>
              <m:t>x</m:t>
            </m:r>
          </m:e>
        </m:d>
        <m:r>
          <w:rPr>
            <w:rFonts w:ascii="Cambria Math" w:hAnsi="Cambria Math"/>
            <w:sz w:val="24"/>
            <w:szCs w:val="24"/>
          </w:rPr>
          <m:t>=</m:t>
        </m:r>
        <m:d>
          <m:dPr>
            <m:begChr m:val="{"/>
            <m:endChr m:val="}"/>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r>
                    <w:rPr>
                      <w:rFonts w:ascii="Cambria Math" w:hAnsi="Cambria Math"/>
                      <w:sz w:val="24"/>
                      <w:szCs w:val="24"/>
                    </w:rPr>
                    <m:t>0,</m:t>
                  </m:r>
                </m:e>
                <m:e>
                  <m:r>
                    <w:rPr>
                      <w:rFonts w:ascii="Cambria Math" w:hAnsi="Cambria Math"/>
                      <w:sz w:val="24"/>
                      <w:szCs w:val="24"/>
                    </w:rPr>
                    <m:t>x=7</m:t>
                  </m:r>
                </m:e>
              </m:mr>
              <m:mr>
                <m:e>
                  <m:r>
                    <w:rPr>
                      <w:rFonts w:ascii="Cambria Math" w:hAnsi="Cambria Math"/>
                      <w:sz w:val="24"/>
                      <w:szCs w:val="24"/>
                    </w:rPr>
                    <m:t>(x-7)/6,</m:t>
                  </m:r>
                </m:e>
                <m:e>
                  <m:r>
                    <w:rPr>
                      <w:rFonts w:ascii="Cambria Math" w:hAnsi="Cambria Math"/>
                      <w:sz w:val="24"/>
                      <w:szCs w:val="24"/>
                    </w:rPr>
                    <m:t>7=x=13</m:t>
                  </m:r>
                </m:e>
              </m:mr>
              <m:mr>
                <m:e>
                  <m:r>
                    <w:rPr>
                      <w:rFonts w:ascii="Cambria Math" w:hAnsi="Cambria Math"/>
                      <w:sz w:val="24"/>
                      <w:szCs w:val="24"/>
                    </w:rPr>
                    <m:t>19-x-6</m:t>
                  </m:r>
                </m:e>
                <m:e>
                  <m:r>
                    <w:rPr>
                      <w:rFonts w:ascii="Cambria Math" w:hAnsi="Cambria Math"/>
                      <w:sz w:val="24"/>
                      <w:szCs w:val="24"/>
                    </w:rPr>
                    <m:t>13=x=19</m:t>
                  </m:r>
                </m:e>
              </m:mr>
            </m:m>
          </m:e>
        </m:d>
      </m:oMath>
      <w:r w:rsidR="006E7692" w:rsidRPr="001F4B03">
        <w:rPr>
          <w:sz w:val="24"/>
          <w:szCs w:val="24"/>
        </w:rPr>
        <w:t xml:space="preserve"> </w:t>
      </w:r>
      <w:r w:rsidR="006E7692" w:rsidRPr="001F4B03">
        <w:rPr>
          <w:sz w:val="24"/>
          <w:szCs w:val="24"/>
        </w:rPr>
        <w:tab/>
        <w:t>(2)</w:t>
      </w:r>
    </w:p>
    <w:p w14:paraId="1298BC16" w14:textId="704F43F5" w:rsidR="006E7692" w:rsidRPr="00617A0E" w:rsidRDefault="00431FAB" w:rsidP="006E7692">
      <w:pPr>
        <w:ind w:left="284"/>
        <w:jc w:val="center"/>
        <w:rPr>
          <w:sz w:val="24"/>
          <w:szCs w:val="24"/>
        </w:rPr>
      </w:pPr>
      <m:oMath>
        <m:r>
          <m:rPr>
            <m:sty m:val="p"/>
          </m:rPr>
          <w:rPr>
            <w:rFonts w:ascii="Cambria Math" w:hAnsi="Cambria Math"/>
            <w:sz w:val="24"/>
            <w:szCs w:val="24"/>
          </w:rPr>
          <m:t xml:space="preserve">µberat </m:t>
        </m:r>
        <m:d>
          <m:dPr>
            <m:begChr m:val="["/>
            <m:endChr m:val="]"/>
            <m:ctrlPr>
              <w:rPr>
                <w:rFonts w:ascii="Cambria Math" w:hAnsi="Cambria Math"/>
                <w:sz w:val="24"/>
                <w:szCs w:val="24"/>
              </w:rPr>
            </m:ctrlPr>
          </m:dPr>
          <m:e>
            <m:r>
              <m:rPr>
                <m:sty m:val="p"/>
              </m:rPr>
              <w:rPr>
                <w:rFonts w:ascii="Cambria Math" w:hAnsi="Cambria Math"/>
                <w:sz w:val="24"/>
                <w:szCs w:val="24"/>
              </w:rPr>
              <m:t>x</m:t>
            </m:r>
          </m:e>
        </m:d>
        <m:r>
          <w:rPr>
            <w:rFonts w:ascii="Cambria Math" w:hAnsi="Cambria Math"/>
            <w:sz w:val="24"/>
            <w:szCs w:val="24"/>
          </w:rPr>
          <m:t>=</m:t>
        </m:r>
        <m:d>
          <m:dPr>
            <m:begChr m:val="{"/>
            <m:endChr m:val="}"/>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r>
                    <w:rPr>
                      <w:rFonts w:ascii="Cambria Math" w:hAnsi="Cambria Math"/>
                      <w:sz w:val="24"/>
                      <w:szCs w:val="24"/>
                    </w:rPr>
                    <m:t>0,</m:t>
                  </m:r>
                </m:e>
                <m:e>
                  <m:r>
                    <w:rPr>
                      <w:rFonts w:ascii="Cambria Math" w:hAnsi="Cambria Math"/>
                      <w:sz w:val="24"/>
                      <w:szCs w:val="24"/>
                    </w:rPr>
                    <m:t>x=13</m:t>
                  </m:r>
                </m:e>
              </m:mr>
              <m:mr>
                <m:e>
                  <m:r>
                    <w:rPr>
                      <w:rFonts w:ascii="Cambria Math" w:hAnsi="Cambria Math"/>
                      <w:sz w:val="24"/>
                      <w:szCs w:val="24"/>
                    </w:rPr>
                    <m:t>(x-13)/6,</m:t>
                  </m:r>
                </m:e>
                <m:e>
                  <m:r>
                    <w:rPr>
                      <w:rFonts w:ascii="Cambria Math" w:hAnsi="Cambria Math"/>
                      <w:sz w:val="24"/>
                      <w:szCs w:val="24"/>
                    </w:rPr>
                    <m:t>13=x=19</m:t>
                  </m:r>
                </m:e>
              </m:mr>
              <m:mr>
                <m:e>
                  <m:r>
                    <w:rPr>
                      <w:rFonts w:ascii="Cambria Math" w:hAnsi="Cambria Math"/>
                      <w:sz w:val="24"/>
                      <w:szCs w:val="24"/>
                    </w:rPr>
                    <m:t>1,</m:t>
                  </m:r>
                </m:e>
                <m:e>
                  <m:r>
                    <w:rPr>
                      <w:rFonts w:ascii="Cambria Math" w:hAnsi="Cambria Math"/>
                      <w:sz w:val="24"/>
                      <w:szCs w:val="24"/>
                    </w:rPr>
                    <m:t>x=19</m:t>
                  </m:r>
                </m:e>
              </m:mr>
            </m:m>
          </m:e>
        </m:d>
      </m:oMath>
      <w:r w:rsidR="006E7692" w:rsidRPr="001F4B03">
        <w:rPr>
          <w:sz w:val="24"/>
          <w:szCs w:val="24"/>
        </w:rPr>
        <w:t xml:space="preserve"> </w:t>
      </w:r>
      <w:r w:rsidR="006E7692" w:rsidRPr="001F4B03">
        <w:rPr>
          <w:sz w:val="24"/>
          <w:szCs w:val="24"/>
        </w:rPr>
        <w:tab/>
        <w:t>(3)</w:t>
      </w:r>
    </w:p>
    <w:p w14:paraId="08744614" w14:textId="361E0CDC" w:rsidR="006E7692" w:rsidRDefault="006E7692" w:rsidP="006E7692">
      <w:pPr>
        <w:rPr>
          <w:sz w:val="24"/>
          <w:szCs w:val="24"/>
          <w:lang w:val="en-US"/>
        </w:rPr>
      </w:pPr>
    </w:p>
    <w:p w14:paraId="39E02A8A" w14:textId="67CCC912" w:rsidR="00075791" w:rsidRDefault="00075791" w:rsidP="006E7692">
      <w:pPr>
        <w:rPr>
          <w:sz w:val="24"/>
          <w:szCs w:val="24"/>
          <w:lang w:val="en-US"/>
        </w:rPr>
      </w:pPr>
    </w:p>
    <w:p w14:paraId="364AA8AF" w14:textId="6935FFB0" w:rsidR="00075791" w:rsidRDefault="00075791" w:rsidP="006E7692">
      <w:pPr>
        <w:rPr>
          <w:sz w:val="24"/>
          <w:szCs w:val="24"/>
          <w:lang w:val="en-US"/>
        </w:rPr>
      </w:pPr>
    </w:p>
    <w:p w14:paraId="579EF307" w14:textId="77777777" w:rsidR="00075791" w:rsidRDefault="00075791" w:rsidP="006E7692">
      <w:pPr>
        <w:rPr>
          <w:sz w:val="24"/>
          <w:szCs w:val="24"/>
          <w:lang w:val="en-US"/>
        </w:rPr>
      </w:pPr>
    </w:p>
    <w:p w14:paraId="6FB11593" w14:textId="77777777" w:rsidR="006E7692" w:rsidRDefault="006E7692" w:rsidP="006E7692">
      <w:pPr>
        <w:pStyle w:val="ListParagraph"/>
        <w:widowControl/>
        <w:numPr>
          <w:ilvl w:val="1"/>
          <w:numId w:val="9"/>
        </w:numPr>
        <w:autoSpaceDE/>
        <w:autoSpaceDN/>
        <w:ind w:left="284" w:firstLine="0"/>
        <w:jc w:val="both"/>
        <w:rPr>
          <w:sz w:val="24"/>
          <w:szCs w:val="24"/>
          <w:lang w:val="en-US"/>
        </w:rPr>
      </w:pPr>
      <w:proofErr w:type="spellStart"/>
      <w:r w:rsidRPr="001F4B03">
        <w:rPr>
          <w:sz w:val="24"/>
          <w:szCs w:val="24"/>
          <w:lang w:val="en-US"/>
        </w:rPr>
        <w:lastRenderedPageBreak/>
        <w:t>Jenis</w:t>
      </w:r>
      <w:proofErr w:type="spellEnd"/>
      <w:r w:rsidRPr="001F4B03">
        <w:rPr>
          <w:sz w:val="24"/>
          <w:szCs w:val="24"/>
          <w:lang w:val="en-US"/>
        </w:rPr>
        <w:t xml:space="preserve"> </w:t>
      </w:r>
      <w:proofErr w:type="spellStart"/>
      <w:r w:rsidRPr="001F4B03">
        <w:rPr>
          <w:sz w:val="24"/>
          <w:szCs w:val="24"/>
          <w:lang w:val="en-US"/>
        </w:rPr>
        <w:t>kelamin</w:t>
      </w:r>
      <w:proofErr w:type="spellEnd"/>
      <w:r w:rsidRPr="001F4B03">
        <w:rPr>
          <w:sz w:val="24"/>
          <w:szCs w:val="24"/>
          <w:lang w:val="en-US"/>
        </w:rPr>
        <w:t xml:space="preserve"> </w:t>
      </w:r>
      <w:proofErr w:type="spellStart"/>
      <w:r w:rsidRPr="001F4B03">
        <w:rPr>
          <w:sz w:val="24"/>
          <w:szCs w:val="24"/>
          <w:lang w:val="en-US"/>
        </w:rPr>
        <w:t>perempuan</w:t>
      </w:r>
      <w:proofErr w:type="spellEnd"/>
    </w:p>
    <w:p w14:paraId="77959DF6" w14:textId="37BCAC1D" w:rsidR="006E7692" w:rsidRPr="001F4B03" w:rsidRDefault="00431FAB" w:rsidP="006E7692">
      <w:pPr>
        <w:pStyle w:val="ListParagraph"/>
        <w:widowControl/>
        <w:autoSpaceDE/>
        <w:autoSpaceDN/>
        <w:spacing w:after="20" w:line="480" w:lineRule="auto"/>
        <w:ind w:left="2552" w:firstLine="0"/>
        <w:contextualSpacing/>
        <w:jc w:val="both"/>
        <w:rPr>
          <w:sz w:val="24"/>
          <w:szCs w:val="24"/>
          <w:lang w:val="en-US"/>
        </w:rPr>
      </w:pPr>
      <w:r>
        <w:rPr>
          <w:noProof/>
        </w:rPr>
        <mc:AlternateContent>
          <mc:Choice Requires="wpg">
            <w:drawing>
              <wp:inline distT="0" distB="0" distL="0" distR="0" wp14:anchorId="3D2A4BC6" wp14:editId="604E526B">
                <wp:extent cx="3038475" cy="1193800"/>
                <wp:effectExtent l="0" t="0" r="0" b="0"/>
                <wp:docPr id="4" name="Group 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38475" cy="1193800"/>
                          <a:chOff x="6480" y="3392"/>
                          <a:chExt cx="4785" cy="2578"/>
                        </a:xfrm>
                      </wpg:grpSpPr>
                      <pic:pic xmlns:pic="http://schemas.openxmlformats.org/drawingml/2006/picture">
                        <pic:nvPicPr>
                          <pic:cNvPr id="5" name="Picture 43"/>
                          <pic:cNvPicPr>
                            <a:picLocks noChangeAspect="1" noChangeArrowheads="1"/>
                          </pic:cNvPicPr>
                        </pic:nvPicPr>
                        <pic:blipFill rotWithShape="1">
                          <a:blip r:embed="rId21"/>
                          <a:srcRect t="22179"/>
                          <a:stretch/>
                        </pic:blipFill>
                        <pic:spPr bwMode="auto">
                          <a:xfrm>
                            <a:off x="6480" y="3392"/>
                            <a:ext cx="4785" cy="1588"/>
                          </a:xfrm>
                          <a:prstGeom prst="rect">
                            <a:avLst/>
                          </a:prstGeom>
                          <a:noFill/>
                        </pic:spPr>
                      </pic:pic>
                      <pic:pic xmlns:pic="http://schemas.openxmlformats.org/drawingml/2006/picture">
                        <pic:nvPicPr>
                          <pic:cNvPr id="6" name="Picture 44"/>
                          <pic:cNvPicPr>
                            <a:picLocks noChangeAspect="1" noChangeArrowheads="1"/>
                          </pic:cNvPicPr>
                        </pic:nvPicPr>
                        <pic:blipFill>
                          <a:blip r:embed="rId22"/>
                          <a:srcRect/>
                          <a:stretch>
                            <a:fillRect/>
                          </a:stretch>
                        </pic:blipFill>
                        <pic:spPr bwMode="auto">
                          <a:xfrm>
                            <a:off x="6480" y="3960"/>
                            <a:ext cx="4785" cy="1020"/>
                          </a:xfrm>
                          <a:prstGeom prst="rect">
                            <a:avLst/>
                          </a:prstGeom>
                          <a:noFill/>
                        </pic:spPr>
                      </pic:pic>
                      <pic:pic xmlns:pic="http://schemas.openxmlformats.org/drawingml/2006/picture">
                        <pic:nvPicPr>
                          <pic:cNvPr id="7" name="Picture 45"/>
                          <pic:cNvPicPr>
                            <a:picLocks noChangeAspect="1" noChangeArrowheads="1"/>
                          </pic:cNvPicPr>
                        </pic:nvPicPr>
                        <pic:blipFill>
                          <a:blip r:embed="rId23"/>
                          <a:srcRect/>
                          <a:stretch>
                            <a:fillRect/>
                          </a:stretch>
                        </pic:blipFill>
                        <pic:spPr bwMode="auto">
                          <a:xfrm>
                            <a:off x="6480" y="3960"/>
                            <a:ext cx="4785" cy="2010"/>
                          </a:xfrm>
                          <a:prstGeom prst="rect">
                            <a:avLst/>
                          </a:prstGeom>
                          <a:noFill/>
                        </pic:spPr>
                      </pic:pic>
                      <pic:pic xmlns:pic="http://schemas.openxmlformats.org/drawingml/2006/picture">
                        <pic:nvPicPr>
                          <pic:cNvPr id="8" name="Picture 46"/>
                          <pic:cNvPicPr>
                            <a:picLocks noChangeAspect="1" noChangeArrowheads="1"/>
                          </pic:cNvPicPr>
                        </pic:nvPicPr>
                        <pic:blipFill>
                          <a:blip r:embed="rId24"/>
                          <a:srcRect/>
                          <a:stretch>
                            <a:fillRect/>
                          </a:stretch>
                        </pic:blipFill>
                        <pic:spPr bwMode="auto">
                          <a:xfrm>
                            <a:off x="6480" y="4980"/>
                            <a:ext cx="4785" cy="990"/>
                          </a:xfrm>
                          <a:prstGeom prst="rect">
                            <a:avLst/>
                          </a:prstGeom>
                          <a:noFill/>
                        </pic:spPr>
                      </pic:pic>
                    </wpg:wgp>
                  </a:graphicData>
                </a:graphic>
              </wp:inline>
            </w:drawing>
          </mc:Choice>
          <mc:Fallback>
            <w:pict>
              <v:group w14:anchorId="1F55D6B9" id="Group 41" o:spid="_x0000_s1026" style="width:239.25pt;height:94pt;mso-position-horizontal-relative:char;mso-position-vertical-relative:line" coordorigin="6480,3392" coordsize="4785,2578"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OX/F/cCAAAYDQAADgAAAGRycy9lMm9Eb2MueG1s5JdR&#10;b9sgEMffJ+07IL+3jh0nsa0k1bSu1aRuq9ZNeyYY26g2ICBx+u13gJ22SaVOnVpt7UMs4Mxx978f&#10;mMxPtm2DNlRpJvgiiI5HAaKciILxahH8/HF2lAZIG8wL3AhOF8EN1cHJ8v27eSdzGotaNAVVCJxw&#10;nXdyEdTGyDwMNalpi/WxkJSDsRSqxQa6qgoLhTvw3jZhPBpNw06oQipBqNYweuqNwdL5L0tKzLey&#10;1NSgZhFAbMY9lXuu7DNcznFeKSxrRvow8BOiaDHjsOjO1Sk2GK0VO3DVMqKEFqU5JqINRVkyQl0O&#10;kE002svmXIm1dLlUeVfJnUwg7Z5OT3ZLvm4uFWLFIkgCxHELJXKroiSy2nSyyuGVcyWv5KXyCULz&#10;QpBrDeZw3277lX8ZrbovogB/eG2E02Zbqta6gKzR1pXgZlcCujWIwOB4NE6T2SRABGxRlI3TUV8k&#10;UkMl7bxpkkIlwTweZ7EvIKk/9fOTWdpPjiez1FpDnPuFXbB9cMu5ZCSHX68ptA40fZw9mGXWiga9&#10;k/aPfLRYXa/lEZRfYsNWrGHmxqEMGtmg+OaSEau17dyWB7Ly5QGrXRQlY5vd8JKfgm1KrjiIi481&#10;5hX9oCVsAtAS5g9DSomuprjQdthKdN+L694LY9UwecaaBilhfjFTX9VYQmUjV1Zr7BWAjbUH5gMi&#10;euhPBVm3lBu/ixVtQAzBdc2kDpDKabuiAKX6XLgIca4V+Q6J2B0cx9Es84XXRlFD6iGHIU6viwZk&#10;H6XwAZoGFm9ZiibpfZZAaKXNORUtsg0IFGJzauDNhTYeu+EVyzwXVr8hThtZLztI76OFxn8D4/QA&#10;xuTlYbSyPjN7/fHSswfVAw49cbZZQkUtk77aO4PbPn9FYjbtz7wHSBzFzrY71d44ibMDEievkkR3&#10;2O9OwX+BRHtfcR+P4fv6xkmEi+7eB3r6Kkl0J/2Lk5hkcOlz2B+eiVn2rCC6eyNcv91Vsv+rYO/3&#10;d/vQvvuHZvkbAAD//wMAUEsDBAoAAAAAAAAAIQDTGeYglh0AAJYdAAAVAAAAZHJzL21lZGlhL2lt&#10;YWdlMS5qcGVn/9j/4AAQSkZJRgABAQEAYABgAAD/2wBDAAMCAgMCAgMDAwMEAwMEBQgFBQQEBQoH&#10;BwYIDAoMDAsKCwsNDhIQDQ4RDgsLEBYQERMUFRUVDA8XGBYUGBIUFRT/2wBDAQMEBAUEBQkFBQkU&#10;DQsNFBQUFBQUFBQUFBQUFBQUFBQUFBQUFBQUFBQUFBQUFBQUFBQUFBQUFBQUFBQUFBQUFBT/wAAR&#10;CACIAT8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U6KKKACiiigAor8tv+CtOn6t8Mfi18JPi/pd/PF9jlNt5MOpTpMJo28390PuRKyZVmT7&#10;2fmVq+FPHvxJu/iFB498W6nqiC68d+IFtw94joUt4X855nigXy/l32q/ddvv7e9AH9GlFfzoeJfi&#10;9qHjX9kbw54O1K9+1/8ACJ+JW+yh/NeSK2uLd2WPezbNu+GTai/d/GqWleJbTwl4j8c6f4OfxHon&#10;hSfw7cWWuWWuzo888vleWvmpEihR9teDanzMn8TY3UAf0eUV/Nj46+J2oeLvhT8N/B114gnm0/Q7&#10;K9uVgub2WWGF2nlCQ+UN2xtsSbe378fdX5q6/wCKXj3Wfj34x+FEmr2fiLxvv8PWlimiaU6wXcrR&#10;STW7JaKsUyJuaHqsTbsfMu6gD+h+iv5k7zXNZvrDTfBtzd6vcaDZ6zcyW3hIzv8AabaaTykbrFt8&#10;xuE+795H+Rd3zdj8aPAs3wth8PzWPhLxz8M7m8uZZW0nxdfb7lmtxEYruLbaWnGZpEU7W+ZHw1AH&#10;9HdFeX/2rf8A/DN/9p/a7j+0f+EU+0/a/MfzfN+x7t+/727dzur+eLTbO9uvBur+LRoHia81G21K&#10;Fj4tt7pvsNpK3zbJf3DN57N8yv56f7rUAf020V/OF4G0LUvjV4/8UalrXhDx18Z9WmY3Nxc+Drto&#10;7jez/wCulLWNy2xv4flT/wBlrA1TSvDuneIvH+m63F4h1R9JSe10i+tJ4j9neGVbeEXe+M74tuxP&#10;kZNuU2/3aAP6XKK/nt+K3xx+IOu/s7+Afht4u8Svc2zNca8pvLu6nnls2iT7FFK+5kb5kn8tP4Pk&#10;3bPmrk/GXhnwvrH7PXhnx9a6jeS+NH1U6BqlgQPstvb29rEtu65XdvZE+b52X/ZWgD+j6ivz+8Uf&#10;s8aN+z9/wTb+I9joGu6/qljregRas9trV0kyWssiRM6QKkSBFbv+dfmz8GNV134RfFP4UeIfD1p4&#10;i+H2o30kf/E21SVnttXjaUI/2ZBbKPKb7mxmlXd95loA/onor+e34a/tLX+jfth6b8YLnU3mbUvE&#10;MjXsTzCxdrORlXE7ovlbNj8r83+rO7+FqTRPg/D8RNT/AGhfFY1i80jVvAjy63ZNbDAlf7cybGwd&#10;ynptdW+XHegD+hOiv54P2iP2nPFH7RvhH4bWHizXY7m60XSLk3E/nuVnn82VU82Jd2J2SFPn/i8x&#10;N21fmo+Knxr8b+PfFPwv8Wadr2p/8JDo/heGa1ut6wG0azadZXiRfkUf6O7fL97Ayu7NAH9D9Ffl&#10;p/wS0+Ic3xZ/ag+M3jG4kuPtes6ba3c4uDFuErSLvT92qrtVvlXCj5fvfNX5+eIpNDj+JHxCFzbe&#10;ILrxW2tTL4e/sWdI1S6+1N80vyM7/wCysW1t38VAH9J1Ffzix+DfFHi743XmleOvCnjL4h+LmtYp&#10;b/StCkeHWTL5ETfvme1nffGp2yb4t27O5v4qfefDnwP4b+MvifRde0bx9b+GNP017tLCzS3fWbCR&#10;rdHRb3eioixu5Sb5VK0Af0b0V/Nl4ivPEHiT4Z/DG31s6hrVnFeX9rpFqs++X7Fvt/3MXyts/e+e&#10;F+X/AIDtxXS/Hz4at4I8I+CdPtPAXjLwRLdPqV/JovjCZZ77CrArzJttrdhFth/ij/gdvu7aAP6K&#10;KK/nIb4k618SPj/4O8WXE2oI095pmnJM7vsTy4oIpoYss37v5/ubvuyfN9+ue+DuleItX17Rh8NL&#10;LxLd/FW11Jbmw/sOMOkUCr9/5fmVlf7zN8m0/NQB/SxRX87f9qa2nw1/aA03U73B/tmyubuytHY2&#10;f2r7ZKruiN/4633ttc78TfH2p3N94Gjj1JrRvCPh7S/7NjmkaZPMKRXB8pNrIh3TbmDfK3l/3vlo&#10;A/pGor+fbxp+0V46tf2o7v4w6Fq+ptf2dtp2pzSTXCJJ9jmit98LJ8yBGaYLsVWVd/3a++P+CQGt&#10;weJND+NOrWislvf+KftcSS/fVZEZ13UAfojRRRQAUUUUAFFFFABRRRQB5V+0T+zx4e/aZ+G83gnx&#10;PfanY6TLdQ3bS6S8Uc++P7vzSRyLj/gNeDeFf+CWfwh8Ma74RvJtS8TeILPwwJBb6Lr01ldafcB5&#10;Xkf7RD9lAfcX/wBnhE/u19nUUAfDPiP/AIJDfBXxDqur3VtrHjPQLLUrn7U2j6XqFutlE3zbdiyW&#10;zN8u9wu5mK7z2rb8Y/8ABLv4R+MvF+o+IpdQ8V2FzqFj/Z97b2d9B9nuP3XleaySwN8/yxy8fKrx&#10;oyrxX2XRQB8Z/C//AIJU/A/4aXuqXbW2q+LpbyxktI08Tva3aWm7P72JFt1Xzf7rMrbf4a5nQP8A&#10;gj98J/Cer2ur6J47+JWkavaOJre+sdYtILiJ/wC8rrZ7lPXpX3lRQB8B3f8AwRy+C+qvJJP4k8fy&#10;3skrzS3smqWjzSs+3O/da+xb+987bj93G14s/wCCT3w68erYN4n+J3xX8R/YIfIs/wC1dft7r7PF&#10;/wA84t9q2xePurX3FRQB4N8K/wBlGz+Fela/pg+JPxF8Xadq2mNpX2LxZrq30NnFtK7rdPKVUbb+&#10;leF2n/BIf4W2vhm88P2/xA+J0Og3ky3FxpcetWyWs8q/cd4vsux2XsxFfdtFAHw/4a/4JNfDLwV4&#10;jk1zwn8QPid4R1Fg6pPoWuQWrxI3VFkW237f+BGo9F/4JJfCDRptfkk8ReNtWm1qzmtLptTvrOZj&#10;5jK/nZ+y/wCtV03K7fxV9yUUAfG/ws/4JbfBv4V+K7HW5ZNa8cR2lrLZxaR4x+x6hYqjsWz5X2Ze&#10;VZnYf7T5rE1L/gkl8Ib7StX00+I/G1tp2oakuqmzt72ySK3kVZV2wp9l2ou2XH/AE/u19x0UAec+&#10;Ovgro/xE+C198MdTu76LQLzTY9Ke5tXRLvylVV3bmRl3/KOdtfKY/wCCPfwentLS0vPF/wAQb6zt&#10;UmS1tJ9VtTFb+YDuZF+y/J82G/3gN26vvKigD4p1P/gkz8EtT+HOkeERLr9sdOvJrv8At23ayTVL&#10;rzB/qZp/svzxLj5V2/LWG/8AwR/+E7LqKv46+JLJqTiS+Q6vaYumDbt0ubT5zu+bLd+a+8qKAPkX&#10;4f8A/BMn4J/D6/8AEE/9l3HiFdYs/sQg8QW1ldx6euNiva5tl2Sr/fYszH5m3N81c58OP+CS3wd+&#10;GnjfTPEtlrnjLUbmxdnW1vr+18iUMrIyv5dsj42ufustfbtFAHzl+zN+w18Pv2UvE/iHXfBl/r80&#10;utQLbS2uqXUU0MSK+9fK2xK3/fTNVr9n39jDwX+zd488WeLfDOq69e6j4m3fbItUuIJIUDStL+62&#10;xK33m/iZq+g6KAPkjxX/AME4/BfiX4w6/wDE6z+IPxF8I+K9Ylaae48M6zBY7NyhWVGW33heOm6s&#10;7w5/wTC+F+ieKNe1/VvE3jnxfqOvWFxYai/iLWIrhrhZlAd3lWBJN42fK2786+yKKAPhk/8ABI/4&#10;UnStD01PGPxCij0e5mu7GdNUtRNbvJ5RO1vsvyBWi3rtx8zu3eunuf8Agm74N1rxDpWr+J/iN8Sv&#10;G9xpiXEUC+Kdat74GKaLypkZmtd+wr/Bu2/99tn6/ooA+IdL/wCCTHwd0ZPDItte8aIdC1FtRhdr&#10;62/0idmib97/AKN6Qxr8m3p617X+y5+yN4R/ZK0DXdH8H6prmpWmr3S3U7a3PFI6uqbRsMUUfGPa&#10;vc6KAPz58d/8EiPDPiz4nazrOmfETXfDngzWroXWpeFrK33vM24udlw0pX7+WXfE+2vQtG/4JcfA&#10;7SNC8aaedN1C+n8TZB1O8+zSXGlIW37LH9xsh9N21mx8u6vsSigD4p8A/wDBJ/4O/D2+1W4t9T8X&#10;axDqem3GlT2up6hB5ZimGGf91bxtuXsd1ex/sufsjeEf2StA13R/B+qa5qVpq90t1O2tzxSOrqm0&#10;bDFFHxj2r3OigAooooAKKKKACiiigAooooAKKKKACiiigDwrxf8Ato/BbwL8ST4C1rx7Z2Xi5JFi&#10;ewS1uJgkrfdRpUjaNX5+4W3ZwK9C+GXxU8KfGPwjY+K/Bmtw+INAvNwiurcOnzA4ZGRgrIy90ZQw&#10;r8tP2kf2AvjZ8RP2g/iR4x0rwkdX8NXmvW97b6Y+s2tsusQfMrkMZ/3TqCV+dV+WR9v91vGbT9gX&#10;4/8Awg8Lah40vPh3qFpfaJeW16s2mazZTXC2apP9q2JFLJu/5Yf8s34z8rLuoA/ce38V6Le+JLrw&#10;7b6vp8+u2cS3FzpiXaPdwRN913i3blVv4WPFbtfzN/D/AOFni74w3N/p3gfwTeeIby1jt5J/7Igl&#10;uHgXPk72+ZlHmM+5v7uNy7VVxX1p8Mv+CfX7SegeLtB8T3vgu40zXtL1nSPIv7bXrBHisYUdJf8A&#10;VXP8KpAv95v++qAP2wqlfXsGm2k11dTJb2sKNJJLK+xEVfvMzVdrzn9oLwvq/jb4LeM9A0DTdJ1f&#10;WNR02a2tbLXYy9nK7Lgbx/L/AGsUAcv8Jv2wPg/8dfFl54Y8DeOLLW9dtEaZ7IW9xBvVWwzRNLGq&#10;zYPPyFuPm6V6Z4w8b+Hfh7pD6t4o13TfDmkoyxPfavdx2tuGb7q75GVc1+Hvh/8AYU/aXvYNd0TQ&#10;vh7q+kx2dnHpeoNquo2a/asyeY6WVw+z9w28syxOyHDhnZsLWlL/AME4/wBpKbwvBpmofDeTVDb2&#10;nl6WieJdNji0vdcM8u6Lzf3ryc/MG4Vx1KqqAH7i2N7BqVpDdWsyXFrMiyRyxPvR1b7rK1Z3iLxZ&#10;ofg6wjvdf1iw0Wylmjt1udRukt42mc7UQM7cs2flWvwq+F//AATw+P8A4k1DTze/DbU7fwwdViXU&#10;bfUb63sN6pJsdvKllR3+R5Arqv8AGdrV5b4p8G+JvhZ8VNB8IfEXwrqn9u6RdWcU9jfP9ume3SVi&#10;sNqm7ynidHRVT51Zk+VlDMtAH9ItFY/h6WGfQNNltbCTS7drWMxWE0HkPbrtG2Jk/g2/d29q2KAC&#10;iiigDz3xd8efhp8P9ZbSfFHxD8LeHNVVFkbT9X1u1tJwjfdcpK6tzius8PeINK8V6LaavompWer6&#10;VeJ5sF/YXCz28yH+JHTKsK/If/gqV+zn8UPG37T83iPwz4A8R+JtGvNKtYorzRdMlvU3xqVdW8pW&#10;2f8AAq8Jvf2Y/wBqHwvrME9v4N8fWeuW2i+R5ukQP5a6d5SItulxbttZmXfut/vf3lZnagD97vEP&#10;iDSvCmi3er63qVnpGlWaebPf39wsFvCg/id3wqijw94g0rxXotpq+ialZ6vpV4nmwX9hcLPbzIf4&#10;kdMqwr8FvG37Gnx18NeMH8P6H4E8ZSI9hBZ20+m2k8llcWbxF5fNuN22ItKN7W7fdaR1/gXd+r//&#10;AATs8Kt4K/ZU8LaRceE9c8G6pbtONSsNetJbW4mut/zzKknzbG/h+7/u0AfUFFFFABRRRQAUUUUA&#10;FFFFABRRRQAUUUUAFFFFABRRRQAUUUUAFFFFABWR4j8RWPhbQ7zVtTufsthZx+bPN5bPsX/dXLV8&#10;p/Fb9rj4h+Bv2x/h18J4/BWnab4Q8Sz+UNZ1SRZrq9X+J7dYp/3Sr9396pZv7q177+0L/wAkX8W/&#10;9eTf+hLQBk/8NXfCz/oaD/4Lrv8A+NUf8NW/Cz/oaP8Aym3f/wAarV/Z6/5Iv4R/68l/9CavR6Oo&#10;tTyOP9qj4XzyiNPFCF2baN1jdIuf94xYr1WGeO4hSWJ0ljddyuv3WWuR+LnhCPx18O9c0d1R3lgZ&#10;oj5Hnskq/MhVP71cb+y144uPGHwyhtb+V31TSJWsZ0mRxKqr9zfu/i/wp20A9nooopDCsjxL4jsP&#10;Cmh3urapcm1sLOPzZ5vLZ9i/7q/NWvXz/wDtfa7eW/gTStAsvMjm16/Wz87z2jRR/df+8rU1qB7T&#10;4c8RWPinQ7PVtMuTdWF0nmwzeWyb1/3W+atevnv9lfxHcWtn4i8EX7zG78P3jpBDcK/nLbsxxvJ+&#10;Xr/u9a+hKQBRRRQAV5jr/wC0X8PfCWtXWj6t4h+zajatsni+w3D7G/31j213HiLW4fDuhX+pXDok&#10;FpA0rGV9i/KO7dq8U/ZI04al4b13xhdP5+o63qMjs837yWJF/g80/M607CZ0v/DVvws/6Gj/AMpt&#10;3/8AGqP+GrfhZ/0NH/lNu/8A41XrlFINTyP/AIat+Fn/AENH/lNu/wD41R/w1b8LP+ho/wDKbd//&#10;ABqvXKKA1Oc8G+NtH+IGjLq+gXn2/TXZo1m8p4/mX/ZdVaujoooGFFFFABRRRQAUUUUAFFFFABRR&#10;RQAUUUUAFFFFABRRRQAUUUUAfKPxU/4J6eFvi58VD8QNU+JnxPsNeimaawOma/FGmlbuqWm6BmhX&#10;2Vq9Z+Ndh/ZPwD8Q2X2me8+zaWsP2m7fzJZdu1d7t/EzY+Y+9eq15z+0L/yRfxb/ANeTf+hLQJh+&#10;zx/yRXwj/wBeS/8AoTV6NXnP7PH/ACRXwj/15L/6E1ejUPcEFfNvhW6X4UftL61ociyQ6R4qRbmy&#10;KwvHbpcf3FRcq3+/8tfSVfP/AO1T4cltdG0Xx1YCb+1PD10juLbdvaBm+cbh9wf7W2mDPoCisnw3&#10;rcHiPQrDVLV0kgvIFmQxPvX5hnhu9a1IYV856z/xXX7WekWh/fWXhmy+0efZjdslb+CVvm/9lr6C&#10;vbyGwtJrm4cJBCrSu/8AdVeteBfssWc/iC78aeNrtPPuNX1B4re+PyebEv8Asfw/9800BD4vP/Cs&#10;f2mdD10D7NpHiW3+x3b/AOot0l/vu33Xf619G14p+1P4YfWPhhJqtrsTUNBmXUbeaVm+Tb97C9HP&#10;+9Xofw68TL4y8E6Nra+Z/ptqkrecqo27+LheOtAr6nUUUUUhnif7VXidtI+GEuk2mx9Q16ZdPt4Z&#10;Ub5933trdFb/AHq9D+HXhpfBngjRtEUSf6FbJE3nMrtu/i5X3zXi/wARTN46/af8JeGnijew0aD+&#10;0Zobh98M38X3NuN9fSNMQUUUUhhRRRQAUUUUAFFFFABRRRQAUUUUAFFFFABRRRQAUUUUAFFFFABR&#10;RRQAUUUUAFec/tC/8kX8W/8AXk3/AKEtejV5z+0L/wAkX8W/9eTf+hLQAfs8f8kV8I/9eS/+hNXo&#10;1ec/s8f8kV8I/wDXkv8A6E1ejUPcSCue8aeG4PF3hTVNHuI0mjvLdotjyMi7v4c7f9rFdDRQM8F/&#10;ZV8T358Laj4P1jbDq/hudrYwMdjiL+AhNqtt/wBpute9V816xeQfCT9qS3upbiKz0jxba7JU8z/l&#10;uON77z8i7v7pr6UpsDyr9pPxP/wivwe124V7mKe5UWkUtr99Xk4z/u1sfBXwv/wh/wALPD2mutss&#10;yWqyytbL8js3zbu1eU/tBRz+Ofi98PvBtpJCyRTf2jcPFH581vhv413fKm2vpOgClqVjHqunXVnL&#10;uWOeJoWK/eCsuDXgf7KNxN4dfxh4GvZnS60a/Z4bVwhdYm/j3J8p3V9E18xfEqKP4Y/tM+GPFPlR&#10;w6frcf2O6m+yNsjdvlPzL9524oQj6dqreXkNhaT3Nw+yGFWkd/7qr1q1Xj/7T/jj/hC/hPqTQyrF&#10;fahi0gK3Pkv8333T+9tWhK4zmv2ZLeTxRrvjX4gXC7P7Zvmht2hP7p4lP3tn3lP+9X0LXD/B3wpb&#10;+DvhroGmwGOQJapK80cewSs3zbv1ruKTEgooooGFFFFABRRRQAUUUUAFFFFABRRRQAUUUUAFFFFA&#10;BRRRQAUUUUAFFFFABRRRQAV5z+0L/wAkX8W/9eTf+hLXo1ec/tC/8kX8W/8AXk3/AKEtAB+zx/yR&#10;Xwj/ANeS/wDoTV6NXnP7PH/JFfCP/Xkv/oTV6NQ9xIKKKKBnh/7V3hKbW/huNZtJhBfeH511GLd9&#10;3A+9/A3zelek/DvxKvjLwTo2tr5n+m2ySt5yqjbv4uF465rZ1Oxj1XTrqzlZljniaJin3trLg18s&#10;/BzxdN8MPCfxN8K6kt4jeHDNcwGHyt6I3yffVl+bdsb8ae6EdH8JIZfH/wC0N408YGaS4sNM/wCJ&#10;bZTxlEQeqMv3q+ka8T/ZP8JtoHwqt9SnCyXutStfSzeY7u6n7m/d/FXtlDAK8h/aY8ISeLfhXfva&#10;o41PTCt9aPDB5ku9euz+JOP4q9eqreWcOoWc9rcJvgmVo3T+8rdaWwzlPhF4vj8dfDrQ9XRleSWB&#10;VlXzxM6Sr8rhn/vV5N8aHPxE+NngjwRGPMhsH/tS9EY8uWIf7zfK3/Aan/Zhu5fDGu+Nvh9M3mf2&#10;NfNNb+QMwxxM33N/3y3+9VP9nyS58cfF34heMr2KEpFcf2dbpNJ581vtb+B9vyptqtgPpOiiipAK&#10;KKKACiiigAooooAKKKKACiiigAooooAKKKKACiiigAooooAKKKKACiiigAooooAK85/aF/5Iv4t/&#10;68m/9CWvRq85/aF/5Iv4t/68m/8AQloAP2eP+SK+Ef8AryX/ANCavRq85/Z4/wCSK+Ef+vJf/Qmr&#10;0ah7iQUUUUDCvjn9rnwysHxJ0eeGZE/4SKCPTrjfIheLbKmx0T7/APB1+7X2NXx58etLuvjJ8U9e&#10;0/TYjdQ+FdId/MgcQOtx9/Y/mffH+5TQmfWej6eNL0qxst3mfZYI4d/97au2tCvPPgX40Tx38LtC&#10;1PfG06w/Z5/KjZEWWP5CBu+leh0hhRRRQB8qftJPc/DP4k2fjW1RXj1TSbnS5Xuf3iCXyn2IiLtf&#10;+leufs7eDm8D/CXRLGZJIrmZPtcqO6vseTngrxivJf21Jv7Z/wCEY8P20Mz6gRcXyYT5HVYz8nHz&#10;bvl44r2b4F+NY/Hfwu0PU1KeekP2edI0ZFSWP5CnzU+gkeh0UUUhhRRRQAUUUUAFFFFABRRRQAUU&#10;UUAFFFFABRRRQAUUUUAFFFFABRRRQAUUUUAFFFFABXnP7Qv/ACRfxb/15N/6EtFFAB+zx/yRXwj/&#10;ANeS/wDoTV6NRRQ9xIKKKKBlHUr2PStOuryVWaOCJpmC/eKquTXgX7KOhx65YeKvGl7/AKZJr17J&#10;EklzIzy+Qp+5Kp+WiimhC/AW4k+G3xL8V/Dq+L7ZZTqmmDogibqiou5U/wC+q+iqKKGMKKKKQHzj&#10;8L4Y/ib+0B4y8WPHHNpelxf2TbuibElP3XDo/wA/3f8AgNTfs93EngX4h+N/h9dO6Rw3BvrDzv3A&#10;eJv+eMX93/dooq7a2F2PoiiiioGFFFFABRRRQAUUUUAFFFFABRRRQAUUUUAFFFFABRRRQAUUUUAf&#10;/9lQSwMECgAAAAAAAAAhAEMLBJNxAQAAcQEAABQAAABkcnMvbWVkaWEvaW1hZ2UyLnBuZ4lQTkcN&#10;ChoKAAAADUlIRFIAAAE/AAAARAEDAAAAzfqgXgAAAAZQTFRFAAAA////pdmf3QAAAAFiS0dEAIgF&#10;HUgAAAAJcEhZcwAADsQAAA7EAZUrDhsAAAEESURBVEiJxdRhCoMwDAXgWPxR/LXdIEfJ0XL0LbUN&#10;jGnfUwZ7sFiYfNaaVqTHRer7UqMUIbKiG7rYwogPeEcXldHWr8GJWIZYZzfSGaKQoi2k+LmgJ0ls&#10;upi+/zyKose3GPg/RaFE+M6diosSonXRkKixlJAbQR2ZYs353sdSFFbsmS9mKDU4ur3Rxk6R2dbw&#10;lBhiCbFwRw+Gd1FY8YFbchc1Rnglif7u39dJkco10SzKvC09R6o3J3Ukqv9NfEYBe7GJ1UehYljc&#10;kv1BrolrFiCWLIwI0sSNFZlcE5csQKS/dWscZh2FFZk0RmnRsgBRWyUnweyZhjG70IgHeo74k+Jw&#10;ki+5ECaPC84swAAAAABJRU5ErkJgglBLAwQKAAAAAAAAACEA5+nwGFAVAABQFQAAFQAAAGRycy9t&#10;ZWRpYS9pbWFnZTMuanBlZ//Y/+AAEEpGSUYAAQEBAGAAYAAA/9sAQwADAgIDAgIDAwMDBAMDBAUI&#10;BQUEBAUKBwcGCAwKDAwLCgsLDQ4SEA0OEQ4LCxAWEBETFBUVFQwPFxgWFBgSFBUU/9sAQwEDBAQF&#10;BAUJBQUJFA0LDRQUFBQUFBQUFBQUFBQUFBQUFBQUFBQUFBQUFBQUFBQUFBQUFBQUFBQUFBQUFBQU&#10;FBQU/8AAEQgAhgE/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VOiiigAooooAKKKKACvOf2hf+SL+Lf+vJv/AEJa9Grzn9oX/ki/i3/ryb/0&#10;JaAD9nj/AJIr4R/68l/9CavRq85/Z4/5Ir4R/wCvJf8A0Jq9Goe4kFfM/wAZhL8Ofj74O8aRef8A&#10;YtRxpt7s8t938IRFPPTFfTFeY/tEeD5PHHwn1qxt0ke6hT7XAiOqbnj+b+L8aaBnp1FeefAvxmnj&#10;r4XaFqW+MzrbrbzpFGyKksfykDd9K9DpDCvnH4V5+I37Qvi/xknzWGkp/ZdrNF8iyHod6N82fyr2&#10;f4ieJV8G+CdY1tvM/wBCtnlUQqrtu/h4bjrXnn7K3hh9H+GMWr3G17/Xpm1G4mR2xJu+78n3U/4D&#10;TAw/2mrWXw1r3gn4gW67/wCxr5be4aY/uo4mb7+z77H/AHa98s7yG/tIbi3ffDMiyI/95W6Vyfxd&#10;8Ix+Ovh3rmkOqNJLAzRHyPPZJV+ZCqf3q5H9mXxsfGXwwtbW5aYapo7fYbtLl3d9y/d3FlHOP4fa&#10;gXU9kooopDPnr9pu6l8T694K8AW77f7ZvlnuFmH7p4k7b/vKf92ve7Kyh0+0htbdAkEKLEif3VXp&#10;Xzx4NtYPiR+1D4h8RrEkmn6BAtnDNsE8U0v3d6P0R1xX0jTYgooopDCiiigAooooAKKKKACiiigA&#10;ooooAKKKKACiiigAooooAKKKKACiiigAooooAK85/aF/5Iv4t/68m/8AQlr0avOf2hf+SL+Lf+vJ&#10;v/QloAP2eP8AkivhH/ryX/0Jq9Grzn9nj/kivhH/AK8l/wDQmr0ah7iQVBcW8V3A8UqJLDIu1kbl&#10;WWp6KBnzf8DYU+Gfxm8aeANiW1ldY1HTo3GXdP8AgB2Iu3+HatfSFfNn7Ssd14E8ceDviJpp8n7N&#10;P9kv3SB9rxN/z1dW+ZcZ+T2r6Js7yG/s4Lq3ffDMqyo/95W6U2B4P+1z4p8jwvpHhWC58m6169jg&#10;kMc+x1i3c/J/Ep/pXtnhzRIfDmhWGmW6JHBaQLEoiTYvyjsvavBL+5T4h/tZadax75rDwraM7T20&#10;bfJP/clZq+kaGJBXzP8ADq8b4W/tG+JPB261g0bXf9PtYzP/AKuU/MB8y7ndv7u+vpivnT9qnS7n&#10;w7c+FviLaXLQz6FdpFLGNjbomb+BWX73/AhQuwz6LrmPiH4lXwd4J1nWmLj7FavKvloHbd/Dwfet&#10;nTL6PVdOtbyJWWOeJZVD/e2suRXg37XN5caxo3hrwfZeTLd63qKB4AnmXCIv8aKGoW4G5+yp4YfS&#10;PhjFq1zse/16ZtQnmSRsPu+78n3U/wCA17XWfo+njS9KsbLd5n2WCOHf/e2rtrQpPXUSCiiigYUU&#10;UUAFFFFABRRRQAUUUUAFFFFABRRRQAUUUUAFFFFABRRRQAUUUUAFFFFABXnP7Qv/ACRfxb/15N/6&#10;EtejV5z+0L/yRfxb/wBeTf8AoS0AH7PH/JFfCP8A15L/AOhNXo1ec/s8f8kV8I/9eS/+hNXo1D3E&#10;gooooGcV8XPCMfjr4d65o7qjvLAzRHyPPZJV+ZCqf3q4n9nT4jLrfwgV70XT6h4fVra9SVnklzGv&#10;fcF+bb/DXtdfFPxOu7j4GeLfiHpGn/aYdP8AEVgtzZbJ3gSOVpVD7Pvb3+eSmtRHp37KVvN4ik8Y&#10;eOb2F2utZv2SK6kddzRL/BsX5RivoiuH+D3hS38GfDbQNMg2OEtVleRIdnms3zb2H97mu4pDCuY+&#10;IfhpfGXgnWNEYSf6bbPEvksqNu/h5b3xXT0UAeKfsqeJ31f4YxaRdbI7/QZm0+eGNGwm37vz/df/&#10;AIDxXO2X/Fyv2rrqSTEmneELXakM3yMk7fxpt+/8396qOlapH8Fvj94utbjbBoWs2Emq26SP9kt1&#10;ljXe6L/Czf7dbP7I/hXyPCmr+KZ7VbWfXr2SaNHg+dYt3Z/41brT8xH0FRRRSGFFFFABRRRQAUUU&#10;UAFFFFABRRRQAUUUUAFFFFABRRRQAUUUUAFFFFABRRRQAUUUUAFec/tC/wDJF/Fv/Xk3/oS16NXn&#10;P7Qv/JF/Fv8A15N/6EtAB+zx/wAkV8I/9eS/+hNXo1ec/s8f8kV8I/8AXkv/AKE1ejUPcSCiiigY&#10;V8gftiaokXj7wqbW0S/utMh+3XHksxmhiWVW+bnaicdStfX9fKngbQl+OXxM+JusX1o9zp627aRZ&#10;y3Evk+U2PuMsTc/7/wA1Uu4mfSvhzW4PEWhWGqWrpJBeQLMhifep3c8N3rWrwz9lDxFcal8PLzQr&#10;uR5bzQLySwd9qhNn8Gz1/wCBV7nUjCiiigD5X/bht4rLTvDWqQJs1JmuLLzs/wDLFojuTHT+KvfP&#10;hja6fY/D7w7b6T5f9npZRiPyX3r935vm/wB7NeF/FjSpPjZ8cYfCMMzR6bo+lzSXE0TmeJLiRGVN&#10;6fdidf73zV1n7J/iCe/+Hd5oV3M815oF5JYO+1Qmz+DZ6/8AAqb2JW57pRRRSKCiiigAooooAKKK&#10;KACiiigAooooAKKKKACiiigAooooAKKKKACiiigAooooAKKKKACvOf2hf+SL+Lf+vJv/AEJa9Grz&#10;n9oX/ki/i3/ryb/0JaAD9nj/AJIr4R/68l/9CavRq85/Z4/5Ir4R/wCvJf8A0Jq9Goe4kFFFFAzj&#10;vip4kk8I/DjxHrEERmltLOR0RX2Et90fN2/+tXE/sqaA2jfCOwvbjyJrrVpZL5rlOXlVm+Te/wDE&#10;1c/+1ze3GraH4a8IWZR7rW9SRHhRDJcIi/xoqt0r3fR9PGl6VY2W7zPssEcO/wDvbV20wPA74H4a&#10;ftX2skR2af4vtdjww/vHadf433fcXd/dr6Mrwv8Aaw8OT6l8O7TXrSN5r3QLyO/RN6hdo+/v/wDs&#10;a9P8BeKU8beDNI1yJGhF/brN5bDlW/i7nvmhiOlqlqV7HpWn3V5LuaOCJpmCfe2quTV2vIv2mfF8&#10;nhL4V38Vq8n9pamy2NqkU+ybe39z+Ju/50gOU/ZTtpvEb+MPHF7G8lzrOoMsF1IUV2iX+Dany1HZ&#10;H/hWv7Vt3FJ+707xfa70nm/eM86/wJt+4N396vVvhD4QTwL8OtD0hVRZordWmYQCBnlb5nLJ/e5r&#10;zn9qzRbi18O6L4y09HGo+Hr1Jme2jImaFvv/AL1fmRae7Ge+UVk+Gtcg8S6DYapayJJBeQLMhife&#10;vzDPDd61qQBRRRQAUUUUAFFFFABRRRQAUUUUAFFFFABRRRQAUUUUAFFFFABRRRQAUUUUAFFFFABX&#10;nP7Qv/JF/Fv/AF5N/wChLXo1ec/tC/8AJF/Fv/Xk3/oS0AH7PH/JFfCP/Xkv/oTV6NXnP7PH/JFf&#10;CP8A15L/AOhNXo1D3EgooqlqV9HpWnXV5LuaOCJpmC/eKquTQM8Ab/i4P7Wq/wDL/pnhWy/65/ZZ&#10;2/75Z/m/3lr6Mr58/ZNsJNT0nxP4vuNtzPrepSGGeU77gRL/AAO3/wBlX0HTEjL8QaHZ+ItHvNMv&#10;4UuLS6iaGVHVXBVvXdXh/wCyrfv4eXxX4Du9kN3oeoM0UP3n8pv43dflr6Er5n+JFkPhb+0Z4Y8a&#10;FLeHSdb/AOJddOIP9XK3yk/L8zs397bQgPpivmv4t3MvxA/aH8FeDfsk1zp+l41G9R9qIf8AbRt2&#10;/wCWvo2aeO3heWV0ijRdzO33VWvn79nyKTx38Q/HHj+5V3hluPsNh5x89ViX/njL/d/3aEDPoiuf&#10;8a+GofF/hTU9GuI0lju7dodjyMi7v4c7ffFdBRSGeAfsl+Mbi/8ACF/4X1GSD7Z4cuGtF2SLl4u2&#10;E2r8q/3u9e/1853v/Ftf2rbV48R6d4vtdrww/vGedf433fcG7+7X0ZTAKKKKQBRRRQAUUUUAFFFF&#10;ABRRRQAUUUUAFFFFABRRRQAUUUUAFFFFABRRRQAUUUUAeZfHz47+Gf2cPhrf+NvFxvDpVq6RCKxt&#10;/OuJ5W4SNVyq5PqzKv8AtV41Y/ta+Bf2n/gV8RG8LtqGnavpNu8V/oGuQpBqFr8+ze8SO3y9f4vV&#10;WxW9+3N+yi37WvwiXw/Y3dnpvifTbpbzSry+837Or/ddH2f3l/i2vt/u14f8Gv2K9b/Zs+Gfxi8X&#10;eMtdsNR8YeKoJfPs9D3nT7aLzTLlXlVZWbc3Xjbx9771AmfX37PH/JFfCP8A15L/AOhNXo1ecfs7&#10;/wDJFfCH/Xkv/oTV6PQ9wCvGP2q/EL6J8I76ytzC95q0sdjHbvy8qs3zbF/iavZ6+bvjdE3xE+O3&#10;gjwdFPJJa2GdRvYYdqPF/t7mH9z0prcD2L4WeHH8JfDrw7o8ztLJaWcaOzpsYt94/L25rr6KKQwr&#10;yL9pnwjL4q+Fd/Lao/8AaWmMt9aPDAXl3r/cx8y167UE0EdxC8UqJLG67WRvustAHhniL4ux3H7M&#10;UviWG8S2vLrT1tUbf9qZLhvk2P8AL9//AHq6v9nfwc/gj4SaJYypIl1PH9rnSV1fa8nzdV4xXzF/&#10;wi2q/wDCzv8AhU7C8/sn+3v7R/1D/Z/I278fZ/u7P9rdtr7lgt47WBIokWKFF2qi8Kq1T0Eieiii&#10;pGeC/tX+D/t/gm18U21mk2r+HriO5RyF4i3fPvP3yv8Asq1es+CvEsPi/wAKaZrMEiTR3cCzb0jZ&#10;Fz/Fjd75q34l0ODxLoOoaXdRpJBeQNC4lTevzDHK968Z/ZU1e4tfDmt+DtQeT+0PD968Kx3MmJmh&#10;blP3TcotPcD3yiiikAUUUUAFFFFABRRXnWpftBfC/RPEMugaj8SfCFj4gilFu+l3Ou2sd0krfwGJ&#10;pNwbp8uKAPRaKKwfEXizQ/B1hHe6/rFhotlLNHbrc6jdJbxtM52ogZ25Zs/KtAG9RRRQAUUUUAFF&#10;FFABRRRQAUUUUAFFFFABRRRQAVQ1bSLPXdNuLC/tku7K4TypYJfuutX6KAPI/wDhlD4V/wDQrf8A&#10;lRu//jtJ/wAMo/Cv/oVv/Kjdf/Ha9dop3YrHkX/DKPwr/wChW/8AKjdf/Ha+f/C3xE/Y68afEO08&#10;B6PqBu/FV1ePYRWHkazHvnU/MnmMqoPuf3sV9u18OeA/2VfFeqf8FCfF/wAYPFHhTStG8LWMWzQ5&#10;baC3calLt2faWVZmeKdeu90+b/Zouxn0N/wyj8K/+hW/8qN1/wDHaP8AhlH4V/8AQrf+VG6/+O16&#10;7RRdgeRf8Mo/Cv8A6Fb/AMqN1/8AHa4/4m/Cb4BfB3whfeKvGljBoOgWe0S3VzfXr/Mx+VURZGZn&#10;b+6iljX0bXyN/wAFGPgprnxx+E2n6J4Z+GP/AAsPX1ll+x3n/CQJpv8AYrsn/Hzsd1W43Y2bG+tF&#10;33A5WXxh+x5puu+H2vvGNrap4ns47rTbO+u7yG3SLnbNK7KrW+7H/Lw6/wCzXvth+zB8JdQtYrq1&#10;8OpPbTqssc0WpXTq6n7rK3m1+cXiL9lL49+I/hr4J8EXH7NmnadZ6ZaxW/iDWtK1/Q4db15Y8eUn&#10;21g7QouxPkKy/wCrTniv1f8AA+nNpHgzQLCW1ls2tbC3t2tJZVleLbGq7GZflfb/AHl60XYHDf8A&#10;DKPwr/6Fb/yo3X/x2j/hlH4V/wDQrf8AlRuv/jteu0UXYHzl8TfhN8Avg74QvvFXjSxg0HQLPaJb&#10;q5vr1/mY/KqIsjMzt/dRSxrxK++O/wCxFpun6bfz+IYxaaisk1pmDWndlVyjuV2bk+dGHzfe2fLm&#10;vpT9qnQNT8UfBnWdK0f4a2HxU1C6Pkx6HqV1bQLEzKy/aQ1wrJujzuH8XpX5K3f/AATk/aM1Dw3o&#10;Vne/Cnd/ZVnc2kCW3iLSkm81p2mWaVmdt0X77b5Qb/lm7ZTf8xdgfq34T/Z++Cnjrw5Ya/oGjQat&#10;ouoRLcWt7b6pdOkyN3H72tj/AIZR+Ff/AEK3/lRuv/jtXP2bvBeu/Df4FeCvDPieKxTXtL02O2vE&#10;0qNEtlcf3FRVX/vla9Rou+4HkX/DKPwr/wChW/8AKjdf/HaP+GUfhX/0K3/lRuv/AI7XrtFF2B5F&#10;/wAMo/Cv/oVv/Kjdf/HaktP2XPhhZXUNzB4Z8ueB1lSQX918rL0P+tr1mii7AK/Fn9pT9kX41+N/&#10;21vGd74S8B6rJcX+tR6ppniR9iaWkS873mdfKL7th2bt/wAjr5b7hX7TUUgPwW+GP7Df7RHxBnls&#10;tV8B62PD8fiG2m1ez12ZLF7h/n864ia4ZGl+QvueJjuLx/e2/LhaV+xR8e9Qs9X168+GXinUrDTJ&#10;0u9a0zUI3tbjUp1lZWS3Xe0t0WR3bzUX+OTb/Dv/AKBqKAOR+GsjXXgHw3M+gXvhVnsIh/Yl66vc&#10;WXyj907KzcrgD72f72G4rrqKKACiiigAooooAKKKKACiiigAooooAKKKKACiiigAooooAKKKKACi&#10;iigAooooAKKKKACiiigAooooAKKKKACiiigAooooAKKKKACiiigAooooAKKKKACiiigAooooA//Z&#10;UEsDBAoAAAAAAAAAIQCcvFSzMSYAADEmAAAUAAAAZHJzL21lZGlhL2ltYWdlNC5wbmeJUE5HDQoa&#10;CgAAAA1JSERSAAABPwAAAEIIBgAAACFt0QAAAAAGYktHRAD/AP8A/6C9p5MAAAAJcEhZcwAADsQA&#10;AA7EAZUrDhsAACAASURBVHic7Z15k2TVeaefc87dc6mtmwbhke0ISaMZIxAgQbMjdixZiz2fwWHZ&#10;YUvGY9QNoRZbG23IcmCj8QeY8Tj8h0diE0sLsS9CSGMEUsgeDeEZs3QXVZXr3c4yf9zM21UgqB5V&#10;FUV33yeioquzMm+evJn5u+923lc45xzHOM45EAIBGK1Rnsd9DzzAQw8/DAY+dvGlXHnlxRgtUJ7F&#10;IcGVCOG/E4vDTdYGYI1BKsX3vv1tHrnnHvSJ70GXBVdfdTkXXnABQqjqftYhpMDiUJng/mcf5KF7&#10;HiXPci79+EV8/KKrKTxNgLeh5Wmt8TyPNE0JggClFMYYhBBIKbn33vt59NGHkbLg4ot/j8suOx1j&#10;JOCjlMMhENZx4MBD3PfgAQCuvOxSLr30Yzh5+HU3NLzTyO1ewHGPEAjnwFpwDm0tAEWnQz4/T57n&#10;XHHlFVx04cUIIbGTvxtjEIBC4CLNFR+9jIsuOx8VwHPf/QH3PXQPgdmY8AF4nodzjjiOUUpRliVK&#10;VQL8yCOP8NxzTzAcKlqtCCFGOBeilI9SGmMaaWt499KI33ajoSgMSIlFQOnAwI7ODIvLKxSFx3iU&#10;AgYQFLnBGosnK2HJygyBhwtBWg9dCPoUeDKiNClFYTDmsHFfFBnWaqCyHtfFGgQCJne1ZfW8UkrG&#10;xYi+sSiRc8pZ53LJxy5FCCjRkHpIQPfHIAUXX34JV11xJS7L+e79d/LgwwdwGsBhjEVrcM7iqhsB&#10;cK7Y+PltaHgLNm4aNGwMDwLPo7QaJSVBEpCNU5aWlzj5105mNLDMdLtoo/GUIooPu+KmNAg/wuiS&#10;ordC25N05rv0RynWgR/Eb3q6IAhX/c8C6u3XJxVGg7UlfuBjhcU5hxCQ+C1IHS0/JpIRVjtUICqx&#10;DMFJh+wmAORLr5OlPVynRRDEhF6MlAUgcQ6UkghRXYsnUYraxW9o2Aoay2+bcaaybpSUWOew1vHY&#10;40/ywIGHGA7HnPWR0/noR87EUz7GlABYU7m+yleEAFIRLuzkzIvO52NnnEZr0OPxhx7mzgceIs9z&#10;0jQjy3KMsTgngKn1dgTi4sA6i5WV6RfHAUIIyrygyAzD5T5JnNCOEowuscYgcCChksHKkkvm5mmd&#10;MI+S0P+3RXqLyyDVROgEovaQJVprjDGsK8wNDRugsfy2mfG4pNUJsBY8qUCAsQJrHFEr4aSTdhBF&#10;lbWmdY5SPkVZEqnqNuNAOIcEQqEoPJ+DZUF7PCaxljAMf+nzal3ieZJ1BUaA70sgwKAxRlIWBT/+&#10;0Q954MCD7HrPCXz49FM59ZRTCJJgsiaNNQZjLZIC6wmEVJzyoVMZLw955vtP8pOfvoBaCLn6wstR&#10;b1iCEAJrbR1bbGjYChrLb5tpdVpY49B5ZQHmaYnA0m5FpMM+r77yb+CgKHJ8vxIXORGFvCiwonJB&#10;0YZ0MCZotdn13vcyMz+LNSX9/grWWoxxFMXheFolLOuLS1GW9e+usARK0oojsjJnWKSs9JYIWwFh&#10;7U470CCUxA98VNBCTLK6C0GbpN3iEH1e7R1CLNtVz2Sx1gDgeQqaPHDDFtOI37sAKRxRHKGLnCef&#10;eownnniEleVFWrHHSSefiLEOKX3ExDd0VWIYTyl8KqvKeIq4k3D2h09n94dOIUvH3PXQ9/n5z/+F&#10;wWCIEGCtYVrZJMSRiYtblRSZutsOKIqSHTt3IqwgiAJ0rtG6RFsNTrDKj0VMPmZGGzxn8aXF8z3i&#10;9jxLS4P6Xlqbw49ptK9hi2nc3m1mNBzi+x5BGOEFAcPRiMWlFebn57ng/PM46+yPolQVp6viYAYp&#10;JM5W1lsBBM6hsgLiEK8VoebnCKIYrxizstInSRKkFLX7DJBlOUopfP/taxnDMKh/d8LQ74/4yU+e&#10;5+HvPczyypjf+9TH2X3ubvzVHyUFY5sRmQjpCsbGkAILccx5519APhrwwCNP8O0D99CZS+h2P4Dn&#10;+Y3gNbyjNJbfNtNqt5GejzEGY2B+x4kk7VnyAiw+vgpJ88pdVUpVghVInAEcBKXGWkfmV+ITYIhG&#10;A4phSs9K7rrrbn7wg2cZjUYMBj20rtzrIAjWFT6onmM0yAAIoxbdbovRaEw+yjh558kEcYhGQwmD&#10;dGLFSfClj1SgA0USxyzEVeZ5ZA05LTwR4rsRL7/8CnleHV/KKvMLcBzU3jdsM434bTuOcpyilEJY&#10;WDm4DFi0yJCiEr04fLOBrgJAgFUeUkl8pSgnGdJzL76ciy+6mNnQI5mJyHVJEMZ0OjN4WGxZgHOU&#10;ZX5EK0w6EYOiEk1nHYWEoBtTjl+h3UrIllPwoRN3KMuySpKgKE2Jh6As0vpYPpI4CRkMx5gipBV5&#10;eK2o+mPuauuvcCmFaer8GraOxu3dbnJBHCaM3JADjz/E08/+kNlkhtPPPJVLLrhk3YeLSfGzs3qS&#10;IlAEgSBp+6BKrFX0+2PyzOC3JagA6QRIUSdO3g6TjVFxQicIMLrkscee5MH7HsRTkouv+G3e9773&#10;MTs7W93XmDUWW5VUkSgvBCx5PiYM21xw3tmsLK/wkxd+xp3334PQijPPOp1w3kdhIZe06DaVLg1b&#10;SmP5bTNZmEEgaY3bzI7ncKllKV2kUBkqXP/bL6TCOYkkwGpBmuYMhxnawmA0piw0zz33Y5588ilG&#10;wxSEhMnukKWlpXWPr+KEcuIqK8/HCYEtq3q+XpbVwjfF8w5fT6dC6BCAxFeVhaekpNUO+LdXfoEo&#10;A4xvac+3CAjJipK+GZFRYDJDQ8NW0Vh+20yURhBD2ioYtIfoosQfSxIXHdHjrYWyMISRIlDTGF7I&#10;ueedT1pk3Pmdu8BAGPm02jFgScdj4qTN/Pzcusd3UG1D8yDThsXeChLDjrkFZue6kzVUuz5W1+UZ&#10;Yya1eoKyzFFhjPQ8isKSF2PCUDE/FxP5c6R2TJqOSOI2ESFRMknMlPbNC2po2CQa8dtmyljjFR4/&#10;fvzHPHrfY+ik5IrfuYqLzr4QehZm3t44lxL8aULWQb+3QtJuUeqUmZkWv/HeX2dxcYWl11/HWouU&#10;ElVbZ+unVwXgK8VwMOSHP/0pP3r+JwipOPWU3+Kc3bspyxJr7RqLb0p1m0Me3hpMaUs67TZnfXQ3&#10;ptT83Z3fwT2SMudanH7+h5FBgBoH+JEk9cbEtI/0VDY0/H/RuL3bjM0NKRmvs4xxls6wQ6fXxlcB&#10;ZmZ9y6eysCb/EdDpzuB5Pp2ky7m7z+dDp3yIIq9idU8//SzGGIIgwjno9XrrHt8Zg/AVQegzHA4p&#10;C00ct2m1Zon9KmMchuGbrD6lVLVTQ0uCIEYAlgIvqBYbBRF5pphVXSyWkR2jAo/Ii/ATCRJi0Qhf&#10;w9bRiN82E4YhiYhQmcJvewxnhryUv0SajlF2fcNcKYXnKawDbaDQlvG4YDQsyEaawFfMznYIAp+i&#10;yMnznFJbrIWZmZl1j7/0+utA1RDBcxbKkl6vz9LKypvuW+0kMUh5+GNlV/2m8AllgMPRG6RoY/AK&#10;j//7+ss88U/P8PwPXqQcFZSUZC6H7EjOYEPDr0bj9m4z2XhElLRQkSIfFAS5z8mdXyOOE8YuJeHN&#10;nVnW4rDOUuoS3w/wlIJAYUqN8j0CH6QwpOmAPB+RJBHT5gFVOvXtXd+FE05gNMq47757efyxx8jz&#10;kvmdOwkiv2rEYEzt8lbdXkS9e6QsS3zfxzoY9EbMzHYARZ4VzHRifvvjlyFDwaMPPMLi/15h8bRl&#10;/CQACy7XuLjZ5NawdTTit8XkZUk4LSaeJAaEUtUWMa3xk4TvHXiY+++/D+UrfvsTv8M55+0GIBFH&#10;kvQQSKEI/bWZYTUper7oYxdTWsVjDz/JnXfeT6kUH7/0cpQwHNnb7wgCn/kdu0CFRO2QK664lHN2&#10;n43EIVfF+t7YiGBaRC0FE+GriKLJHmVAWQgSQ2jbWFtQ6gzfj5BBSaEVodfIX8PW0Li9W0wtfM5h&#10;po3qqCya0PNQaITwMCahLCWlHmJtD3Dk6ca/+AaffDBiUORECzvoygRrABVWjVOPAOccUkp830Pg&#10;yLOsshzFxj8+aZoS+AF5nvHCCy/wzDM/oLeS4am4Eb6GLaURv3cIYy1SKYRce8oLIxiPBzg3IAwF&#10;goBSV9s3wvU83iNAOXDzc0Sxz+iVl/lvd97DPXc/iMgcR6atgizPWVxcpCgK4jgmjKIjboywHp/+&#10;1Cc4++zdhJHP0tIKRalptyuLd7k33JTnaGj4ZTRu71bjXFViolQdv9LGYHXVufnB7z3K88//EzMz&#10;ERdceCHnn3shfgCFKXFFRhh33vbw65Fh+cS5Z0OR8tDjT9EZpQSeQUeCGMt6UbX+oM9zP/wxP/3p&#10;i7SShLPPOoszzziDwA8oyoLAD9728UeCcwIpLIV2pGmBo9qmNzfTZHsbto5G/LYYozVCylpipo6m&#10;7/sIKUkSx/Jyn0FaYKwPVPttfeUjNih8AJEA6/lE2jKbpQw6MSaSeK6kEIr1pKvb6ZLmGQdfO0gc&#10;RcRxXMfy3mjF/io4A7t3n4PyPb7//Sd47PEnEWjOOuscZmbn8FTj+jZsDY3bu8UIKes9tGZSCuKt&#10;cn+NUeRZBuS0kgA/CIGQrMgxxcZ3OOQIpHYYp1i0gvK113jmyaf47lNPExzh2290ldHtdDp4StHr&#10;9TDO4qvNuHY6Ou02UeRxaHGJ5ZU+s3MdFhbmG+Fr2FIay2+LcatiY1brNRnRlZUVhgNDd6ZDkBiU&#10;0gz6OXESEv+S4UO/CqEFPMGVV1/GTCvmzu8/zGicYQ8tcyRTMu68526effaHSCk544wz2L17N0Gw&#10;eR8boQRFYRmnQ8IoRglJkaekaYkQrs4MNzRsNo3lt8VUbaYqlDjcSWVpeZmf/8u/8PAj9+Kc5Mwz&#10;L+a0086m0w2ZVo/oTejo5KTAmMqVXinHjA4u0lIhqtUCyrd/MFURtnOu2rUxyfhWr0uj3cYtU1No&#10;gkBy/nnnctVVVxNFEQcOPMDTTz3dCF/DlnLUi5+1tuoht4osy8iyrP7dWFvH3PJ8ElPzfcZpylYT&#10;+T5gcAak75OOVigLmJ9pMVoe0WnPsLRyCE84kuDwl73Ic7xN+O4LKtca4KpLLueTn/k4/fEijzz0&#10;fe65+2GybG1PP2MMRXFYdZ2D4XBEGAYEUUihqx6DQjq8Tcj4iqCKgkb+DAGa4WhMP2sxTMes3h8y&#10;7XKqixw9eb+bdqcNG+GoF7+q/synLMtK6IwhiiKiqCqXiKIIb1JUbKzFOoeb/MzNrd/VZKNoXWJM&#10;yXQ8RdyarRoRSI/MlqwMh3QXFujOzzMuStKi+mL7Ychm9DRxDjxPAAatM6wLMLqFsRDHligKcdbR&#10;7/eBqlA5CALKouT++x/g0UcfJYoCLrnkYj7ykTPwPQ8LOCsnrao2Rp5VlqTWmjQfEgWOExY6JK0W&#10;eQl5UU7eu8lwoyCoE9Rlsb7l2tDwVhz1Mb88zwnDEN/3q61Uk6SCtRatNVEUVYIHeFLSblflE8Ph&#10;kCxNqwHbW4jn+YCPMWCtxhnNOHM8/+KP+O6BB5iLYz586qmc/sEPEgQ+5WgMgY8A9HiMTJINPf9g&#10;0KfdrlpPOaDV8vH9gtGoZJxOhhlJQbvVAiAdp/h+gB/4+F5Emo4RCKI4pN06vBap1BEUyqxPHDlA&#10;kBYKbbsMB4L/868/I80GaHpcet6VCGrDDxDYyVClJh3SsBGOesvvjVuqhBD1YJ44jjHGIISgKAry&#10;osBNWqBUDQHeCe2vvqjSAyk9lB/he4rRuMAKwdBauieeSNCqEhyZlLU7N9yEORbdbhcpoderBhad&#10;c85ZXHLpBbRaCc8//1PuvutuhoNBXbRcWX0aHKTjjJmZeYaDIQdfe42iyCavqLqYbIb42FJiNHQS&#10;wac+cQG/+58u4sT3zNMfGMpyHuVV7+/qspppk1Q/OIIZJA0Nb8FRL36e52GMYTQaYa2tB16nacp4&#10;PMbzPKQQJFFEuCqmFobhm2KFW4EpUqwDtepMl0VJOiqZn5mjWFpCpSl2EnvreB5iYtnMTayxDT3/&#10;xHdutTSVfkg8fwFtHEtL/0oYRrQ7neq8GY3yFEIKfvSj53n8ySfprwyYm1vgN379NwmCKpRQlgWl&#10;LrGbIM7SN+TZMmVqWFkxCLmTuLtAHDtaYZ9Br1/f104vJM0w84ZN4KgXP6isuFartaaVUhzHJElC&#10;lmWMxmPysqTUuo5thWFIGIZvdcjNW1sQIAUIHNoY0lHOT198keee/Z8cevUVOieeSLSwwMC6Ksbn&#10;e6Rao9c78BGyvFy1qve8Skj7gxHGpLTbLXw/xpvu0BCC4ajaTiaV5NXXXmU8HiOk4LTTTuODH/wP&#10;ABhdEvghgedjNiMdjSJpzeHHitlZxZkfeS9nn30KZem4987H+Pk//zNZllEN76zw6y4ym/D0Dcct&#10;x4T4TcmyjLIsaxEcDodEUYRzjtD38T2PIAwZjUakafqOWH7VvF0AjScVnu+TFSnjUcpsO+HsSbxv&#10;JonqNyMCPGs35du9Y2EegNHYUZbQ7bS49LJzOOOM08hyyX/9u//O/Q8cwDpLMonpBYEHAlrtmCQO&#10;OPk9JxLHEXmWo/XhNIznbzxsYG2GswYsGA2RN88JcyfSjn3yYpmDi4vVvmgpcWZtCkibZsZHw6/O&#10;US9+05IWqDK7vu+Tpim33HILc3NzCCFYWFjgi1/6EtZa4jim1WoRBMFkCPhWo7AacBZElZ3Oy4JR&#10;OkZKR9LtEsSVBToeV6U3TklYFfvbCKO0wDhDK7H4fnXEIg9Ikg6tNrznPSejrUUKCUKQl9UarDNo&#10;o1lcfJWyzJBSEEYhvh9ijGU0GiE3YbyalCHGOawA5YF0JaOVHuOBIQhPQEhJHFeibE2VMJpeFBr3&#10;t2EjHPXiN7XsrLUURcF4POaOO+5g3759aK1JWi2KPOeWm25iz5499eNGg8GbJo9tBRawYQ6ici8z&#10;W2KUpdWB3PrMdtssLy8DkCRxZblOvtRab9z5bcUBwklAYYxlPB4jcUR+h+WDBhc4rM4xWYonfXJt&#10;OfDEkzzy2FPo1PDpT/0ul1xyGUA151dolBK0NiEeCVUpkOd54CxZluOHPudfeCGXXf4xAt9w1wP3&#10;8tRjT1OOSkTgI5QHQlAMc1Rj+DVsgKNe/Pr9PkIIpJQEQTVT4tVXX61LXz73+c8D0I5j/svf/i1f&#10;mAhgEAS89NJLW74+OSoJSgBB1s/42eOP8+KDjxClmovOv4D3ve99db3hL597uzG0thSTejilFEmS&#10;EMc+Z531AT75yfN47aWX+eGPfsIzL/yMTGtagY9fpOhiRCY0WleCCVW2WkqPafRN681QHzE5tqxj&#10;sNP3M8tSOn6bIirJoxJSoO/AOFTbOwYKtRq2k6Ne/LrdLisrK6xMZkrcfvvtfP3rX6coCrTWZFnG&#10;iTt3MkxTBv0+cVyVlERRxI4dO7Z8fbblM550WbZtj1c9zS/KnL6naM8nRzT3diN4niQMg8nxoJg0&#10;S8gyxcLCv2NuNqbXO8hrr71M5HkoFVAUlrIQxFGXhYUdVG3vLWLSvNS56keIjYtzVQfJ5LiVUFtr&#10;SJIYKSWjQ0OWXnsdT3moWEJHoDGoZqJ5wwY56q+dw+GQmZmZusTl0KFDtFot8jxHa83szAyvHjqE&#10;JwRRq0U62dKWjsd4SlFugmv5dkggzj0IQQ4LZClo+XOIUUH+8iKw3tzbjX7JDc4VgIcQCiEMzgk6&#10;nZgPfvA3ufjqq3nkgQd57tHHiKVCex4HHn4Y6UkuO+8cPvCB95MkEcZYpsl0rTW+77EZIbfp9sQw&#10;DBFC4vsSIeCssz7KysoyTzz9JD9/9p+Z9eb48EUfIooDIlVdwIpxTpBsfca+4djkqLf82u02QghG&#10;oxFZlnHjjTdy7bXXorUmjmM832e200FPdnm02+2qhdTkMVuOXSELxqzYnCf/1w94+kcHGPReonuC&#10;T/DeNmVZvmXWeTOKsJ2TGFPtMoFqK6AQVTf9TqeDcDFG+5RaEkYJnidxLqfb9Zib85mdrXaHVMIn&#10;JsfcvGCblBIpJ5axtWsSWJ1Oh6VikaXhMsp6zMdzJLQo8+r5g+Sov3Y3bCNH/aenKAqcc2sC8Mlk&#10;S1iaply/d299+x/90R9VSY9JT704jjHlZuygfRvkLAmQAMWSZbDkWJh5L2f+1rmc+6Hz68agq5nO&#10;vd0MhBB1JxbnQOsqVieExfMEZf8gTpTknqQQ4HJDaARKhLz8+qhei3OH3V4p105n2yhTkZdS4pwj&#10;zwtWVnoIIZgtu9iWIOscbsAghMTCpmSbG45fjnrxC4KgtpzyvNrC9Qd/8AcYY9izZw+dbpdBv8+t&#10;t9zCf96zpxrt6HnoSfcSJbb2FIytJXEWMo0sMkphcaEkiiWhXBvTm7q/chM6JB8+5mCSpGDiVoa1&#10;GAJ84lOfxk8C7r7/ezz00EOU4wxdGC6/8hIuveQ8iqKciN/0EZu1sa0iy3I8z8PzFEJUGW+AXbt2&#10;smvXThho/vGRe/mHf/wH8lGfSy+4hFar6nBdDkf47c3JOjccfxz14gdVeypjDGEY1gLyhS98gc9/&#10;/vP4YUg+HBJPGhr0ej0EMDc7W1k1W7y/N5kKWSuEdgymwAyXKG2G8QOc1uvOvd0IUh5uhV8UJb5f&#10;ubxVsbKlxKPMPSIbILSjFBbV9gljgx73CJJqsLkQapIwKWoLcDOsviiqYnZaW6ytOkaXZYExliSJ&#10;6c/2CQnZYXeys7uTVquFM6BL2whfw4Y46mN+U6ZuopSSTqf6wodhWCUc2u2qDjDP6c7MEHc65M7h&#10;RRGl1kSxABzKg3Ss0YVFCB/I3vL5jhgHmpxHnvwe9/2PuwgKxdWfvpqLr7oQ5dbG9ZRSa6y+zRCX&#10;1QSBP52ciedJPM8j9qr2VHGni/U0Ekvbdkl7EjsRPqhcXSGqcxpsQUMBz5MEgV8VU4dhbQEG4xZ+&#10;JLFxQWErZ1coMOLoKPIz+nBcOcstZrWxb9dPtq2u9Tx48GB1zDcU59tJs443VgdMHzv9e6/Xq70k&#10;ay15ntd/W1xcrO+/GfWlRwPHjPi9FdOPg5SSIAwnzT2rRgj9Xg8h2wzHhsF4AECcBPhBtbtiOJRY&#10;Zzf0g4CyF1AseyjZQskWxbJH2av60m30+BteH/CJT57PFRefjdcHVUScddk5nPux0wjIt319l192&#10;CRftPg+XlXz323dx/733Me6PiEKfclxu+/rW/2kxbXgdhRIlYJxlpGlZtfpZB8/zuOaaaxCi2mMt&#10;hMDzPIQQ3HzzzWit6wvm1GOYiuRqMVxcXGRmZgbf97nmmmuYmZnhL/7iL5BSMhwO2bFjx8TqrorO&#10;R6PRO7T9c/sQbjOKyd7FTF3J1ZTW8swzz3D/gw+ytNQjSRKUVJO9wZow8AmCAIFAlxu7Co5YZkZU&#10;rZnGqmockJg2Rht6bokWW99Q9e3wjCNrK8bW0LIeHaFYGiwzMob5He9BjLd3du44y+nOdBFSMhxW&#10;F6hup1vVAA5HbM4mwK0j8APG4zFGW5JWCycco1GfE3bMceop/5FPfvoz6x7jC1/4AnfccQfDYfVe&#10;RJO5yXv37kUIwf79+8myrN7V9Dd/8zf0ej0Arr/+er71rW+xvLyMc45rrrmGb3zjG/VxPve5z7F3&#10;715mZmYYDodVWGGT487vVo6JmN/bIYSor4DWuWoOhZT8+w98AGMM33/4QbLMkucGXEAYVG3ni6LK&#10;Lgq3sVPUjXahhx75WGMnxcbjXKJUQLe9izLbjM4ovzq/GAz4gNpBJxvRc33yXSeRqF3IpSHhaES2&#10;zdqSeB4mTRFSEApBWRb0Fg/hez5hELIJA+62FIcGZzHGURQWqQRKevi+wjuC6EGe57UwTTuWG2Mo&#10;y5J+v89f/uVf4pyj2+2yf/9+br755lokpZTceuutWGvrbaDf+ta3UEohhCDLMqSUzMxU4Y0gCOp6&#10;Wahc42NZBI8Lyw8qESwn28eCSZwtLwqMqUo/fF8RrxqYUxqwFsKNhrdsgXHqTaUrxhiUMCDfHUN6&#10;/vHu7/LE049x/mmn86krPgGdkBRN/C64PmbjHGMMrc7hTtLOVO+t9N7d/ZwLDW8cdlcagzOCIFhf&#10;WJxz3Hjjjezfv7/6DE9c0bm5Oay1tYUHldhNhavb7XLdddet2c8OVcw2z3N27tzJn/7pn7J37156&#10;vV4tgGmaEsdxPbTqnWn4uz0cu69sinN1F2BfKfJVcYzVzU1xTGZ7GIzRSOnj+2rDW8yEDHBAhkVM&#10;zBQXyKrkho0ff6MsjTWzLfjM1RfwmSuvqj8RY0qSVOKi7V1frg3RZBdH4Syj0RglJe0kQSK2/fyt&#10;h7WaqsAcdFGg/ABfKQqrGY0yWq23H1NQliXtdrtOQuzbt4+vfe1rdTMMqIrBPc9jeXmZJEnwPI9+&#10;v8/BgweZnZ1lZWWFJEkYj8e1eB46dKgWzjiOKYqCIAiQUtZVBsey8MFxIH5CSpy1tQAqKbHOIYVA&#10;FwWQ4vBRMkF6AiGqzfvWFTgKhNjg/Fzj8JTAQ8Ibr/TGIbZ5MPe8ruaFIH1sWaB7I1QsSZIZiLd/&#10;TkZgDdOPaSAkwaRkCSDt94m73W1a2ZERTqbT4UBrD1k1pSHwPYIj6IcYBEHtxu7cuZObbrqpFjs9&#10;mQM9GFSxUN/36yYUYRjWwhcEAXv37uWmm25akyn+67/+a/I85xvf+EYdF59ahlBlfY9lATx2HfpV&#10;GGsxtmqCLqVETt5oAXjBDH6QIJXFOY2j+nBIESCIqz58G/jRSlR9rQyUOEocGMBS/W2Dx9/oj5iB&#10;Ihui8xQZBgQLc6hkBnCUpNu+PhlW/f4KXVIYXbeyByrh2+b1rfdj3LRTNkSxQ0owVpPlBW/ozfqW&#10;TCcRLi0t4Xkeg8EArTW33XbbGnHyfZ+bb74ZoC5jkVJSFAU33HBDvV/8q1/9KgCj0Yi/+qu/4qtf&#10;/SrD4RCtdb3Pmsl35ZjGNWwp+/btc0IIJ6V0UkoHuDAM3Q033ODG4/E7sobp8wwGA1eWpXPOuVtu&#10;slvQewAABcVJREFUucUBDnBf+tKXnHPOffnLX65v+/rXv+7SNHXGmDXHmJKm6aaszVrr+v3+mmP2&#10;ej13/fXXO8/znJTSCSHcvn373J//+Z87wHW7XQc43/fd3r17XZ7na445Go2c1npT1vduYDAYuFtv&#10;vbV+b2699VY3GAycc87t3bvXJUniALdv3776dWdZVv99YWHBAe6LX/xifcw9e/Y4wH35y192i4uL&#10;zjm35jxOH38s04jfFnPzzTfXH9ooihzglFJu//7979ga8jyvRW84HLprrrnGRVHkfN93c3Nzbv/+&#10;/e6GG26o1+lXLZ9dq9VyN910k7PWrjnWVBCn/24WWZa5PM/dbbfd5k466aR6PdMv7szMzBrxi6LI&#10;BUHg9u7d64bDocvz3K2srGzqmrYbY8wvPc/T298oUlrrNwn/eDxec78sy1xRFM455w4dOlTf3u/3&#10;6/f6jReUY5Fj3K7dfvbu3csNN9xAFEVkWVbPDZ4Wor4TBEFQx4juuOMOvvnNb9bzTpaXlxmNRtx4&#10;441A1fVm//79QOUWTbvmvP766/WxxuMxxphNcYum2cmVlZXJ7pGAX/ziF7zyyiv1ufI8D9/36wB9&#10;f9KXMcsywjCk1WrVowmmu3uKoqjblx3NTDO4qwuOy7KsXdrV70FZlmtao02TJHEc165smqaTZhdV&#10;Emba07Isy7p+8HihEb8tRinFZz/7Wfbs2cP8/DzD4ZA9e/bwzW9+8x15/mlDV6jmnSwuLhLHcS0s&#10;MzMz9RgA5xyDwYAXXnih3mr34osvUpYlCwsLQFWiE8cxSimKYuM1itZarLXMzs7inKPX63H77bfj&#10;nGPvpCOP1prl5WVuv/12giAgiiLSNEVKye///u/zJ3/yJ8DhONdoNCIIgrpx7dHMtNxkun/dGFNn&#10;Yqe/O+fWZGin/5/GA6etwsbjMXEcE0yqHPI8pyiKNQkTOPYTHVMa8dtiBoMBJ5xwAlEUsbRUjZEM&#10;wxBjzJredVuFMaYucI3jmK985Su89NJL/OEf/iFKKfr9fr2O8XjM1772Nb7zne/UwfHzzjtvTYYw&#10;y7JNa7c1ZWptCCHqxrTGmHr6XhiGnHjiifzxH/8xnueRZRk7duzAWsttt93G3//93/PKK69MusN4&#10;dXuzY2GPqlIKrTV5ntdNL6aNepVSDIfD2pJbfb+pkLnJbo0oikiShLIsyfO8bgQytZan9x+Px8fN&#10;Do9j/xVuM51Oh+uvv752K6MowvO8uup+q1k9F2M6I2RhYYGTTz65/v/73/9+oBoBcO2117K8vMz+&#10;/fsxxvCZz3wGz/NqK2/aK3FaF7ZRPM9b455OrRApJe12m6IoyPOcwWBQTb7Lc6699lo++9nP0p2U&#10;ubz00kucdNJJKKXqY1lrjwnrxRgz6Zzt127uVOiMMbUFD6zp/O2cq+fblGVZXwh836/bwK0+76ut&#10;x6kQTktejlm2I9B4PFGWpbvpppscUAfnVycQ3gmm2TznnPuzP/uzNcmXIAjqpIIQwsVxvCabeuON&#10;N67J7A6Hw/r3zQyKG2NcWZbOWuuuu+46p5RyQginlFqzzna77Xbt2uUA53meC8PQ7du3b01Cxzn3&#10;jp/jrcZa63q9nuv1emte23A4dKPRaE1S5Jdl4q21Ls9zl6bpmoRIlmUuTdM1mf0p06TIsUpj+W0x&#10;UytvusfYTRotTFsKbTVaaxYWFuj3+2it2bVrF1C5r77vT/rzVe7mNJbW7/eBKgguhCCKorrQttVq&#10;1a7RZlh+RVFQFMWaziRxHNcJlal1UxQFX/nKVxgOh7z22mssLCygtea6667juuuuqzuStFqt+nwf&#10;K0xfT7fbpdvtrtl/22q1SJJkTVJk6lEMh8P6tqkrHIZhbR2ORiPCMKxDC9P3YBoL3OyWau82jvm9&#10;vQ0NDQ2/jMbya2hoOC5pxK+hoeG4pBG/hoaG45JG/BoaGo5LGvFraGg4LmnEr6Gh4bikEb+Ghobj&#10;kv8HP7om+nhItYgAAAAASUVORK5CYIJQSwMEFAAGAAgAAAAhAHtfGb3cAAAABQEAAA8AAABkcnMv&#10;ZG93bnJldi54bWxMj0FLw0AQhe+C/2EZwZvdRK2GNJtSinoqgq0gvU2TaRKanQ3ZbZL+e0cvenkw&#10;vMd732TLybZqoN43jg3EswgUceHKhisDn7vXuwSUD8glto7JwIU8LPPrqwzT0o38QcM2VEpK2Kdo&#10;oA6hS7X2RU0W/cx1xOIdXW8xyNlXuuxxlHLb6vsoetIWG5aFGjta11Sctmdr4G3EcfUQvwyb03F9&#10;2e/m71+bmIy5vZlWC1CBpvAXhh98QYdcmA7uzKVXrQF5JPyqeI/PyRzUQUJJEoHOM/2fPv8GAAD/&#10;/wMAUEsDBBQABgAIAAAAIQAr+DNw2AAAAK8CAAAZAAAAZHJzL19yZWxzL2Uyb0RvYy54bWwucmVs&#10;c7ySwWrDMAyG74O9g9F9cZKWMUadXsag19E9gLAVx1ssG9st69vPMAYttNstR0no+z+ENtsvP4sj&#10;pewCK+iaFgSxDsaxVfC+f314ApELssE5MCk4UYbtcH+3eaMZS13Kk4tZVApnBVMp8VnKrCfymJsQ&#10;ietkDMljqWWyMqL+REuyb9tHmc4ZMFwwxc4oSDuzArE/xZr8PzuMo9P0EvTBE5crEdL5ml2BmCwV&#10;BZ6Mw5/mqvmIZEFel+iXkeibyDcdumUcuj8PsV5GYv17CHnxZsM3AAAA//8DAFBLAQItABQABgAI&#10;AAAAIQDQ4HPPFAEAAEcCAAATAAAAAAAAAAAAAAAAAAAAAABbQ29udGVudF9UeXBlc10ueG1sUEsB&#10;Ai0AFAAGAAgAAAAhADj9If/WAAAAlAEAAAsAAAAAAAAAAAAAAAAARQEAAF9yZWxzLy5yZWxzUEsB&#10;Ai0AFAAGAAgAAAAhAPjl/xf3AgAAGA0AAA4AAAAAAAAAAAAAAAAARAIAAGRycy9lMm9Eb2MueG1s&#10;UEsBAi0ACgAAAAAAAAAhANMZ5iCWHQAAlh0AABUAAAAAAAAAAAAAAAAAZwUAAGRycy9tZWRpYS9p&#10;bWFnZTEuanBlZ1BLAQItAAoAAAAAAAAAIQBDCwSTcQEAAHEBAAAUAAAAAAAAAAAAAAAAADAjAABk&#10;cnMvbWVkaWEvaW1hZ2UyLnBuZ1BLAQItAAoAAAAAAAAAIQDn6fAYUBUAAFAVAAAVAAAAAAAAAAAA&#10;AAAAANMkAABkcnMvbWVkaWEvaW1hZ2UzLmpwZWdQSwECLQAKAAAAAAAAACEAnLxUszEmAAAxJgAA&#10;FAAAAAAAAAAAAAAAAABWOgAAZHJzL21lZGlhL2ltYWdlNC5wbmdQSwECLQAUAAYACAAAACEAe18Z&#10;vdwAAAAFAQAADwAAAAAAAAAAAAAAAAC5YAAAZHJzL2Rvd25yZXYueG1sUEsBAi0AFAAGAAgAAAAh&#10;ACv4M3DYAAAArwIAABkAAAAAAAAAAAAAAAAAwmEAAGRycy9fcmVscy9lMm9Eb2MueG1sLnJlbHNQ&#10;SwUGAAAAAAkACQBEAgAA0WIAAAAA&#10;">
                <v:shape id="Picture 43" o:spid="_x0000_s1027" type="#_x0000_t75" style="position:absolute;left:6480;top:3392;width:4785;height:15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vzFwwAAANoAAAAPAAAAZHJzL2Rvd25yZXYueG1sRI9Ba8JA&#10;FITvQv/D8gpepG6UmkjqJogglt607f2RfU1is2/T7JrE/vpuQfA4zMw3zCYfTSN66lxtWcFiHoEg&#10;LqyuuVTw8b5/WoNwHlljY5kUXMlBnj1MNphqO/CR+pMvRYCwS1FB5X2bSumKigy6uW2Jg/dlO4M+&#10;yK6UusMhwE0jl1EUS4M1h4UKW9pVVHyfLkbB52/ybM79T7IeZrF5c2e+8vGg1PRx3L6A8DT6e/jW&#10;ftUKVvB/JdwAmf0BAAD//wMAUEsBAi0AFAAGAAgAAAAhANvh9svuAAAAhQEAABMAAAAAAAAAAAAA&#10;AAAAAAAAAFtDb250ZW50X1R5cGVzXS54bWxQSwECLQAUAAYACAAAACEAWvQsW78AAAAVAQAACwAA&#10;AAAAAAAAAAAAAAAfAQAAX3JlbHMvLnJlbHNQSwECLQAUAAYACAAAACEABBb8xcMAAADaAAAADwAA&#10;AAAAAAAAAAAAAAAHAgAAZHJzL2Rvd25yZXYueG1sUEsFBgAAAAADAAMAtwAAAPcCAAAAAA==&#10;">
                  <v:imagedata r:id="rId25" o:title="" croptop="14535f"/>
                </v:shape>
                <v:shape id="Picture 44" o:spid="_x0000_s1028" type="#_x0000_t75" style="position:absolute;left:6480;top:3960;width:4785;height:1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NIeuwgAAANoAAAAPAAAAZHJzL2Rvd25yZXYueG1sRI9BawIx&#10;FITvBf9DeEIvpWb1IGVrlK4gCh5s1/6Ax+Z1E7p5WZOo239vBKHHYWa+YRarwXXiQiFazwqmkwIE&#10;ceO15VbB93Hz+gYiJmSNnWdS8EcRVsvR0wJL7a/8RZc6tSJDOJaowKTUl1LGxpDDOPE9cfZ+fHCY&#10;sgyt1AGvGe46OSuKuXRoOS8Y7GltqPmtz07B+VChOZjPrT3Ws2IfXio7nCqlnsfDxzuIREP6Dz/a&#10;O61gDvcr+QbI5Q0AAP//AwBQSwECLQAUAAYACAAAACEA2+H2y+4AAACFAQAAEwAAAAAAAAAAAAAA&#10;AAAAAAAAW0NvbnRlbnRfVHlwZXNdLnhtbFBLAQItABQABgAIAAAAIQBa9CxbvwAAABUBAAALAAAA&#10;AAAAAAAAAAAAAB8BAABfcmVscy8ucmVsc1BLAQItABQABgAIAAAAIQBrNIeuwgAAANoAAAAPAAAA&#10;AAAAAAAAAAAAAAcCAABkcnMvZG93bnJldi54bWxQSwUGAAAAAAMAAwC3AAAA9gIAAAAA&#10;">
                  <v:imagedata r:id="rId26" o:title=""/>
                </v:shape>
                <v:shape id="Picture 45" o:spid="_x0000_s1029" type="#_x0000_t75" style="position:absolute;left:6480;top:3960;width:4785;height:20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Om8OxAAAANoAAAAPAAAAZHJzL2Rvd25yZXYueG1sRI9Ba8JA&#10;FITvhf6H5RW81U0stGl0DdISEHrSivT4mn0mwezbsLtN4r93BaHHYWa+YVbFZDoxkPOtZQXpPAFB&#10;XFndcq3g8F0+ZyB8QNbYWSYFF/JQrB8fVphrO/KOhn2oRYSwz1FBE0KfS+mrhgz6ue2Jo3eyzmCI&#10;0tVSOxwj3HRykSSv0mDLcaHBnj4aqs77P6PgS2fy83J8P7ntYXf8WWzK35c0VWr2NG2WIAJN4T98&#10;b2+1gje4XYk3QK6vAAAA//8DAFBLAQItABQABgAIAAAAIQDb4fbL7gAAAIUBAAATAAAAAAAAAAAA&#10;AAAAAAAAAABbQ29udGVudF9UeXBlc10ueG1sUEsBAi0AFAAGAAgAAAAhAFr0LFu/AAAAFQEAAAsA&#10;AAAAAAAAAAAAAAAAHwEAAF9yZWxzLy5yZWxzUEsBAi0AFAAGAAgAAAAhAIs6bw7EAAAA2gAAAA8A&#10;AAAAAAAAAAAAAAAABwIAAGRycy9kb3ducmV2LnhtbFBLBQYAAAAAAwADALcAAAD4AgAAAAA=&#10;">
                  <v:imagedata r:id="rId27" o:title=""/>
                </v:shape>
                <v:shape id="Picture 46" o:spid="_x0000_s1030" type="#_x0000_t75" style="position:absolute;left:6480;top:4980;width:4785;height:9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HtqvgAAANoAAAAPAAAAZHJzL2Rvd25yZXYueG1sRE/LisIw&#10;FN0P+A/hCu7GxAei1SiiCDIbUSu4vDTXttjclCZq/fvJQnB5OO/FqrWVeFLjS8caBn0FgjhzpuRc&#10;Q3re/U5B+IBssHJMGt7kYbXs/CwwMe7FR3qeQi5iCPsENRQh1ImUPivIou+7mjhyN9dYDBE2uTQN&#10;vmK4reRQqYm0WHJsKLCmTUHZ/fSwGtSlrGfXdGgfmz81HlmTbg+zVOtet13PQQRqw1f8ce+Nhrg1&#10;Xok3QC7/AQAA//8DAFBLAQItABQABgAIAAAAIQDb4fbL7gAAAIUBAAATAAAAAAAAAAAAAAAAAAAA&#10;AABbQ29udGVudF9UeXBlc10ueG1sUEsBAi0AFAAGAAgAAAAhAFr0LFu/AAAAFQEAAAsAAAAAAAAA&#10;AAAAAAAAHwEAAF9yZWxzLy5yZWxzUEsBAi0AFAAGAAgAAAAhAFPIe2q+AAAA2gAAAA8AAAAAAAAA&#10;AAAAAAAABwIAAGRycy9kb3ducmV2LnhtbFBLBQYAAAAAAwADALcAAADyAgAAAAA=&#10;">
                  <v:imagedata r:id="rId28" o:title=""/>
                </v:shape>
                <w10:anchorlock/>
              </v:group>
            </w:pict>
          </mc:Fallback>
        </mc:AlternateContent>
      </w:r>
    </w:p>
    <w:p w14:paraId="41D9E66B" w14:textId="77777777" w:rsidR="006E7692" w:rsidRPr="006E7692" w:rsidRDefault="006E7692" w:rsidP="006E7692">
      <w:pPr>
        <w:ind w:left="284"/>
        <w:jc w:val="center"/>
        <w:rPr>
          <w:rFonts w:ascii="Times New Roman" w:hAnsi="Times New Roman"/>
        </w:rPr>
      </w:pPr>
      <w:r w:rsidRPr="006E7692">
        <w:rPr>
          <w:rFonts w:ascii="Times New Roman" w:hAnsi="Times New Roman"/>
          <w:b/>
          <w:bCs/>
        </w:rPr>
        <w:t xml:space="preserve">Gambar 3. </w:t>
      </w:r>
      <w:r w:rsidRPr="006E7692">
        <w:rPr>
          <w:rFonts w:ascii="Times New Roman" w:hAnsi="Times New Roman"/>
        </w:rPr>
        <w:t>Himpunan Variabel Berat Badan Perempuan</w:t>
      </w:r>
    </w:p>
    <w:p w14:paraId="6D886B98" w14:textId="2CF75BD5" w:rsidR="006E7692" w:rsidRPr="001F4B03" w:rsidRDefault="00431FAB" w:rsidP="006E7692">
      <w:pPr>
        <w:pStyle w:val="ListParagraph"/>
        <w:ind w:left="284" w:firstLine="0"/>
        <w:jc w:val="center"/>
        <w:rPr>
          <w:sz w:val="24"/>
          <w:szCs w:val="24"/>
        </w:rPr>
      </w:pPr>
      <m:oMath>
        <m:r>
          <m:rPr>
            <m:sty m:val="p"/>
          </m:rPr>
          <w:rPr>
            <w:rFonts w:ascii="Cambria Math" w:hAnsi="Cambria Math"/>
            <w:sz w:val="24"/>
            <w:szCs w:val="24"/>
          </w:rPr>
          <m:t xml:space="preserve">µringan </m:t>
        </m:r>
        <m:d>
          <m:dPr>
            <m:begChr m:val="["/>
            <m:endChr m:val="]"/>
            <m:ctrlPr>
              <w:rPr>
                <w:rFonts w:ascii="Cambria Math" w:hAnsi="Cambria Math"/>
                <w:sz w:val="24"/>
                <w:szCs w:val="24"/>
              </w:rPr>
            </m:ctrlPr>
          </m:dPr>
          <m:e>
            <m:r>
              <m:rPr>
                <m:sty m:val="p"/>
              </m:rPr>
              <w:rPr>
                <w:rFonts w:ascii="Cambria Math" w:hAnsi="Cambria Math"/>
                <w:sz w:val="24"/>
                <w:szCs w:val="24"/>
              </w:rPr>
              <m:t>x</m:t>
            </m:r>
          </m:e>
        </m:d>
        <m:r>
          <w:rPr>
            <w:rFonts w:ascii="Cambria Math" w:hAnsi="Cambria Math"/>
            <w:sz w:val="24"/>
            <w:szCs w:val="24"/>
          </w:rPr>
          <m:t>=</m:t>
        </m:r>
        <m:d>
          <m:dPr>
            <m:begChr m:val="{"/>
            <m:endChr m:val="}"/>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r>
                    <w:rPr>
                      <w:rFonts w:ascii="Cambria Math" w:hAnsi="Cambria Math"/>
                      <w:sz w:val="24"/>
                      <w:szCs w:val="24"/>
                    </w:rPr>
                    <m:t>1,</m:t>
                  </m:r>
                </m:e>
                <m:e>
                  <m:r>
                    <w:rPr>
                      <w:rFonts w:ascii="Cambria Math" w:hAnsi="Cambria Math"/>
                      <w:sz w:val="24"/>
                      <w:szCs w:val="24"/>
                    </w:rPr>
                    <m:t>x=7</m:t>
                  </m:r>
                </m:e>
              </m:mr>
              <m:mr>
                <m:e>
                  <m:f>
                    <m:fPr>
                      <m:ctrlPr>
                        <w:rPr>
                          <w:rFonts w:ascii="Cambria Math" w:hAnsi="Cambria Math"/>
                          <w:i/>
                          <w:sz w:val="24"/>
                          <w:szCs w:val="24"/>
                        </w:rPr>
                      </m:ctrlPr>
                    </m:fPr>
                    <m:num>
                      <m:r>
                        <w:rPr>
                          <w:rFonts w:ascii="Cambria Math" w:hAnsi="Cambria Math"/>
                          <w:sz w:val="24"/>
                          <w:szCs w:val="24"/>
                        </w:rPr>
                        <m:t>12-x</m:t>
                      </m:r>
                    </m:num>
                    <m:den>
                      <m:r>
                        <w:rPr>
                          <w:rFonts w:ascii="Cambria Math" w:hAnsi="Cambria Math"/>
                          <w:sz w:val="24"/>
                          <w:szCs w:val="24"/>
                        </w:rPr>
                        <m:t>5</m:t>
                      </m:r>
                    </m:den>
                  </m:f>
                  <m:r>
                    <w:rPr>
                      <w:rFonts w:ascii="Cambria Math" w:hAnsi="Cambria Math"/>
                      <w:sz w:val="24"/>
                      <w:szCs w:val="24"/>
                    </w:rPr>
                    <m:t>,</m:t>
                  </m:r>
                </m:e>
                <m:e>
                  <m:r>
                    <w:rPr>
                      <w:rFonts w:ascii="Cambria Math" w:hAnsi="Cambria Math"/>
                      <w:sz w:val="24"/>
                      <w:szCs w:val="24"/>
                    </w:rPr>
                    <m:t>7=x=12</m:t>
                  </m:r>
                </m:e>
              </m:mr>
              <m:mr>
                <m:e>
                  <m:r>
                    <w:rPr>
                      <w:rFonts w:ascii="Cambria Math" w:hAnsi="Cambria Math"/>
                      <w:sz w:val="24"/>
                      <w:szCs w:val="24"/>
                    </w:rPr>
                    <m:t>0,</m:t>
                  </m:r>
                </m:e>
                <m:e>
                  <m:r>
                    <w:rPr>
                      <w:rFonts w:ascii="Cambria Math" w:hAnsi="Cambria Math"/>
                      <w:sz w:val="24"/>
                      <w:szCs w:val="24"/>
                    </w:rPr>
                    <m:t>x=12</m:t>
                  </m:r>
                </m:e>
              </m:mr>
            </m:m>
          </m:e>
        </m:d>
      </m:oMath>
      <w:r w:rsidR="006E7692" w:rsidRPr="006E7692">
        <w:rPr>
          <w:sz w:val="24"/>
          <w:szCs w:val="24"/>
        </w:rPr>
        <w:t xml:space="preserve"> </w:t>
      </w:r>
      <w:r w:rsidR="006E7692" w:rsidRPr="006E7692">
        <w:rPr>
          <w:sz w:val="24"/>
          <w:szCs w:val="24"/>
        </w:rPr>
        <w:tab/>
        <w:t>(1)</w:t>
      </w:r>
    </w:p>
    <w:p w14:paraId="259495F0" w14:textId="6AB870F3" w:rsidR="006E7692" w:rsidRPr="001F4B03" w:rsidRDefault="00431FAB" w:rsidP="006E7692">
      <w:pPr>
        <w:pStyle w:val="ListParagraph"/>
        <w:ind w:left="284" w:firstLine="0"/>
        <w:jc w:val="center"/>
        <w:rPr>
          <w:sz w:val="24"/>
          <w:szCs w:val="24"/>
        </w:rPr>
      </w:pPr>
      <m:oMath>
        <m:r>
          <m:rPr>
            <m:sty m:val="p"/>
          </m:rPr>
          <w:rPr>
            <w:rFonts w:ascii="Cambria Math" w:hAnsi="Cambria Math"/>
            <w:sz w:val="24"/>
            <w:szCs w:val="24"/>
          </w:rPr>
          <m:t xml:space="preserve">µsedang </m:t>
        </m:r>
        <m:d>
          <m:dPr>
            <m:begChr m:val="["/>
            <m:endChr m:val="]"/>
            <m:ctrlPr>
              <w:rPr>
                <w:rFonts w:ascii="Cambria Math" w:hAnsi="Cambria Math"/>
                <w:sz w:val="24"/>
                <w:szCs w:val="24"/>
              </w:rPr>
            </m:ctrlPr>
          </m:dPr>
          <m:e>
            <m:r>
              <m:rPr>
                <m:sty m:val="p"/>
              </m:rPr>
              <w:rPr>
                <w:rFonts w:ascii="Cambria Math" w:hAnsi="Cambria Math"/>
                <w:sz w:val="24"/>
                <w:szCs w:val="24"/>
              </w:rPr>
              <m:t>x</m:t>
            </m:r>
          </m:e>
        </m:d>
        <m:r>
          <w:rPr>
            <w:rFonts w:ascii="Cambria Math" w:hAnsi="Cambria Math"/>
            <w:sz w:val="24"/>
            <w:szCs w:val="24"/>
          </w:rPr>
          <m:t>=</m:t>
        </m:r>
        <m:d>
          <m:dPr>
            <m:begChr m:val="{"/>
            <m:endChr m:val="}"/>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r>
                    <w:rPr>
                      <w:rFonts w:ascii="Cambria Math" w:hAnsi="Cambria Math"/>
                      <w:sz w:val="24"/>
                      <w:szCs w:val="24"/>
                    </w:rPr>
                    <m:t>0,</m:t>
                  </m:r>
                </m:e>
                <m:e>
                  <m:r>
                    <w:rPr>
                      <w:rFonts w:ascii="Cambria Math" w:hAnsi="Cambria Math"/>
                      <w:sz w:val="24"/>
                      <w:szCs w:val="24"/>
                    </w:rPr>
                    <m:t>x=7</m:t>
                  </m:r>
                </m:e>
              </m:mr>
              <m:mr>
                <m:e>
                  <m:f>
                    <m:fPr>
                      <m:ctrlPr>
                        <w:rPr>
                          <w:rFonts w:ascii="Cambria Math" w:hAnsi="Cambria Math"/>
                          <w:i/>
                          <w:sz w:val="24"/>
                          <w:szCs w:val="24"/>
                        </w:rPr>
                      </m:ctrlPr>
                    </m:fPr>
                    <m:num>
                      <m:r>
                        <w:rPr>
                          <w:rFonts w:ascii="Cambria Math" w:hAnsi="Cambria Math"/>
                          <w:sz w:val="24"/>
                          <w:szCs w:val="24"/>
                        </w:rPr>
                        <m:t>x-7</m:t>
                      </m:r>
                    </m:num>
                    <m:den>
                      <m:r>
                        <w:rPr>
                          <w:rFonts w:ascii="Cambria Math" w:hAnsi="Cambria Math"/>
                          <w:sz w:val="24"/>
                          <w:szCs w:val="24"/>
                        </w:rPr>
                        <m:t>5</m:t>
                      </m:r>
                    </m:den>
                  </m:f>
                  <m:r>
                    <w:rPr>
                      <w:rFonts w:ascii="Cambria Math" w:hAnsi="Cambria Math"/>
                      <w:sz w:val="24"/>
                      <w:szCs w:val="24"/>
                    </w:rPr>
                    <m:t>,</m:t>
                  </m:r>
                </m:e>
                <m:e>
                  <m:r>
                    <w:rPr>
                      <w:rFonts w:ascii="Cambria Math" w:hAnsi="Cambria Math"/>
                      <w:sz w:val="24"/>
                      <w:szCs w:val="24"/>
                    </w:rPr>
                    <m:t>7=x=12</m:t>
                  </m:r>
                </m:e>
              </m:mr>
              <m:mr>
                <m:e>
                  <m:r>
                    <w:rPr>
                      <w:rFonts w:ascii="Cambria Math" w:hAnsi="Cambria Math"/>
                      <w:sz w:val="24"/>
                      <w:szCs w:val="24"/>
                    </w:rPr>
                    <m:t>18-</m:t>
                  </m:r>
                  <m:f>
                    <m:fPr>
                      <m:ctrlPr>
                        <w:rPr>
                          <w:rFonts w:ascii="Cambria Math" w:hAnsi="Cambria Math"/>
                          <w:i/>
                          <w:sz w:val="24"/>
                          <w:szCs w:val="24"/>
                        </w:rPr>
                      </m:ctrlPr>
                    </m:fPr>
                    <m:num>
                      <m:r>
                        <w:rPr>
                          <w:rFonts w:ascii="Cambria Math" w:hAnsi="Cambria Math"/>
                          <w:sz w:val="24"/>
                          <w:szCs w:val="24"/>
                        </w:rPr>
                        <m:t>x</m:t>
                      </m:r>
                    </m:num>
                    <m:den>
                      <m:r>
                        <w:rPr>
                          <w:rFonts w:ascii="Cambria Math" w:hAnsi="Cambria Math"/>
                          <w:sz w:val="24"/>
                          <w:szCs w:val="24"/>
                        </w:rPr>
                        <m:t>6</m:t>
                      </m:r>
                    </m:den>
                  </m:f>
                </m:e>
                <m:e>
                  <m:r>
                    <w:rPr>
                      <w:rFonts w:ascii="Cambria Math" w:hAnsi="Cambria Math"/>
                      <w:sz w:val="24"/>
                      <w:szCs w:val="24"/>
                    </w:rPr>
                    <m:t>12=x=18</m:t>
                  </m:r>
                </m:e>
              </m:mr>
            </m:m>
          </m:e>
        </m:d>
      </m:oMath>
      <w:r w:rsidR="006E7692" w:rsidRPr="006E7692">
        <w:rPr>
          <w:sz w:val="24"/>
          <w:szCs w:val="24"/>
        </w:rPr>
        <w:t xml:space="preserve"> (2)</w:t>
      </w:r>
    </w:p>
    <w:p w14:paraId="5048EB6F" w14:textId="73E8850E" w:rsidR="006E7692" w:rsidRPr="006E7692" w:rsidRDefault="00431FAB" w:rsidP="006E7692">
      <w:pPr>
        <w:pStyle w:val="ListParagraph"/>
        <w:ind w:left="284" w:firstLine="0"/>
        <w:jc w:val="center"/>
        <w:rPr>
          <w:sz w:val="24"/>
          <w:szCs w:val="24"/>
        </w:rPr>
      </w:pPr>
      <m:oMath>
        <m:r>
          <m:rPr>
            <m:sty m:val="p"/>
          </m:rPr>
          <w:rPr>
            <w:rFonts w:ascii="Cambria Math" w:hAnsi="Cambria Math"/>
            <w:sz w:val="24"/>
            <w:szCs w:val="24"/>
          </w:rPr>
          <m:t xml:space="preserve">µberat </m:t>
        </m:r>
        <m:d>
          <m:dPr>
            <m:begChr m:val="["/>
            <m:endChr m:val="]"/>
            <m:ctrlPr>
              <w:rPr>
                <w:rFonts w:ascii="Cambria Math" w:hAnsi="Cambria Math"/>
                <w:sz w:val="24"/>
                <w:szCs w:val="24"/>
              </w:rPr>
            </m:ctrlPr>
          </m:dPr>
          <m:e>
            <m:r>
              <m:rPr>
                <m:sty m:val="p"/>
              </m:rPr>
              <w:rPr>
                <w:rFonts w:ascii="Cambria Math" w:hAnsi="Cambria Math"/>
                <w:sz w:val="24"/>
                <w:szCs w:val="24"/>
              </w:rPr>
              <m:t>x</m:t>
            </m:r>
          </m:e>
        </m:d>
        <m:r>
          <w:rPr>
            <w:rFonts w:ascii="Cambria Math" w:hAnsi="Cambria Math"/>
            <w:sz w:val="24"/>
            <w:szCs w:val="24"/>
          </w:rPr>
          <m:t>=</m:t>
        </m:r>
        <m:d>
          <m:dPr>
            <m:begChr m:val="{"/>
            <m:endChr m:val="}"/>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r>
                    <w:rPr>
                      <w:rFonts w:ascii="Cambria Math" w:hAnsi="Cambria Math"/>
                      <w:sz w:val="24"/>
                      <w:szCs w:val="24"/>
                    </w:rPr>
                    <m:t>0,</m:t>
                  </m:r>
                </m:e>
                <m:e>
                  <m:r>
                    <w:rPr>
                      <w:rFonts w:ascii="Cambria Math" w:hAnsi="Cambria Math"/>
                      <w:sz w:val="24"/>
                      <w:szCs w:val="24"/>
                    </w:rPr>
                    <m:t>x=12</m:t>
                  </m:r>
                </m:e>
              </m:mr>
              <m:mr>
                <m:e>
                  <m:f>
                    <m:fPr>
                      <m:ctrlPr>
                        <w:rPr>
                          <w:rFonts w:ascii="Cambria Math" w:hAnsi="Cambria Math"/>
                          <w:i/>
                          <w:sz w:val="24"/>
                          <w:szCs w:val="24"/>
                        </w:rPr>
                      </m:ctrlPr>
                    </m:fPr>
                    <m:num>
                      <m:r>
                        <w:rPr>
                          <w:rFonts w:ascii="Cambria Math" w:hAnsi="Cambria Math"/>
                          <w:sz w:val="24"/>
                          <w:szCs w:val="24"/>
                        </w:rPr>
                        <m:t>x-12</m:t>
                      </m:r>
                    </m:num>
                    <m:den>
                      <m:r>
                        <w:rPr>
                          <w:rFonts w:ascii="Cambria Math" w:hAnsi="Cambria Math"/>
                          <w:sz w:val="24"/>
                          <w:szCs w:val="24"/>
                        </w:rPr>
                        <m:t>6</m:t>
                      </m:r>
                    </m:den>
                  </m:f>
                  <m:r>
                    <w:rPr>
                      <w:rFonts w:ascii="Cambria Math" w:hAnsi="Cambria Math"/>
                      <w:sz w:val="24"/>
                      <w:szCs w:val="24"/>
                    </w:rPr>
                    <m:t>,</m:t>
                  </m:r>
                </m:e>
                <m:e>
                  <m:r>
                    <w:rPr>
                      <w:rFonts w:ascii="Cambria Math" w:hAnsi="Cambria Math"/>
                      <w:sz w:val="24"/>
                      <w:szCs w:val="24"/>
                    </w:rPr>
                    <m:t>12=x=18</m:t>
                  </m:r>
                </m:e>
              </m:mr>
              <m:mr>
                <m:e>
                  <m:r>
                    <w:rPr>
                      <w:rFonts w:ascii="Cambria Math" w:hAnsi="Cambria Math"/>
                      <w:sz w:val="24"/>
                      <w:szCs w:val="24"/>
                    </w:rPr>
                    <m:t>1,</m:t>
                  </m:r>
                </m:e>
                <m:e>
                  <m:r>
                    <w:rPr>
                      <w:rFonts w:ascii="Cambria Math" w:hAnsi="Cambria Math"/>
                      <w:sz w:val="24"/>
                      <w:szCs w:val="24"/>
                    </w:rPr>
                    <m:t>x=18</m:t>
                  </m:r>
                </m:e>
              </m:mr>
            </m:m>
          </m:e>
        </m:d>
      </m:oMath>
      <w:r w:rsidR="006E7692" w:rsidRPr="006E7692">
        <w:rPr>
          <w:sz w:val="24"/>
          <w:szCs w:val="24"/>
        </w:rPr>
        <w:t xml:space="preserve"> </w:t>
      </w:r>
      <w:r w:rsidR="006E7692" w:rsidRPr="006E7692">
        <w:rPr>
          <w:sz w:val="24"/>
          <w:szCs w:val="24"/>
        </w:rPr>
        <w:tab/>
        <w:t>(3)</w:t>
      </w:r>
    </w:p>
    <w:p w14:paraId="187CD399" w14:textId="544119DA" w:rsidR="006E7692" w:rsidRPr="001F4B03" w:rsidRDefault="004259D2" w:rsidP="006E7692">
      <w:pPr>
        <w:pStyle w:val="ListParagraph"/>
        <w:widowControl/>
        <w:numPr>
          <w:ilvl w:val="0"/>
          <w:numId w:val="9"/>
        </w:numPr>
        <w:autoSpaceDE/>
        <w:autoSpaceDN/>
        <w:ind w:left="284" w:hanging="284"/>
        <w:jc w:val="both"/>
        <w:rPr>
          <w:sz w:val="24"/>
          <w:szCs w:val="24"/>
          <w:lang w:val="en-US"/>
        </w:rPr>
      </w:pPr>
      <m:oMath>
        <m:r>
          <w:rPr>
            <w:rFonts w:ascii="Cambria Math" w:hAnsi="Cambria Math"/>
            <w:sz w:val="24"/>
            <w:szCs w:val="24"/>
            <w:lang w:val="en-US"/>
          </w:rPr>
          <m:t>Variabel Golongan Darah</m:t>
        </m:r>
      </m:oMath>
    </w:p>
    <w:p w14:paraId="07CE58FF" w14:textId="77777777" w:rsidR="006E7692" w:rsidRPr="001F4B03" w:rsidRDefault="006E7692" w:rsidP="006E7692">
      <w:pPr>
        <w:pStyle w:val="ListParagraph"/>
        <w:ind w:left="284" w:firstLine="0"/>
        <w:jc w:val="both"/>
        <w:rPr>
          <w:sz w:val="24"/>
          <w:szCs w:val="24"/>
          <w:lang w:val="en-US"/>
        </w:rPr>
      </w:pPr>
      <w:r w:rsidRPr="001F4B03">
        <w:rPr>
          <w:sz w:val="24"/>
          <w:szCs w:val="24"/>
        </w:rPr>
        <w:t>Berikut adalah konstanta output variable golongan darah :</w:t>
      </w:r>
    </w:p>
    <w:p w14:paraId="1238DBE6" w14:textId="77777777" w:rsidR="006E7692" w:rsidRPr="001F4B03" w:rsidRDefault="006E7692" w:rsidP="006E7692">
      <w:pPr>
        <w:pStyle w:val="ListParagraph"/>
        <w:widowControl/>
        <w:numPr>
          <w:ilvl w:val="1"/>
          <w:numId w:val="9"/>
        </w:numPr>
        <w:autoSpaceDE/>
        <w:autoSpaceDN/>
        <w:ind w:left="426" w:firstLine="0"/>
        <w:jc w:val="both"/>
        <w:rPr>
          <w:sz w:val="24"/>
          <w:szCs w:val="24"/>
          <w:lang w:val="en-US"/>
        </w:rPr>
      </w:pPr>
      <w:proofErr w:type="spellStart"/>
      <w:r w:rsidRPr="001F4B03">
        <w:rPr>
          <w:sz w:val="24"/>
          <w:szCs w:val="24"/>
          <w:lang w:val="en-US"/>
        </w:rPr>
        <w:t>Golongan</w:t>
      </w:r>
      <w:proofErr w:type="spellEnd"/>
      <w:r w:rsidRPr="001F4B03">
        <w:rPr>
          <w:sz w:val="24"/>
          <w:szCs w:val="24"/>
          <w:lang w:val="en-US"/>
        </w:rPr>
        <w:t xml:space="preserve"> </w:t>
      </w:r>
      <w:proofErr w:type="spellStart"/>
      <w:r w:rsidRPr="001F4B03">
        <w:rPr>
          <w:sz w:val="24"/>
          <w:szCs w:val="24"/>
          <w:lang w:val="en-US"/>
        </w:rPr>
        <w:t>darah</w:t>
      </w:r>
      <w:proofErr w:type="spellEnd"/>
      <w:r w:rsidRPr="001F4B03">
        <w:rPr>
          <w:sz w:val="24"/>
          <w:szCs w:val="24"/>
          <w:lang w:val="en-US"/>
        </w:rPr>
        <w:t xml:space="preserve"> O </w:t>
      </w:r>
      <w:proofErr w:type="spellStart"/>
      <w:r w:rsidRPr="001F4B03">
        <w:rPr>
          <w:sz w:val="24"/>
          <w:szCs w:val="24"/>
          <w:lang w:val="en-US"/>
        </w:rPr>
        <w:t>dengan</w:t>
      </w:r>
      <w:proofErr w:type="spellEnd"/>
      <w:r w:rsidRPr="001F4B03">
        <w:rPr>
          <w:sz w:val="24"/>
          <w:szCs w:val="24"/>
          <w:lang w:val="en-US"/>
        </w:rPr>
        <w:t xml:space="preserve"> </w:t>
      </w:r>
      <w:proofErr w:type="spellStart"/>
      <w:r w:rsidRPr="001F4B03">
        <w:rPr>
          <w:sz w:val="24"/>
          <w:szCs w:val="24"/>
          <w:lang w:val="en-US"/>
        </w:rPr>
        <w:t>nilai</w:t>
      </w:r>
      <w:proofErr w:type="spellEnd"/>
      <w:r w:rsidRPr="001F4B03">
        <w:rPr>
          <w:sz w:val="24"/>
          <w:szCs w:val="24"/>
          <w:lang w:val="en-US"/>
        </w:rPr>
        <w:t xml:space="preserve"> </w:t>
      </w:r>
      <w:proofErr w:type="spellStart"/>
      <w:r w:rsidRPr="001F4B03">
        <w:rPr>
          <w:sz w:val="24"/>
          <w:szCs w:val="24"/>
          <w:lang w:val="en-US"/>
        </w:rPr>
        <w:t>konstanta</w:t>
      </w:r>
      <w:proofErr w:type="spellEnd"/>
      <w:r w:rsidRPr="001F4B03">
        <w:rPr>
          <w:sz w:val="24"/>
          <w:szCs w:val="24"/>
          <w:lang w:val="en-US"/>
        </w:rPr>
        <w:t xml:space="preserve"> 43</w:t>
      </w:r>
    </w:p>
    <w:p w14:paraId="2A58AEF1" w14:textId="77777777" w:rsidR="006E7692" w:rsidRPr="001F4B03" w:rsidRDefault="006E7692" w:rsidP="006E7692">
      <w:pPr>
        <w:pStyle w:val="ListParagraph"/>
        <w:widowControl/>
        <w:numPr>
          <w:ilvl w:val="1"/>
          <w:numId w:val="9"/>
        </w:numPr>
        <w:autoSpaceDE/>
        <w:autoSpaceDN/>
        <w:ind w:left="426" w:firstLine="0"/>
        <w:jc w:val="both"/>
        <w:rPr>
          <w:sz w:val="24"/>
          <w:szCs w:val="24"/>
          <w:lang w:val="en-US"/>
        </w:rPr>
      </w:pPr>
      <w:proofErr w:type="spellStart"/>
      <w:r w:rsidRPr="001F4B03">
        <w:rPr>
          <w:sz w:val="24"/>
          <w:szCs w:val="24"/>
          <w:lang w:val="en-US"/>
        </w:rPr>
        <w:t>Golongan</w:t>
      </w:r>
      <w:proofErr w:type="spellEnd"/>
      <w:r w:rsidRPr="001F4B03">
        <w:rPr>
          <w:sz w:val="24"/>
          <w:szCs w:val="24"/>
          <w:lang w:val="en-US"/>
        </w:rPr>
        <w:t xml:space="preserve"> </w:t>
      </w:r>
      <w:proofErr w:type="spellStart"/>
      <w:r w:rsidRPr="001F4B03">
        <w:rPr>
          <w:sz w:val="24"/>
          <w:szCs w:val="24"/>
          <w:lang w:val="en-US"/>
        </w:rPr>
        <w:t>darah</w:t>
      </w:r>
      <w:proofErr w:type="spellEnd"/>
      <w:r w:rsidRPr="001F4B03">
        <w:rPr>
          <w:sz w:val="24"/>
          <w:szCs w:val="24"/>
          <w:lang w:val="en-US"/>
        </w:rPr>
        <w:t xml:space="preserve"> A</w:t>
      </w:r>
      <w:r w:rsidRPr="001F4B03">
        <w:rPr>
          <w:sz w:val="24"/>
          <w:szCs w:val="24"/>
        </w:rPr>
        <w:t xml:space="preserve"> dengan nilai konstanta 49</w:t>
      </w:r>
    </w:p>
    <w:p w14:paraId="273C29B8" w14:textId="77777777" w:rsidR="006E7692" w:rsidRPr="001F4B03" w:rsidRDefault="006E7692" w:rsidP="006E7692">
      <w:pPr>
        <w:pStyle w:val="ListParagraph"/>
        <w:widowControl/>
        <w:numPr>
          <w:ilvl w:val="1"/>
          <w:numId w:val="9"/>
        </w:numPr>
        <w:autoSpaceDE/>
        <w:autoSpaceDN/>
        <w:ind w:left="426" w:firstLine="0"/>
        <w:jc w:val="both"/>
        <w:rPr>
          <w:sz w:val="24"/>
          <w:szCs w:val="24"/>
          <w:lang w:val="en-US"/>
        </w:rPr>
      </w:pPr>
      <w:proofErr w:type="spellStart"/>
      <w:r w:rsidRPr="001F4B03">
        <w:rPr>
          <w:sz w:val="24"/>
          <w:szCs w:val="24"/>
          <w:lang w:val="en-US"/>
        </w:rPr>
        <w:t>Golongan</w:t>
      </w:r>
      <w:proofErr w:type="spellEnd"/>
      <w:r w:rsidRPr="001F4B03">
        <w:rPr>
          <w:sz w:val="24"/>
          <w:szCs w:val="24"/>
          <w:lang w:val="en-US"/>
        </w:rPr>
        <w:t xml:space="preserve"> </w:t>
      </w:r>
      <w:proofErr w:type="spellStart"/>
      <w:r w:rsidRPr="001F4B03">
        <w:rPr>
          <w:sz w:val="24"/>
          <w:szCs w:val="24"/>
          <w:lang w:val="en-US"/>
        </w:rPr>
        <w:t>darah</w:t>
      </w:r>
      <w:proofErr w:type="spellEnd"/>
      <w:r w:rsidRPr="001F4B03">
        <w:rPr>
          <w:sz w:val="24"/>
          <w:szCs w:val="24"/>
          <w:lang w:val="en-US"/>
        </w:rPr>
        <w:t xml:space="preserve"> B </w:t>
      </w:r>
      <w:r w:rsidRPr="001F4B03">
        <w:rPr>
          <w:sz w:val="24"/>
          <w:szCs w:val="24"/>
        </w:rPr>
        <w:t>dengan nilai konstanta 53</w:t>
      </w:r>
    </w:p>
    <w:p w14:paraId="4A194D56" w14:textId="77777777" w:rsidR="006E7692" w:rsidRPr="001F4B03" w:rsidRDefault="006E7692" w:rsidP="006E7692">
      <w:pPr>
        <w:pStyle w:val="ListParagraph"/>
        <w:widowControl/>
        <w:numPr>
          <w:ilvl w:val="1"/>
          <w:numId w:val="9"/>
        </w:numPr>
        <w:autoSpaceDE/>
        <w:autoSpaceDN/>
        <w:ind w:left="426" w:firstLine="0"/>
        <w:jc w:val="both"/>
        <w:rPr>
          <w:sz w:val="24"/>
          <w:szCs w:val="24"/>
          <w:lang w:val="en-US"/>
        </w:rPr>
      </w:pPr>
      <w:proofErr w:type="spellStart"/>
      <w:r w:rsidRPr="001F4B03">
        <w:rPr>
          <w:sz w:val="24"/>
          <w:szCs w:val="24"/>
          <w:lang w:val="en-US"/>
        </w:rPr>
        <w:t>Golongan</w:t>
      </w:r>
      <w:proofErr w:type="spellEnd"/>
      <w:r w:rsidRPr="001F4B03">
        <w:rPr>
          <w:sz w:val="24"/>
          <w:szCs w:val="24"/>
          <w:lang w:val="en-US"/>
        </w:rPr>
        <w:t xml:space="preserve"> </w:t>
      </w:r>
      <w:proofErr w:type="spellStart"/>
      <w:r w:rsidRPr="001F4B03">
        <w:rPr>
          <w:sz w:val="24"/>
          <w:szCs w:val="24"/>
          <w:lang w:val="en-US"/>
        </w:rPr>
        <w:t>darah</w:t>
      </w:r>
      <w:proofErr w:type="spellEnd"/>
      <w:r w:rsidRPr="001F4B03">
        <w:rPr>
          <w:sz w:val="24"/>
          <w:szCs w:val="24"/>
          <w:lang w:val="en-US"/>
        </w:rPr>
        <w:t xml:space="preserve"> AB </w:t>
      </w:r>
      <w:r w:rsidRPr="001F4B03">
        <w:rPr>
          <w:sz w:val="24"/>
          <w:szCs w:val="24"/>
        </w:rPr>
        <w:t>dengan nilai konstanta 60</w:t>
      </w:r>
    </w:p>
    <w:p w14:paraId="47B8BFBF" w14:textId="0069AD03" w:rsidR="006E7692" w:rsidRPr="006E7692" w:rsidRDefault="006E7692" w:rsidP="006E7692">
      <w:pPr>
        <w:ind w:firstLine="567"/>
        <w:jc w:val="both"/>
        <w:rPr>
          <w:rFonts w:ascii="Times New Roman" w:hAnsi="Times New Roman"/>
          <w:sz w:val="24"/>
          <w:szCs w:val="24"/>
        </w:rPr>
      </w:pPr>
      <w:r w:rsidRPr="006E7692">
        <w:rPr>
          <w:rFonts w:ascii="Times New Roman" w:hAnsi="Times New Roman"/>
          <w:sz w:val="24"/>
          <w:szCs w:val="24"/>
        </w:rPr>
        <w:t xml:space="preserve">Setelah pembentukan variabel dan himpunan </w:t>
      </w:r>
      <w:r w:rsidR="00075791" w:rsidRPr="00075791">
        <w:rPr>
          <w:rFonts w:ascii="Times New Roman" w:hAnsi="Times New Roman"/>
          <w:i/>
          <w:iCs/>
          <w:sz w:val="24"/>
          <w:szCs w:val="24"/>
        </w:rPr>
        <w:t>fuzzy</w:t>
      </w:r>
      <w:r w:rsidRPr="006E7692">
        <w:rPr>
          <w:rFonts w:ascii="Times New Roman" w:hAnsi="Times New Roman"/>
          <w:i/>
          <w:sz w:val="24"/>
          <w:szCs w:val="24"/>
        </w:rPr>
        <w:t xml:space="preserve">, </w:t>
      </w:r>
      <w:r w:rsidRPr="006E7692">
        <w:rPr>
          <w:rFonts w:ascii="Times New Roman" w:hAnsi="Times New Roman"/>
          <w:sz w:val="24"/>
          <w:szCs w:val="24"/>
        </w:rPr>
        <w:t xml:space="preserve">selanjutnya membuat aturan-aturan yang melibatkan variabel- variabel </w:t>
      </w:r>
      <w:r w:rsidR="00075791" w:rsidRPr="00075791">
        <w:rPr>
          <w:rFonts w:ascii="Times New Roman" w:hAnsi="Times New Roman"/>
          <w:i/>
          <w:iCs/>
          <w:sz w:val="24"/>
          <w:szCs w:val="24"/>
        </w:rPr>
        <w:t>fuzzy</w:t>
      </w:r>
      <w:r w:rsidRPr="006E7692">
        <w:rPr>
          <w:rFonts w:ascii="Times New Roman" w:hAnsi="Times New Roman"/>
          <w:i/>
          <w:sz w:val="24"/>
          <w:szCs w:val="24"/>
        </w:rPr>
        <w:t xml:space="preserve"> </w:t>
      </w:r>
      <w:r w:rsidRPr="006E7692">
        <w:rPr>
          <w:rFonts w:ascii="Times New Roman" w:hAnsi="Times New Roman"/>
          <w:sz w:val="24"/>
          <w:szCs w:val="24"/>
        </w:rPr>
        <w:t xml:space="preserve">berikut daftar aturan-aturan </w:t>
      </w:r>
      <w:r w:rsidR="00075791" w:rsidRPr="00075791">
        <w:rPr>
          <w:rFonts w:ascii="Times New Roman" w:hAnsi="Times New Roman"/>
          <w:i/>
          <w:iCs/>
          <w:sz w:val="24"/>
          <w:szCs w:val="24"/>
        </w:rPr>
        <w:t>fuzzy</w:t>
      </w:r>
      <w:r w:rsidRPr="006E7692">
        <w:rPr>
          <w:rFonts w:ascii="Times New Roman" w:hAnsi="Times New Roman"/>
          <w:i/>
          <w:sz w:val="24"/>
          <w:szCs w:val="24"/>
        </w:rPr>
        <w:t xml:space="preserve"> </w:t>
      </w:r>
      <w:r w:rsidRPr="006E7692">
        <w:rPr>
          <w:rFonts w:ascii="Times New Roman" w:hAnsi="Times New Roman"/>
          <w:sz w:val="24"/>
          <w:szCs w:val="24"/>
        </w:rPr>
        <w:t xml:space="preserve">yang digunakan dalam penelitian ini. Langkah selanjutnya </w:t>
      </w:r>
      <w:r w:rsidRPr="006E7692">
        <w:rPr>
          <w:rFonts w:ascii="Times New Roman" w:hAnsi="Times New Roman"/>
          <w:spacing w:val="4"/>
          <w:sz w:val="24"/>
          <w:szCs w:val="24"/>
        </w:rPr>
        <w:t xml:space="preserve">setelah </w:t>
      </w:r>
      <w:r w:rsidRPr="006E7692">
        <w:rPr>
          <w:rFonts w:ascii="Times New Roman" w:hAnsi="Times New Roman"/>
          <w:sz w:val="24"/>
          <w:szCs w:val="24"/>
        </w:rPr>
        <w:t xml:space="preserve">aturan- aturan terbentuk </w:t>
      </w:r>
      <w:r w:rsidRPr="006E7692">
        <w:rPr>
          <w:rFonts w:ascii="Times New Roman" w:hAnsi="Times New Roman"/>
          <w:spacing w:val="4"/>
          <w:sz w:val="24"/>
          <w:szCs w:val="24"/>
        </w:rPr>
        <w:t xml:space="preserve">adalah </w:t>
      </w:r>
      <w:r w:rsidRPr="006E7692">
        <w:rPr>
          <w:rFonts w:ascii="Times New Roman" w:hAnsi="Times New Roman"/>
          <w:sz w:val="24"/>
          <w:szCs w:val="24"/>
        </w:rPr>
        <w:t xml:space="preserve">dengan </w:t>
      </w:r>
      <w:r w:rsidRPr="006E7692">
        <w:rPr>
          <w:rFonts w:ascii="Times New Roman" w:hAnsi="Times New Roman"/>
          <w:spacing w:val="5"/>
          <w:sz w:val="24"/>
          <w:szCs w:val="24"/>
        </w:rPr>
        <w:t xml:space="preserve">mencari </w:t>
      </w:r>
      <w:r w:rsidRPr="006E7692">
        <w:rPr>
          <w:rFonts w:ascii="Times New Roman" w:hAnsi="Times New Roman"/>
          <w:spacing w:val="-20"/>
          <w:sz w:val="24"/>
          <w:szCs w:val="24"/>
        </w:rPr>
        <w:t xml:space="preserve">a- </w:t>
      </w:r>
      <w:r w:rsidRPr="006E7692">
        <w:rPr>
          <w:rFonts w:ascii="Times New Roman" w:hAnsi="Times New Roman"/>
          <w:spacing w:val="-3"/>
          <w:sz w:val="24"/>
          <w:szCs w:val="24"/>
        </w:rPr>
        <w:t xml:space="preserve">predikat </w:t>
      </w:r>
      <w:r w:rsidRPr="006E7692">
        <w:rPr>
          <w:rFonts w:ascii="Times New Roman" w:hAnsi="Times New Roman"/>
          <w:sz w:val="24"/>
          <w:szCs w:val="24"/>
        </w:rPr>
        <w:t xml:space="preserve">untuk </w:t>
      </w:r>
      <w:r w:rsidRPr="006E7692">
        <w:rPr>
          <w:rFonts w:ascii="Times New Roman" w:hAnsi="Times New Roman"/>
          <w:spacing w:val="5"/>
          <w:sz w:val="24"/>
          <w:szCs w:val="24"/>
        </w:rPr>
        <w:t xml:space="preserve">setiap </w:t>
      </w:r>
      <w:r w:rsidRPr="006E7692">
        <w:rPr>
          <w:rFonts w:ascii="Times New Roman" w:hAnsi="Times New Roman"/>
          <w:spacing w:val="-3"/>
          <w:sz w:val="24"/>
          <w:szCs w:val="24"/>
        </w:rPr>
        <w:t xml:space="preserve">aturan. </w:t>
      </w:r>
      <w:r w:rsidRPr="006E7692">
        <w:rPr>
          <w:rFonts w:ascii="Times New Roman" w:hAnsi="Times New Roman"/>
          <w:spacing w:val="2"/>
          <w:sz w:val="24"/>
          <w:szCs w:val="24"/>
        </w:rPr>
        <w:t xml:space="preserve">Untuk </w:t>
      </w:r>
      <w:r w:rsidRPr="006E7692">
        <w:rPr>
          <w:rFonts w:ascii="Times New Roman" w:hAnsi="Times New Roman"/>
          <w:spacing w:val="-3"/>
          <w:sz w:val="24"/>
          <w:szCs w:val="24"/>
        </w:rPr>
        <w:t xml:space="preserve">metode </w:t>
      </w:r>
      <w:r w:rsidRPr="006E7692">
        <w:rPr>
          <w:rFonts w:ascii="Times New Roman" w:hAnsi="Times New Roman"/>
          <w:sz w:val="24"/>
          <w:szCs w:val="24"/>
        </w:rPr>
        <w:t>Sugeno digunakan</w:t>
      </w:r>
      <w:r w:rsidR="004259D2">
        <w:rPr>
          <w:rFonts w:ascii="Times New Roman" w:hAnsi="Times New Roman"/>
          <w:sz w:val="24"/>
          <w:szCs w:val="24"/>
        </w:rPr>
        <w:t xml:space="preserve"> </w:t>
      </w:r>
      <w:r w:rsidRPr="006E7692">
        <w:rPr>
          <w:rFonts w:ascii="Times New Roman" w:hAnsi="Times New Roman"/>
          <w:sz w:val="24"/>
          <w:szCs w:val="24"/>
        </w:rPr>
        <w:t xml:space="preserve">fungsi MIN.  </w:t>
      </w:r>
      <w:r w:rsidRPr="006E7692">
        <w:rPr>
          <w:rFonts w:ascii="Times New Roman" w:hAnsi="Times New Roman"/>
          <w:spacing w:val="-3"/>
          <w:sz w:val="24"/>
          <w:szCs w:val="24"/>
        </w:rPr>
        <w:t xml:space="preserve">Jadi  </w:t>
      </w:r>
      <w:r w:rsidRPr="006E7692">
        <w:rPr>
          <w:rFonts w:ascii="Times New Roman" w:hAnsi="Times New Roman"/>
          <w:sz w:val="24"/>
          <w:szCs w:val="24"/>
        </w:rPr>
        <w:t xml:space="preserve">diambil </w:t>
      </w:r>
      <w:r w:rsidRPr="006E7692">
        <w:rPr>
          <w:rFonts w:ascii="Times New Roman" w:hAnsi="Times New Roman"/>
          <w:spacing w:val="-4"/>
          <w:sz w:val="24"/>
          <w:szCs w:val="24"/>
        </w:rPr>
        <w:t xml:space="preserve">nilai </w:t>
      </w:r>
      <w:r w:rsidRPr="006E7692">
        <w:rPr>
          <w:rFonts w:ascii="Times New Roman" w:hAnsi="Times New Roman"/>
          <w:spacing w:val="-3"/>
          <w:sz w:val="24"/>
          <w:szCs w:val="24"/>
        </w:rPr>
        <w:t xml:space="preserve">yang </w:t>
      </w:r>
      <w:r w:rsidRPr="006E7692">
        <w:rPr>
          <w:rFonts w:ascii="Times New Roman" w:hAnsi="Times New Roman"/>
          <w:spacing w:val="-4"/>
          <w:sz w:val="24"/>
          <w:szCs w:val="24"/>
        </w:rPr>
        <w:t xml:space="preserve">terkecil </w:t>
      </w:r>
      <w:r w:rsidRPr="006E7692">
        <w:rPr>
          <w:rFonts w:ascii="Times New Roman" w:hAnsi="Times New Roman"/>
          <w:spacing w:val="-6"/>
          <w:sz w:val="24"/>
          <w:szCs w:val="24"/>
        </w:rPr>
        <w:t>dar</w:t>
      </w:r>
      <w:r w:rsidRPr="006E7692">
        <w:rPr>
          <w:rFonts w:ascii="Times New Roman" w:hAnsi="Times New Roman"/>
          <w:sz w:val="24"/>
          <w:szCs w:val="24"/>
        </w:rPr>
        <w:t>i</w:t>
      </w:r>
      <w:r w:rsidR="004259D2">
        <w:rPr>
          <w:rFonts w:ascii="Times New Roman" w:hAnsi="Times New Roman"/>
          <w:sz w:val="24"/>
          <w:szCs w:val="24"/>
        </w:rPr>
        <w:t xml:space="preserve"> </w:t>
      </w:r>
      <w:r w:rsidRPr="006E7692">
        <w:rPr>
          <w:rFonts w:ascii="Times New Roman" w:hAnsi="Times New Roman"/>
          <w:sz w:val="24"/>
          <w:szCs w:val="24"/>
        </w:rPr>
        <w:t xml:space="preserve">setiap variabel di </w:t>
      </w:r>
      <w:r w:rsidRPr="006E7692">
        <w:rPr>
          <w:rFonts w:ascii="Times New Roman" w:hAnsi="Times New Roman"/>
          <w:spacing w:val="-6"/>
          <w:sz w:val="24"/>
          <w:szCs w:val="24"/>
        </w:rPr>
        <w:t xml:space="preserve">dalam </w:t>
      </w:r>
      <w:r w:rsidRPr="006E7692">
        <w:rPr>
          <w:rFonts w:ascii="Times New Roman" w:hAnsi="Times New Roman"/>
          <w:spacing w:val="6"/>
          <w:sz w:val="24"/>
          <w:szCs w:val="24"/>
        </w:rPr>
        <w:t>satu</w:t>
      </w:r>
      <w:r w:rsidRPr="006E7692">
        <w:rPr>
          <w:rFonts w:ascii="Times New Roman" w:hAnsi="Times New Roman"/>
          <w:spacing w:val="3"/>
          <w:sz w:val="24"/>
          <w:szCs w:val="24"/>
        </w:rPr>
        <w:t xml:space="preserve"> </w:t>
      </w:r>
      <w:r w:rsidRPr="006E7692">
        <w:rPr>
          <w:rFonts w:ascii="Times New Roman" w:hAnsi="Times New Roman"/>
          <w:spacing w:val="-3"/>
          <w:sz w:val="24"/>
          <w:szCs w:val="24"/>
        </w:rPr>
        <w:t>aturan.</w:t>
      </w:r>
      <w:r w:rsidRPr="006E7692">
        <w:rPr>
          <w:rFonts w:ascii="Times New Roman" w:hAnsi="Times New Roman"/>
          <w:sz w:val="24"/>
          <w:szCs w:val="24"/>
        </w:rPr>
        <w:t xml:space="preserve"> Defuzzifikasi menggunakan model Sugeno yaitu mengkonversi himpunan </w:t>
      </w:r>
      <w:r w:rsidR="00075791" w:rsidRPr="00075791">
        <w:rPr>
          <w:rFonts w:ascii="Times New Roman" w:hAnsi="Times New Roman"/>
          <w:i/>
          <w:iCs/>
          <w:sz w:val="24"/>
          <w:szCs w:val="24"/>
        </w:rPr>
        <w:t>fuzzy</w:t>
      </w:r>
      <w:r w:rsidRPr="006E7692">
        <w:rPr>
          <w:rFonts w:ascii="Times New Roman" w:hAnsi="Times New Roman"/>
          <w:sz w:val="24"/>
          <w:szCs w:val="24"/>
        </w:rPr>
        <w:t xml:space="preserve"> keluaran kebentuk bilangan </w:t>
      </w:r>
      <w:r w:rsidRPr="004259D2">
        <w:rPr>
          <w:rFonts w:ascii="Times New Roman" w:hAnsi="Times New Roman"/>
          <w:i/>
          <w:iCs/>
          <w:sz w:val="24"/>
          <w:szCs w:val="24"/>
        </w:rPr>
        <w:t>crisp</w:t>
      </w:r>
      <w:r w:rsidRPr="006E7692">
        <w:rPr>
          <w:rFonts w:ascii="Times New Roman" w:hAnsi="Times New Roman"/>
          <w:sz w:val="24"/>
          <w:szCs w:val="24"/>
        </w:rPr>
        <w:t xml:space="preserve"> dengan </w:t>
      </w:r>
      <w:r w:rsidRPr="006E7692">
        <w:rPr>
          <w:rFonts w:ascii="Times New Roman" w:hAnsi="Times New Roman"/>
          <w:spacing w:val="-5"/>
          <w:sz w:val="24"/>
          <w:szCs w:val="24"/>
        </w:rPr>
        <w:t xml:space="preserve">metode </w:t>
      </w:r>
      <w:r w:rsidRPr="006E7692">
        <w:rPr>
          <w:rFonts w:ascii="Times New Roman" w:hAnsi="Times New Roman"/>
          <w:sz w:val="24"/>
          <w:szCs w:val="24"/>
        </w:rPr>
        <w:t>perhitungan rata-rata terbobot (</w:t>
      </w:r>
      <w:r w:rsidRPr="004259D2">
        <w:rPr>
          <w:rFonts w:ascii="Times New Roman" w:hAnsi="Times New Roman"/>
          <w:i/>
          <w:iCs/>
          <w:sz w:val="24"/>
          <w:szCs w:val="24"/>
        </w:rPr>
        <w:t>weighted average</w:t>
      </w:r>
      <w:r w:rsidRPr="006E7692">
        <w:rPr>
          <w:rFonts w:ascii="Times New Roman" w:hAnsi="Times New Roman"/>
          <w:sz w:val="24"/>
          <w:szCs w:val="24"/>
        </w:rPr>
        <w:t>)</w:t>
      </w:r>
      <w:r w:rsidRPr="006E7692">
        <w:rPr>
          <w:rFonts w:ascii="Times New Roman" w:hAnsi="Times New Roman"/>
          <w:spacing w:val="13"/>
          <w:sz w:val="24"/>
          <w:szCs w:val="24"/>
        </w:rPr>
        <w:t xml:space="preserve"> </w:t>
      </w:r>
      <w:r w:rsidRPr="006E7692">
        <w:rPr>
          <w:rFonts w:ascii="Times New Roman" w:hAnsi="Times New Roman"/>
          <w:sz w:val="24"/>
          <w:szCs w:val="24"/>
        </w:rPr>
        <w:t>:</w:t>
      </w:r>
    </w:p>
    <w:p w14:paraId="722BC11E" w14:textId="0CA9B96D" w:rsidR="004259D2" w:rsidRPr="004259D2" w:rsidRDefault="004259D2" w:rsidP="004259D2">
      <w:pPr>
        <w:rPr>
          <w:rFonts w:ascii="Times New Roman" w:hAnsi="Times New Roman"/>
          <w:sz w:val="24"/>
          <w:szCs w:val="24"/>
        </w:rPr>
      </w:pPr>
      <m:oMathPara>
        <m:oMathParaPr>
          <m:jc m:val="center"/>
        </m:oMathParaPr>
        <m:oMath>
          <m:r>
            <w:rPr>
              <w:rFonts w:ascii="Cambria Math" w:hAnsi="Cambria Math"/>
              <w:sz w:val="24"/>
              <w:szCs w:val="24"/>
            </w:rPr>
            <m:t>Keluaran Crisp</m:t>
          </m:r>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sz w:val="24"/>
                      <w:szCs w:val="24"/>
                    </w:rPr>
                    <m:t>alpha</m:t>
                  </m:r>
                </m:e>
              </m:d>
              <m:r>
                <w:rPr>
                  <w:rFonts w:ascii="Cambria Math" w:hAnsi="Cambria Math"/>
                  <w:sz w:val="24"/>
                  <w:szCs w:val="24"/>
                </w:rPr>
                <m:t xml:space="preserve"> x (konsekuen)</m:t>
              </m:r>
            </m:num>
            <m:den>
              <m:r>
                <m:rPr>
                  <m:sty m:val="p"/>
                </m:rPr>
                <w:rPr>
                  <w:rFonts w:ascii="Cambria Math" w:hAnsi="Cambria Math"/>
                  <w:sz w:val="24"/>
                  <w:szCs w:val="24"/>
                </w:rPr>
                <m:t>?(konsekuen)</m:t>
              </m:r>
            </m:den>
          </m:f>
        </m:oMath>
      </m:oMathPara>
    </w:p>
    <w:p w14:paraId="4E84C721" w14:textId="77777777" w:rsidR="004259D2" w:rsidRDefault="004259D2" w:rsidP="006E7692">
      <w:pPr>
        <w:pStyle w:val="Heading1"/>
        <w:ind w:left="0"/>
      </w:pPr>
    </w:p>
    <w:p w14:paraId="1B2BB439" w14:textId="01239E83" w:rsidR="006E7692" w:rsidRDefault="006E7692" w:rsidP="004259D2">
      <w:pPr>
        <w:pStyle w:val="Heading1"/>
        <w:ind w:left="0"/>
      </w:pPr>
      <w:r>
        <w:t>HASIL DAN PEMBAHASAN</w:t>
      </w:r>
    </w:p>
    <w:p w14:paraId="76ADBB5B" w14:textId="76EAC652" w:rsidR="006E7692" w:rsidRPr="006E7692" w:rsidRDefault="006E7692" w:rsidP="004259D2">
      <w:pPr>
        <w:spacing w:after="0" w:line="240" w:lineRule="auto"/>
        <w:ind w:firstLine="567"/>
        <w:jc w:val="both"/>
        <w:rPr>
          <w:rFonts w:ascii="Times New Roman" w:hAnsi="Times New Roman"/>
          <w:sz w:val="24"/>
          <w:szCs w:val="24"/>
        </w:rPr>
      </w:pPr>
      <w:r w:rsidRPr="006E7692">
        <w:rPr>
          <w:rFonts w:ascii="Times New Roman" w:hAnsi="Times New Roman"/>
          <w:sz w:val="24"/>
          <w:szCs w:val="24"/>
        </w:rPr>
        <w:t>Untuk pengujian sistem pada penelitian ini digunakan sampel data bayi posyandu durian 7 yang telah didapat sebelumnya, dan yang digunakan adalah sampel data berikut : nama Aisyah, golongan darah O, berat badan 16</w:t>
      </w:r>
      <w:r w:rsidR="004259D2">
        <w:rPr>
          <w:rFonts w:ascii="Times New Roman" w:hAnsi="Times New Roman"/>
          <w:sz w:val="24"/>
          <w:szCs w:val="24"/>
        </w:rPr>
        <w:t xml:space="preserve"> k</w:t>
      </w:r>
      <w:r w:rsidRPr="006E7692">
        <w:rPr>
          <w:rFonts w:ascii="Times New Roman" w:hAnsi="Times New Roman"/>
          <w:sz w:val="24"/>
          <w:szCs w:val="24"/>
        </w:rPr>
        <w:t xml:space="preserve">g. Untuk usia, golongan darah, dan berat badan menggunakan fungsi keanggotaan golongan darah seperti yang telah dijelaskan sebelumnya. Dengan fungsi ini </w:t>
      </w:r>
      <w:r w:rsidRPr="004259D2">
        <w:rPr>
          <w:rFonts w:ascii="Times New Roman" w:hAnsi="Times New Roman"/>
          <w:i/>
          <w:iCs/>
          <w:sz w:val="24"/>
          <w:szCs w:val="24"/>
        </w:rPr>
        <w:t>crisp</w:t>
      </w:r>
      <w:r w:rsidRPr="006E7692">
        <w:rPr>
          <w:rFonts w:ascii="Times New Roman" w:hAnsi="Times New Roman"/>
          <w:sz w:val="24"/>
          <w:szCs w:val="24"/>
        </w:rPr>
        <w:t xml:space="preserve"> input usia 36 bulan dikonversi kenilai </w:t>
      </w:r>
      <w:r w:rsidR="00075791" w:rsidRPr="00075791">
        <w:rPr>
          <w:rFonts w:ascii="Times New Roman" w:hAnsi="Times New Roman"/>
          <w:i/>
          <w:iCs/>
          <w:sz w:val="24"/>
          <w:szCs w:val="24"/>
        </w:rPr>
        <w:t>fuzzy</w:t>
      </w:r>
      <w:r w:rsidRPr="006E7692">
        <w:rPr>
          <w:rFonts w:ascii="Times New Roman" w:hAnsi="Times New Roman"/>
          <w:sz w:val="24"/>
          <w:szCs w:val="24"/>
        </w:rPr>
        <w:t>, dengan cara :</w:t>
      </w:r>
    </w:p>
    <w:p w14:paraId="01F98B4C" w14:textId="77777777" w:rsidR="006E7692" w:rsidRPr="006E7692" w:rsidRDefault="006E7692" w:rsidP="004259D2">
      <w:pPr>
        <w:pStyle w:val="ListParagraph"/>
        <w:widowControl/>
        <w:numPr>
          <w:ilvl w:val="1"/>
          <w:numId w:val="10"/>
        </w:numPr>
        <w:autoSpaceDE/>
        <w:autoSpaceDN/>
        <w:ind w:left="426" w:firstLine="0"/>
        <w:jc w:val="both"/>
        <w:rPr>
          <w:sz w:val="24"/>
          <w:szCs w:val="24"/>
          <w:lang w:val="en-US"/>
        </w:rPr>
      </w:pPr>
      <w:proofErr w:type="spellStart"/>
      <w:r w:rsidRPr="006E7692">
        <w:rPr>
          <w:sz w:val="24"/>
          <w:szCs w:val="24"/>
          <w:lang w:val="en-US"/>
        </w:rPr>
        <w:t>Derajat</w:t>
      </w:r>
      <w:proofErr w:type="spellEnd"/>
      <w:r w:rsidRPr="006E7692">
        <w:rPr>
          <w:sz w:val="24"/>
          <w:szCs w:val="24"/>
          <w:lang w:val="en-US"/>
        </w:rPr>
        <w:t xml:space="preserve"> </w:t>
      </w:r>
      <w:proofErr w:type="spellStart"/>
      <w:r w:rsidRPr="006E7692">
        <w:rPr>
          <w:sz w:val="24"/>
          <w:szCs w:val="24"/>
          <w:lang w:val="en-US"/>
        </w:rPr>
        <w:t>keanggotaan</w:t>
      </w:r>
      <w:proofErr w:type="spellEnd"/>
      <w:r w:rsidRPr="006E7692">
        <w:rPr>
          <w:sz w:val="24"/>
          <w:szCs w:val="24"/>
          <w:lang w:val="en-US"/>
        </w:rPr>
        <w:t xml:space="preserve"> </w:t>
      </w:r>
      <w:proofErr w:type="spellStart"/>
      <w:r w:rsidRPr="006E7692">
        <w:rPr>
          <w:sz w:val="24"/>
          <w:szCs w:val="24"/>
          <w:lang w:val="en-US"/>
        </w:rPr>
        <w:t>usia</w:t>
      </w:r>
      <w:proofErr w:type="spellEnd"/>
      <w:r w:rsidRPr="006E7692">
        <w:rPr>
          <w:sz w:val="24"/>
          <w:szCs w:val="24"/>
          <w:lang w:val="en-US"/>
        </w:rPr>
        <w:t xml:space="preserve"> 36 </w:t>
      </w:r>
      <w:proofErr w:type="spellStart"/>
      <w:r w:rsidRPr="006E7692">
        <w:rPr>
          <w:sz w:val="24"/>
          <w:szCs w:val="24"/>
          <w:lang w:val="en-US"/>
        </w:rPr>
        <w:t>bulan</w:t>
      </w:r>
      <w:proofErr w:type="spellEnd"/>
      <w:r w:rsidRPr="006E7692">
        <w:rPr>
          <w:sz w:val="24"/>
          <w:szCs w:val="24"/>
          <w:lang w:val="en-US"/>
        </w:rPr>
        <w:t xml:space="preserve"> </w:t>
      </w:r>
      <w:proofErr w:type="spellStart"/>
      <w:r w:rsidRPr="006E7692">
        <w:rPr>
          <w:sz w:val="24"/>
          <w:szCs w:val="24"/>
          <w:lang w:val="en-US"/>
        </w:rPr>
        <w:t>untuk</w:t>
      </w:r>
      <w:proofErr w:type="spellEnd"/>
      <w:r w:rsidRPr="006E7692">
        <w:rPr>
          <w:sz w:val="24"/>
          <w:szCs w:val="24"/>
          <w:lang w:val="en-US"/>
        </w:rPr>
        <w:t xml:space="preserve"> fase4 = (43 – 36) / 12 = 0.</w:t>
      </w:r>
      <w:r w:rsidRPr="006E7692">
        <w:rPr>
          <w:sz w:val="24"/>
          <w:szCs w:val="24"/>
        </w:rPr>
        <w:t xml:space="preserve"> </w:t>
      </w:r>
      <w:r w:rsidRPr="006E7692">
        <w:rPr>
          <w:sz w:val="24"/>
          <w:szCs w:val="24"/>
          <w:lang w:val="en-US"/>
        </w:rPr>
        <w:t>5833333333333333</w:t>
      </w:r>
    </w:p>
    <w:p w14:paraId="5D619230" w14:textId="77777777" w:rsidR="006E7692" w:rsidRPr="006E7692" w:rsidRDefault="006E7692" w:rsidP="004259D2">
      <w:pPr>
        <w:pStyle w:val="ListParagraph"/>
        <w:widowControl/>
        <w:numPr>
          <w:ilvl w:val="1"/>
          <w:numId w:val="10"/>
        </w:numPr>
        <w:autoSpaceDE/>
        <w:autoSpaceDN/>
        <w:ind w:left="426" w:firstLine="0"/>
        <w:jc w:val="both"/>
        <w:rPr>
          <w:sz w:val="24"/>
          <w:szCs w:val="24"/>
          <w:lang w:val="en-US"/>
        </w:rPr>
      </w:pPr>
      <w:r w:rsidRPr="006E7692">
        <w:rPr>
          <w:sz w:val="24"/>
          <w:szCs w:val="24"/>
        </w:rPr>
        <w:t>Derajat keanggotaan usia 36 bulan untuk fase5 = (48 –36) / 12 = 1</w:t>
      </w:r>
    </w:p>
    <w:p w14:paraId="03322265" w14:textId="77777777" w:rsidR="006E7692" w:rsidRPr="006E7692" w:rsidRDefault="006E7692" w:rsidP="004259D2">
      <w:pPr>
        <w:pStyle w:val="ListParagraph"/>
        <w:widowControl/>
        <w:numPr>
          <w:ilvl w:val="1"/>
          <w:numId w:val="10"/>
        </w:numPr>
        <w:autoSpaceDE/>
        <w:autoSpaceDN/>
        <w:ind w:left="426" w:firstLine="0"/>
        <w:jc w:val="both"/>
        <w:rPr>
          <w:sz w:val="24"/>
          <w:szCs w:val="24"/>
          <w:lang w:val="en-US"/>
        </w:rPr>
      </w:pPr>
      <w:r w:rsidRPr="006E7692">
        <w:rPr>
          <w:sz w:val="24"/>
          <w:szCs w:val="24"/>
        </w:rPr>
        <w:t>Derajat keanggotaan usia 36 bulan untuk fase1, fase2, dan fase 3 = 0</w:t>
      </w:r>
    </w:p>
    <w:p w14:paraId="355E36D6" w14:textId="57A7FACB" w:rsidR="006E7692" w:rsidRPr="006E7692" w:rsidRDefault="006E7692" w:rsidP="004259D2">
      <w:pPr>
        <w:spacing w:after="0" w:line="240" w:lineRule="auto"/>
        <w:jc w:val="both"/>
        <w:rPr>
          <w:rFonts w:ascii="Times New Roman" w:hAnsi="Times New Roman"/>
          <w:sz w:val="24"/>
          <w:szCs w:val="24"/>
        </w:rPr>
      </w:pPr>
      <w:r w:rsidRPr="006E7692">
        <w:rPr>
          <w:rFonts w:ascii="Times New Roman" w:hAnsi="Times New Roman"/>
          <w:sz w:val="24"/>
          <w:szCs w:val="24"/>
        </w:rPr>
        <w:t xml:space="preserve">Input berat badan 16 kg jenis kelamin perempuan dikonversi kenilai </w:t>
      </w:r>
      <w:r w:rsidR="00075791" w:rsidRPr="00075791">
        <w:rPr>
          <w:rFonts w:ascii="Times New Roman" w:hAnsi="Times New Roman"/>
          <w:i/>
          <w:iCs/>
          <w:sz w:val="24"/>
          <w:szCs w:val="24"/>
        </w:rPr>
        <w:t>fuzzy</w:t>
      </w:r>
      <w:r w:rsidRPr="006E7692">
        <w:rPr>
          <w:rFonts w:ascii="Times New Roman" w:hAnsi="Times New Roman"/>
          <w:sz w:val="24"/>
          <w:szCs w:val="24"/>
        </w:rPr>
        <w:t>, dengan cara :</w:t>
      </w:r>
    </w:p>
    <w:p w14:paraId="7A6A87C8" w14:textId="77777777" w:rsidR="006E7692" w:rsidRPr="006E7692" w:rsidRDefault="006E7692" w:rsidP="004259D2">
      <w:pPr>
        <w:pStyle w:val="ListParagraph"/>
        <w:widowControl/>
        <w:numPr>
          <w:ilvl w:val="0"/>
          <w:numId w:val="11"/>
        </w:numPr>
        <w:autoSpaceDE/>
        <w:autoSpaceDN/>
        <w:ind w:left="426" w:firstLine="0"/>
        <w:jc w:val="both"/>
        <w:rPr>
          <w:sz w:val="24"/>
          <w:szCs w:val="24"/>
          <w:lang w:val="en-US"/>
        </w:rPr>
      </w:pPr>
      <w:proofErr w:type="spellStart"/>
      <w:r w:rsidRPr="006E7692">
        <w:rPr>
          <w:sz w:val="24"/>
          <w:szCs w:val="24"/>
          <w:lang w:val="en-US"/>
        </w:rPr>
        <w:t>Derajat</w:t>
      </w:r>
      <w:proofErr w:type="spellEnd"/>
      <w:r w:rsidRPr="006E7692">
        <w:rPr>
          <w:sz w:val="24"/>
          <w:szCs w:val="24"/>
          <w:lang w:val="en-US"/>
        </w:rPr>
        <w:t xml:space="preserve"> </w:t>
      </w:r>
      <w:proofErr w:type="spellStart"/>
      <w:r w:rsidRPr="006E7692">
        <w:rPr>
          <w:sz w:val="24"/>
          <w:szCs w:val="24"/>
          <w:lang w:val="en-US"/>
        </w:rPr>
        <w:t>keanggotaan</w:t>
      </w:r>
      <w:proofErr w:type="spellEnd"/>
      <w:r w:rsidRPr="006E7692">
        <w:rPr>
          <w:sz w:val="24"/>
          <w:szCs w:val="24"/>
          <w:lang w:val="en-US"/>
        </w:rPr>
        <w:t xml:space="preserve"> </w:t>
      </w:r>
      <w:proofErr w:type="spellStart"/>
      <w:r w:rsidRPr="006E7692">
        <w:rPr>
          <w:sz w:val="24"/>
          <w:szCs w:val="24"/>
          <w:lang w:val="en-US"/>
        </w:rPr>
        <w:t>berat</w:t>
      </w:r>
      <w:proofErr w:type="spellEnd"/>
      <w:r w:rsidRPr="006E7692">
        <w:rPr>
          <w:sz w:val="24"/>
          <w:szCs w:val="24"/>
          <w:lang w:val="en-US"/>
        </w:rPr>
        <w:t xml:space="preserve"> badan 16 kg </w:t>
      </w:r>
      <w:proofErr w:type="spellStart"/>
      <w:r w:rsidRPr="006E7692">
        <w:rPr>
          <w:sz w:val="24"/>
          <w:szCs w:val="24"/>
          <w:lang w:val="en-US"/>
        </w:rPr>
        <w:t>untuk</w:t>
      </w:r>
      <w:proofErr w:type="spellEnd"/>
      <w:r w:rsidRPr="006E7692">
        <w:rPr>
          <w:sz w:val="24"/>
          <w:szCs w:val="24"/>
          <w:lang w:val="en-US"/>
        </w:rPr>
        <w:t xml:space="preserve"> </w:t>
      </w:r>
      <w:proofErr w:type="spellStart"/>
      <w:r w:rsidRPr="006E7692">
        <w:rPr>
          <w:sz w:val="24"/>
          <w:szCs w:val="24"/>
          <w:lang w:val="en-US"/>
        </w:rPr>
        <w:t>ringan</w:t>
      </w:r>
      <w:proofErr w:type="spellEnd"/>
      <w:r w:rsidRPr="006E7692">
        <w:rPr>
          <w:sz w:val="24"/>
          <w:szCs w:val="24"/>
          <w:lang w:val="en-US"/>
        </w:rPr>
        <w:t xml:space="preserve"> = 0</w:t>
      </w:r>
    </w:p>
    <w:p w14:paraId="63E804E8" w14:textId="77777777" w:rsidR="006E7692" w:rsidRPr="006E7692" w:rsidRDefault="006E7692" w:rsidP="004259D2">
      <w:pPr>
        <w:pStyle w:val="ListParagraph"/>
        <w:widowControl/>
        <w:numPr>
          <w:ilvl w:val="0"/>
          <w:numId w:val="11"/>
        </w:numPr>
        <w:autoSpaceDE/>
        <w:autoSpaceDN/>
        <w:ind w:left="426" w:firstLine="0"/>
        <w:jc w:val="both"/>
        <w:rPr>
          <w:sz w:val="24"/>
          <w:szCs w:val="24"/>
          <w:lang w:val="en-US"/>
        </w:rPr>
      </w:pPr>
      <w:r w:rsidRPr="006E7692">
        <w:rPr>
          <w:sz w:val="24"/>
          <w:szCs w:val="24"/>
        </w:rPr>
        <w:lastRenderedPageBreak/>
        <w:t>Derajat keanggotaan berat badan 16 kg untuk sedang = (18 – 16) / 6 = 0.333333333333333</w:t>
      </w:r>
    </w:p>
    <w:p w14:paraId="57111EDB" w14:textId="77777777" w:rsidR="006E7692" w:rsidRPr="006E7692" w:rsidRDefault="006E7692" w:rsidP="004259D2">
      <w:pPr>
        <w:pStyle w:val="ListParagraph"/>
        <w:widowControl/>
        <w:numPr>
          <w:ilvl w:val="0"/>
          <w:numId w:val="11"/>
        </w:numPr>
        <w:autoSpaceDE/>
        <w:autoSpaceDN/>
        <w:ind w:left="426" w:firstLine="0"/>
        <w:jc w:val="both"/>
        <w:rPr>
          <w:sz w:val="24"/>
          <w:szCs w:val="24"/>
          <w:lang w:val="en-US"/>
        </w:rPr>
      </w:pPr>
      <w:r w:rsidRPr="006E7692">
        <w:rPr>
          <w:sz w:val="24"/>
          <w:szCs w:val="24"/>
        </w:rPr>
        <w:t>Derajat keanggotaan berat badan 16 kg untuk berat = (16 – 12) / 6 = 0.666666666666667</w:t>
      </w:r>
    </w:p>
    <w:p w14:paraId="46D9AAF3" w14:textId="449F8F5E" w:rsidR="006E7692" w:rsidRPr="006E7692" w:rsidRDefault="006E7692" w:rsidP="004259D2">
      <w:pPr>
        <w:spacing w:after="0" w:line="240" w:lineRule="auto"/>
        <w:jc w:val="both"/>
        <w:rPr>
          <w:rFonts w:ascii="Times New Roman" w:hAnsi="Times New Roman"/>
          <w:sz w:val="24"/>
          <w:szCs w:val="24"/>
        </w:rPr>
      </w:pPr>
      <w:r w:rsidRPr="006E7692">
        <w:rPr>
          <w:rFonts w:ascii="Times New Roman" w:hAnsi="Times New Roman"/>
          <w:sz w:val="24"/>
          <w:szCs w:val="24"/>
        </w:rPr>
        <w:t xml:space="preserve">Input golongan darah O jenis kelamin perempuan dikonversi kenilai </w:t>
      </w:r>
      <w:r w:rsidR="00075791" w:rsidRPr="00075791">
        <w:rPr>
          <w:rFonts w:ascii="Times New Roman" w:hAnsi="Times New Roman"/>
          <w:i/>
          <w:iCs/>
          <w:sz w:val="24"/>
          <w:szCs w:val="24"/>
        </w:rPr>
        <w:t>fuzzy</w:t>
      </w:r>
      <w:r w:rsidRPr="006E7692">
        <w:rPr>
          <w:rFonts w:ascii="Times New Roman" w:hAnsi="Times New Roman"/>
          <w:sz w:val="24"/>
          <w:szCs w:val="24"/>
        </w:rPr>
        <w:t>, dengan cara :</w:t>
      </w:r>
    </w:p>
    <w:p w14:paraId="277FFBA1" w14:textId="77777777" w:rsidR="006E7692" w:rsidRPr="006E7692" w:rsidRDefault="006E7692" w:rsidP="004259D2">
      <w:pPr>
        <w:pStyle w:val="ListParagraph"/>
        <w:widowControl/>
        <w:numPr>
          <w:ilvl w:val="0"/>
          <w:numId w:val="12"/>
        </w:numPr>
        <w:autoSpaceDE/>
        <w:autoSpaceDN/>
        <w:ind w:left="284" w:firstLine="142"/>
        <w:jc w:val="both"/>
        <w:rPr>
          <w:sz w:val="24"/>
          <w:szCs w:val="24"/>
          <w:lang w:val="en-US"/>
        </w:rPr>
      </w:pPr>
      <w:proofErr w:type="spellStart"/>
      <w:r w:rsidRPr="006E7692">
        <w:rPr>
          <w:sz w:val="24"/>
          <w:szCs w:val="24"/>
          <w:lang w:val="en-US"/>
        </w:rPr>
        <w:t>Derajat</w:t>
      </w:r>
      <w:proofErr w:type="spellEnd"/>
      <w:r w:rsidRPr="006E7692">
        <w:rPr>
          <w:sz w:val="24"/>
          <w:szCs w:val="24"/>
          <w:lang w:val="en-US"/>
        </w:rPr>
        <w:t xml:space="preserve"> </w:t>
      </w:r>
      <w:proofErr w:type="spellStart"/>
      <w:r w:rsidRPr="006E7692">
        <w:rPr>
          <w:sz w:val="24"/>
          <w:szCs w:val="24"/>
          <w:lang w:val="en-US"/>
        </w:rPr>
        <w:t>keanggotaan</w:t>
      </w:r>
      <w:proofErr w:type="spellEnd"/>
      <w:r w:rsidRPr="006E7692">
        <w:rPr>
          <w:sz w:val="24"/>
          <w:szCs w:val="24"/>
          <w:lang w:val="en-US"/>
        </w:rPr>
        <w:t xml:space="preserve"> O </w:t>
      </w:r>
      <w:proofErr w:type="spellStart"/>
      <w:r w:rsidRPr="006E7692">
        <w:rPr>
          <w:sz w:val="24"/>
          <w:szCs w:val="24"/>
          <w:lang w:val="en-US"/>
        </w:rPr>
        <w:t>untuk</w:t>
      </w:r>
      <w:proofErr w:type="spellEnd"/>
      <w:r w:rsidRPr="006E7692">
        <w:rPr>
          <w:sz w:val="24"/>
          <w:szCs w:val="24"/>
          <w:lang w:val="en-US"/>
        </w:rPr>
        <w:t xml:space="preserve"> </w:t>
      </w:r>
      <w:proofErr w:type="spellStart"/>
      <w:r w:rsidRPr="006E7692">
        <w:rPr>
          <w:sz w:val="24"/>
          <w:szCs w:val="24"/>
          <w:lang w:val="en-US"/>
        </w:rPr>
        <w:t>rendah</w:t>
      </w:r>
      <w:proofErr w:type="spellEnd"/>
      <w:r w:rsidRPr="006E7692">
        <w:rPr>
          <w:sz w:val="24"/>
          <w:szCs w:val="24"/>
          <w:lang w:val="en-US"/>
        </w:rPr>
        <w:t xml:space="preserve"> = 0</w:t>
      </w:r>
    </w:p>
    <w:p w14:paraId="73E510AC" w14:textId="77777777" w:rsidR="006E7692" w:rsidRPr="006E7692" w:rsidRDefault="006E7692" w:rsidP="004259D2">
      <w:pPr>
        <w:pStyle w:val="ListParagraph"/>
        <w:widowControl/>
        <w:numPr>
          <w:ilvl w:val="0"/>
          <w:numId w:val="12"/>
        </w:numPr>
        <w:autoSpaceDE/>
        <w:autoSpaceDN/>
        <w:ind w:left="284" w:firstLine="142"/>
        <w:jc w:val="both"/>
        <w:rPr>
          <w:sz w:val="24"/>
          <w:szCs w:val="24"/>
          <w:lang w:val="en-US"/>
        </w:rPr>
      </w:pPr>
      <w:r w:rsidRPr="006E7692">
        <w:rPr>
          <w:sz w:val="24"/>
          <w:szCs w:val="24"/>
        </w:rPr>
        <w:t>Derajat keanggotaan O untuk sedang = 0</w:t>
      </w:r>
    </w:p>
    <w:p w14:paraId="35BD97BD" w14:textId="77777777" w:rsidR="006E7692" w:rsidRPr="006E7692" w:rsidRDefault="006E7692" w:rsidP="004259D2">
      <w:pPr>
        <w:pStyle w:val="ListParagraph"/>
        <w:widowControl/>
        <w:numPr>
          <w:ilvl w:val="0"/>
          <w:numId w:val="12"/>
        </w:numPr>
        <w:autoSpaceDE/>
        <w:autoSpaceDN/>
        <w:ind w:left="284" w:firstLine="142"/>
        <w:jc w:val="both"/>
        <w:rPr>
          <w:sz w:val="24"/>
          <w:szCs w:val="24"/>
          <w:lang w:val="en-US"/>
        </w:rPr>
      </w:pPr>
      <w:proofErr w:type="spellStart"/>
      <w:r w:rsidRPr="006E7692">
        <w:rPr>
          <w:sz w:val="24"/>
          <w:szCs w:val="24"/>
          <w:lang w:val="en-US"/>
        </w:rPr>
        <w:t>Derajat</w:t>
      </w:r>
      <w:proofErr w:type="spellEnd"/>
      <w:r w:rsidRPr="006E7692">
        <w:rPr>
          <w:sz w:val="24"/>
          <w:szCs w:val="24"/>
          <w:lang w:val="en-US"/>
        </w:rPr>
        <w:t xml:space="preserve"> </w:t>
      </w:r>
      <w:proofErr w:type="spellStart"/>
      <w:r w:rsidRPr="006E7692">
        <w:rPr>
          <w:sz w:val="24"/>
          <w:szCs w:val="24"/>
          <w:lang w:val="en-US"/>
        </w:rPr>
        <w:t>keanggotaan</w:t>
      </w:r>
      <w:proofErr w:type="spellEnd"/>
      <w:r w:rsidRPr="006E7692">
        <w:rPr>
          <w:sz w:val="24"/>
          <w:szCs w:val="24"/>
          <w:lang w:val="en-US"/>
        </w:rPr>
        <w:t xml:space="preserve"> O </w:t>
      </w:r>
      <w:proofErr w:type="spellStart"/>
      <w:r w:rsidRPr="006E7692">
        <w:rPr>
          <w:sz w:val="24"/>
          <w:szCs w:val="24"/>
          <w:lang w:val="en-US"/>
        </w:rPr>
        <w:t>untuk</w:t>
      </w:r>
      <w:proofErr w:type="spellEnd"/>
      <w:r w:rsidRPr="006E7692">
        <w:rPr>
          <w:sz w:val="24"/>
          <w:szCs w:val="24"/>
          <w:lang w:val="en-US"/>
        </w:rPr>
        <w:t xml:space="preserve"> </w:t>
      </w:r>
      <w:proofErr w:type="spellStart"/>
      <w:r w:rsidRPr="006E7692">
        <w:rPr>
          <w:sz w:val="24"/>
          <w:szCs w:val="24"/>
          <w:lang w:val="en-US"/>
        </w:rPr>
        <w:t>tinggi</w:t>
      </w:r>
      <w:proofErr w:type="spellEnd"/>
      <w:r w:rsidRPr="006E7692">
        <w:rPr>
          <w:sz w:val="24"/>
          <w:szCs w:val="24"/>
          <w:lang w:val="en-US"/>
        </w:rPr>
        <w:t xml:space="preserve"> = 1</w:t>
      </w:r>
    </w:p>
    <w:p w14:paraId="4572EDE0" w14:textId="539786D7" w:rsidR="006E7692" w:rsidRPr="006E7692" w:rsidRDefault="006E7692" w:rsidP="004259D2">
      <w:pPr>
        <w:spacing w:after="0" w:line="240" w:lineRule="auto"/>
        <w:ind w:firstLine="567"/>
        <w:jc w:val="both"/>
        <w:rPr>
          <w:rFonts w:ascii="Times New Roman" w:hAnsi="Times New Roman"/>
          <w:sz w:val="24"/>
          <w:szCs w:val="24"/>
        </w:rPr>
      </w:pPr>
      <w:r w:rsidRPr="006E7692">
        <w:rPr>
          <w:rFonts w:ascii="Times New Roman" w:hAnsi="Times New Roman"/>
          <w:sz w:val="24"/>
          <w:szCs w:val="24"/>
        </w:rPr>
        <w:t xml:space="preserve">Dari enam data </w:t>
      </w:r>
      <w:r w:rsidR="00075791" w:rsidRPr="00075791">
        <w:rPr>
          <w:rFonts w:ascii="Times New Roman" w:hAnsi="Times New Roman"/>
          <w:i/>
          <w:iCs/>
          <w:sz w:val="24"/>
          <w:szCs w:val="24"/>
        </w:rPr>
        <w:t>fuzzy</w:t>
      </w:r>
      <w:r w:rsidRPr="006E7692">
        <w:rPr>
          <w:rFonts w:ascii="Times New Roman" w:hAnsi="Times New Roman"/>
          <w:sz w:val="24"/>
          <w:szCs w:val="24"/>
        </w:rPr>
        <w:t xml:space="preserve"> input tersebut, fase4 (0. 5833333333333333), fase5 (1), berat sedang(0.333333333333333), berat berat (0.666666666666667), panjang tinggi (1) didapatkan empat aturan dari 45 aturan yang dapat diaplikasikan dengan aturan </w:t>
      </w:r>
      <w:r w:rsidRPr="004259D2">
        <w:rPr>
          <w:rFonts w:ascii="Times New Roman" w:hAnsi="Times New Roman"/>
          <w:i/>
          <w:iCs/>
          <w:sz w:val="24"/>
          <w:szCs w:val="24"/>
        </w:rPr>
        <w:t>Conjunction</w:t>
      </w:r>
      <w:r w:rsidRPr="006E7692">
        <w:rPr>
          <w:rFonts w:ascii="Times New Roman" w:hAnsi="Times New Roman"/>
          <w:sz w:val="24"/>
          <w:szCs w:val="24"/>
        </w:rPr>
        <w:t xml:space="preserve"> dengan memilih derajat keanggotaan minimum dari nilai-nilai linguistik:</w:t>
      </w:r>
    </w:p>
    <w:p w14:paraId="651C7766" w14:textId="77777777" w:rsidR="006E7692" w:rsidRPr="006E7692" w:rsidRDefault="006E7692" w:rsidP="004259D2">
      <w:pPr>
        <w:pStyle w:val="ListParagraph"/>
        <w:widowControl/>
        <w:numPr>
          <w:ilvl w:val="0"/>
          <w:numId w:val="13"/>
        </w:numPr>
        <w:autoSpaceDE/>
        <w:autoSpaceDN/>
        <w:ind w:left="426" w:firstLine="0"/>
        <w:jc w:val="both"/>
        <w:rPr>
          <w:sz w:val="24"/>
          <w:szCs w:val="24"/>
          <w:lang w:val="en-US"/>
        </w:rPr>
      </w:pPr>
      <w:r w:rsidRPr="006E7692">
        <w:rPr>
          <w:sz w:val="24"/>
          <w:szCs w:val="24"/>
          <w:lang w:val="en-US"/>
        </w:rPr>
        <w:t>IF FASE4 (0.</w:t>
      </w:r>
      <w:r w:rsidRPr="006E7692">
        <w:rPr>
          <w:sz w:val="24"/>
          <w:szCs w:val="24"/>
        </w:rPr>
        <w:t xml:space="preserve"> </w:t>
      </w:r>
      <w:r w:rsidRPr="006E7692">
        <w:rPr>
          <w:sz w:val="24"/>
          <w:szCs w:val="24"/>
          <w:lang w:val="en-US"/>
        </w:rPr>
        <w:t>5833333333333333)</w:t>
      </w:r>
    </w:p>
    <w:p w14:paraId="101D79C5" w14:textId="77777777" w:rsidR="006E7692" w:rsidRPr="006E7692" w:rsidRDefault="006E7692" w:rsidP="004259D2">
      <w:pPr>
        <w:spacing w:after="0" w:line="240" w:lineRule="auto"/>
        <w:ind w:left="709"/>
        <w:jc w:val="both"/>
        <w:rPr>
          <w:rFonts w:ascii="Times New Roman" w:hAnsi="Times New Roman"/>
          <w:sz w:val="24"/>
          <w:szCs w:val="24"/>
        </w:rPr>
      </w:pPr>
      <w:r w:rsidRPr="006E7692">
        <w:rPr>
          <w:rFonts w:ascii="Times New Roman" w:hAnsi="Times New Roman"/>
          <w:sz w:val="24"/>
          <w:szCs w:val="24"/>
        </w:rPr>
        <w:t>AND Berat Sedang(0,333333333333333) AND</w:t>
      </w:r>
    </w:p>
    <w:p w14:paraId="55D53BC1" w14:textId="77777777" w:rsidR="006E7692" w:rsidRPr="006E7692" w:rsidRDefault="006E7692" w:rsidP="004259D2">
      <w:pPr>
        <w:spacing w:after="0" w:line="240" w:lineRule="auto"/>
        <w:ind w:left="709"/>
        <w:jc w:val="both"/>
        <w:rPr>
          <w:rFonts w:ascii="Times New Roman" w:hAnsi="Times New Roman"/>
          <w:sz w:val="24"/>
          <w:szCs w:val="24"/>
        </w:rPr>
      </w:pPr>
      <w:r w:rsidRPr="006E7692">
        <w:rPr>
          <w:rFonts w:ascii="Times New Roman" w:hAnsi="Times New Roman"/>
          <w:sz w:val="24"/>
          <w:szCs w:val="24"/>
        </w:rPr>
        <w:t>Usia (1) THEN Golongan darah (0.333333333333333)</w:t>
      </w:r>
    </w:p>
    <w:p w14:paraId="70623600" w14:textId="77777777" w:rsidR="006E7692" w:rsidRPr="006E7692" w:rsidRDefault="006E7692" w:rsidP="004259D2">
      <w:pPr>
        <w:pStyle w:val="ListParagraph"/>
        <w:widowControl/>
        <w:numPr>
          <w:ilvl w:val="0"/>
          <w:numId w:val="13"/>
        </w:numPr>
        <w:autoSpaceDE/>
        <w:autoSpaceDN/>
        <w:ind w:left="709" w:hanging="283"/>
        <w:jc w:val="both"/>
        <w:rPr>
          <w:sz w:val="24"/>
          <w:szCs w:val="24"/>
          <w:lang w:val="en-US"/>
        </w:rPr>
      </w:pPr>
      <w:r w:rsidRPr="006E7692">
        <w:rPr>
          <w:sz w:val="24"/>
          <w:szCs w:val="24"/>
          <w:lang w:val="en-US"/>
        </w:rPr>
        <w:t>IF FASE4 (0.</w:t>
      </w:r>
      <w:r w:rsidRPr="006E7692">
        <w:rPr>
          <w:sz w:val="24"/>
          <w:szCs w:val="24"/>
        </w:rPr>
        <w:t xml:space="preserve"> </w:t>
      </w:r>
      <w:r w:rsidRPr="006E7692">
        <w:rPr>
          <w:sz w:val="24"/>
          <w:szCs w:val="24"/>
          <w:lang w:val="en-US"/>
        </w:rPr>
        <w:t>5833333333333333)</w:t>
      </w:r>
    </w:p>
    <w:p w14:paraId="02BE8482" w14:textId="77777777" w:rsidR="006E7692" w:rsidRPr="006E7692" w:rsidRDefault="006E7692" w:rsidP="004259D2">
      <w:pPr>
        <w:pStyle w:val="ListParagraph"/>
        <w:ind w:left="709" w:firstLine="0"/>
        <w:jc w:val="both"/>
        <w:rPr>
          <w:sz w:val="24"/>
          <w:szCs w:val="24"/>
          <w:lang w:val="en-US"/>
        </w:rPr>
      </w:pPr>
      <w:r w:rsidRPr="006E7692">
        <w:rPr>
          <w:sz w:val="24"/>
          <w:szCs w:val="24"/>
          <w:lang w:val="en-US"/>
        </w:rPr>
        <w:t xml:space="preserve">AND </w:t>
      </w:r>
      <w:proofErr w:type="spellStart"/>
      <w:r w:rsidRPr="006E7692">
        <w:rPr>
          <w:sz w:val="24"/>
          <w:szCs w:val="24"/>
          <w:lang w:val="en-US"/>
        </w:rPr>
        <w:t>Berat</w:t>
      </w:r>
      <w:proofErr w:type="spellEnd"/>
      <w:r w:rsidRPr="006E7692">
        <w:rPr>
          <w:sz w:val="24"/>
          <w:szCs w:val="24"/>
          <w:lang w:val="en-US"/>
        </w:rPr>
        <w:t xml:space="preserve"> </w:t>
      </w:r>
      <w:proofErr w:type="spellStart"/>
      <w:r w:rsidRPr="006E7692">
        <w:rPr>
          <w:sz w:val="24"/>
          <w:szCs w:val="24"/>
          <w:lang w:val="en-US"/>
        </w:rPr>
        <w:t>Berat</w:t>
      </w:r>
      <w:proofErr w:type="spellEnd"/>
      <w:r w:rsidRPr="006E7692">
        <w:rPr>
          <w:sz w:val="24"/>
          <w:szCs w:val="24"/>
          <w:lang w:val="en-US"/>
        </w:rPr>
        <w:t xml:space="preserve"> (0,666666666666667) AND</w:t>
      </w:r>
    </w:p>
    <w:p w14:paraId="61EE0EEB" w14:textId="77777777" w:rsidR="006E7692" w:rsidRPr="006E7692" w:rsidRDefault="006E7692" w:rsidP="004259D2">
      <w:pPr>
        <w:pStyle w:val="ListParagraph"/>
        <w:ind w:left="709" w:firstLine="0"/>
        <w:jc w:val="both"/>
        <w:rPr>
          <w:sz w:val="24"/>
          <w:szCs w:val="24"/>
          <w:lang w:val="en-US"/>
        </w:rPr>
      </w:pPr>
      <w:proofErr w:type="spellStart"/>
      <w:r w:rsidRPr="006E7692">
        <w:rPr>
          <w:sz w:val="24"/>
          <w:szCs w:val="24"/>
          <w:lang w:val="en-US"/>
        </w:rPr>
        <w:t>Usia</w:t>
      </w:r>
      <w:proofErr w:type="spellEnd"/>
      <w:r w:rsidRPr="006E7692">
        <w:rPr>
          <w:sz w:val="24"/>
          <w:szCs w:val="24"/>
          <w:lang w:val="en-US"/>
        </w:rPr>
        <w:t xml:space="preserve"> (1) THEN </w:t>
      </w:r>
      <w:proofErr w:type="spellStart"/>
      <w:r w:rsidRPr="006E7692">
        <w:rPr>
          <w:sz w:val="24"/>
          <w:szCs w:val="24"/>
          <w:lang w:val="en-US"/>
        </w:rPr>
        <w:t>Golongan</w:t>
      </w:r>
      <w:proofErr w:type="spellEnd"/>
      <w:r w:rsidRPr="006E7692">
        <w:rPr>
          <w:sz w:val="24"/>
          <w:szCs w:val="24"/>
          <w:lang w:val="en-US"/>
        </w:rPr>
        <w:t xml:space="preserve"> Darah (0.666666666666667)</w:t>
      </w:r>
    </w:p>
    <w:p w14:paraId="04BF4736" w14:textId="77777777" w:rsidR="006E7692" w:rsidRPr="006E7692" w:rsidRDefault="006E7692" w:rsidP="004259D2">
      <w:pPr>
        <w:pStyle w:val="ListParagraph"/>
        <w:widowControl/>
        <w:numPr>
          <w:ilvl w:val="0"/>
          <w:numId w:val="13"/>
        </w:numPr>
        <w:autoSpaceDE/>
        <w:autoSpaceDN/>
        <w:ind w:left="709" w:hanging="283"/>
        <w:jc w:val="both"/>
        <w:rPr>
          <w:sz w:val="24"/>
          <w:szCs w:val="24"/>
          <w:lang w:val="en-US"/>
        </w:rPr>
      </w:pPr>
      <w:r w:rsidRPr="006E7692">
        <w:rPr>
          <w:sz w:val="24"/>
          <w:szCs w:val="24"/>
          <w:lang w:val="en-US"/>
        </w:rPr>
        <w:t>IF FASE5 (1)</w:t>
      </w:r>
    </w:p>
    <w:p w14:paraId="391B9412" w14:textId="77777777" w:rsidR="006E7692" w:rsidRPr="006E7692" w:rsidRDefault="006E7692" w:rsidP="004259D2">
      <w:pPr>
        <w:pStyle w:val="ListParagraph"/>
        <w:ind w:left="709" w:firstLine="0"/>
        <w:jc w:val="both"/>
        <w:rPr>
          <w:sz w:val="24"/>
          <w:szCs w:val="24"/>
          <w:lang w:val="en-US"/>
        </w:rPr>
      </w:pPr>
      <w:r w:rsidRPr="006E7692">
        <w:rPr>
          <w:sz w:val="24"/>
          <w:szCs w:val="24"/>
          <w:lang w:val="en-US"/>
        </w:rPr>
        <w:t xml:space="preserve">AND </w:t>
      </w:r>
      <w:proofErr w:type="spellStart"/>
      <w:r w:rsidRPr="006E7692">
        <w:rPr>
          <w:sz w:val="24"/>
          <w:szCs w:val="24"/>
          <w:lang w:val="en-US"/>
        </w:rPr>
        <w:t>Berat</w:t>
      </w:r>
      <w:proofErr w:type="spellEnd"/>
      <w:r w:rsidRPr="006E7692">
        <w:rPr>
          <w:sz w:val="24"/>
          <w:szCs w:val="24"/>
          <w:lang w:val="en-US"/>
        </w:rPr>
        <w:t xml:space="preserve"> </w:t>
      </w:r>
      <w:proofErr w:type="spellStart"/>
      <w:r w:rsidRPr="006E7692">
        <w:rPr>
          <w:sz w:val="24"/>
          <w:szCs w:val="24"/>
          <w:lang w:val="en-US"/>
        </w:rPr>
        <w:t>Sedang</w:t>
      </w:r>
      <w:proofErr w:type="spellEnd"/>
      <w:r w:rsidRPr="006E7692">
        <w:rPr>
          <w:sz w:val="24"/>
          <w:szCs w:val="24"/>
          <w:lang w:val="en-US"/>
        </w:rPr>
        <w:t xml:space="preserve"> (0,333333333333333) AND</w:t>
      </w:r>
    </w:p>
    <w:p w14:paraId="720C4BE1" w14:textId="77777777" w:rsidR="006E7692" w:rsidRPr="006E7692" w:rsidRDefault="006E7692" w:rsidP="004259D2">
      <w:pPr>
        <w:pStyle w:val="ListParagraph"/>
        <w:ind w:left="709" w:firstLine="0"/>
        <w:jc w:val="both"/>
        <w:rPr>
          <w:sz w:val="24"/>
          <w:szCs w:val="24"/>
          <w:lang w:val="en-US"/>
        </w:rPr>
      </w:pPr>
      <w:proofErr w:type="spellStart"/>
      <w:r w:rsidRPr="006E7692">
        <w:rPr>
          <w:sz w:val="24"/>
          <w:szCs w:val="24"/>
          <w:lang w:val="en-US"/>
        </w:rPr>
        <w:t>Usia</w:t>
      </w:r>
      <w:proofErr w:type="spellEnd"/>
      <w:r w:rsidRPr="006E7692">
        <w:rPr>
          <w:sz w:val="24"/>
          <w:szCs w:val="24"/>
          <w:lang w:val="en-US"/>
        </w:rPr>
        <w:t xml:space="preserve"> (1) THEN </w:t>
      </w:r>
      <w:proofErr w:type="spellStart"/>
      <w:r w:rsidRPr="006E7692">
        <w:rPr>
          <w:sz w:val="24"/>
          <w:szCs w:val="24"/>
          <w:lang w:val="en-US"/>
        </w:rPr>
        <w:t>Golongan</w:t>
      </w:r>
      <w:proofErr w:type="spellEnd"/>
      <w:r w:rsidRPr="006E7692">
        <w:rPr>
          <w:sz w:val="24"/>
          <w:szCs w:val="24"/>
          <w:lang w:val="en-US"/>
        </w:rPr>
        <w:t xml:space="preserve"> Darah (0.333333333333333)</w:t>
      </w:r>
    </w:p>
    <w:p w14:paraId="5CC7F2AB" w14:textId="77777777" w:rsidR="006E7692" w:rsidRPr="006E7692" w:rsidRDefault="006E7692" w:rsidP="004259D2">
      <w:pPr>
        <w:pStyle w:val="ListParagraph"/>
        <w:widowControl/>
        <w:numPr>
          <w:ilvl w:val="0"/>
          <w:numId w:val="13"/>
        </w:numPr>
        <w:autoSpaceDE/>
        <w:autoSpaceDN/>
        <w:ind w:left="709" w:hanging="283"/>
        <w:jc w:val="both"/>
        <w:rPr>
          <w:sz w:val="24"/>
          <w:szCs w:val="24"/>
          <w:lang w:val="en-US"/>
        </w:rPr>
      </w:pPr>
      <w:r w:rsidRPr="006E7692">
        <w:rPr>
          <w:sz w:val="24"/>
          <w:szCs w:val="24"/>
          <w:lang w:val="en-US"/>
        </w:rPr>
        <w:t>IF FASE5 (1)</w:t>
      </w:r>
    </w:p>
    <w:p w14:paraId="7DB574BE" w14:textId="77777777" w:rsidR="006E7692" w:rsidRPr="006E7692" w:rsidRDefault="006E7692" w:rsidP="004259D2">
      <w:pPr>
        <w:pStyle w:val="ListParagraph"/>
        <w:ind w:left="709" w:firstLine="0"/>
        <w:jc w:val="both"/>
        <w:rPr>
          <w:sz w:val="24"/>
          <w:szCs w:val="24"/>
          <w:lang w:val="en-US"/>
        </w:rPr>
      </w:pPr>
      <w:r w:rsidRPr="006E7692">
        <w:rPr>
          <w:sz w:val="24"/>
          <w:szCs w:val="24"/>
          <w:lang w:val="en-US"/>
        </w:rPr>
        <w:t xml:space="preserve">AND </w:t>
      </w:r>
      <w:proofErr w:type="spellStart"/>
      <w:r w:rsidRPr="006E7692">
        <w:rPr>
          <w:sz w:val="24"/>
          <w:szCs w:val="24"/>
          <w:lang w:val="en-US"/>
        </w:rPr>
        <w:t>Berat</w:t>
      </w:r>
      <w:proofErr w:type="spellEnd"/>
      <w:r w:rsidRPr="006E7692">
        <w:rPr>
          <w:sz w:val="24"/>
          <w:szCs w:val="24"/>
          <w:lang w:val="en-US"/>
        </w:rPr>
        <w:t xml:space="preserve"> </w:t>
      </w:r>
      <w:proofErr w:type="spellStart"/>
      <w:r w:rsidRPr="006E7692">
        <w:rPr>
          <w:sz w:val="24"/>
          <w:szCs w:val="24"/>
          <w:lang w:val="en-US"/>
        </w:rPr>
        <w:t>Berat</w:t>
      </w:r>
      <w:proofErr w:type="spellEnd"/>
      <w:r w:rsidRPr="006E7692">
        <w:rPr>
          <w:sz w:val="24"/>
          <w:szCs w:val="24"/>
          <w:lang w:val="en-US"/>
        </w:rPr>
        <w:t xml:space="preserve"> (0,666666666666667) AND</w:t>
      </w:r>
    </w:p>
    <w:p w14:paraId="354C8912" w14:textId="77777777" w:rsidR="006E7692" w:rsidRPr="006E7692" w:rsidRDefault="006E7692" w:rsidP="004259D2">
      <w:pPr>
        <w:pStyle w:val="ListParagraph"/>
        <w:ind w:left="709" w:firstLine="0"/>
        <w:jc w:val="both"/>
        <w:rPr>
          <w:sz w:val="24"/>
          <w:szCs w:val="24"/>
          <w:lang w:val="en-US"/>
        </w:rPr>
      </w:pPr>
      <w:proofErr w:type="spellStart"/>
      <w:r w:rsidRPr="006E7692">
        <w:rPr>
          <w:sz w:val="24"/>
          <w:szCs w:val="24"/>
          <w:lang w:val="en-US"/>
        </w:rPr>
        <w:t>Usia</w:t>
      </w:r>
      <w:proofErr w:type="spellEnd"/>
      <w:r w:rsidRPr="006E7692">
        <w:rPr>
          <w:sz w:val="24"/>
          <w:szCs w:val="24"/>
          <w:lang w:val="en-US"/>
        </w:rPr>
        <w:t xml:space="preserve"> (1) </w:t>
      </w:r>
      <w:proofErr w:type="spellStart"/>
      <w:r w:rsidRPr="006E7692">
        <w:rPr>
          <w:sz w:val="24"/>
          <w:szCs w:val="24"/>
          <w:lang w:val="en-US"/>
        </w:rPr>
        <w:t>Golongan</w:t>
      </w:r>
      <w:proofErr w:type="spellEnd"/>
      <w:r w:rsidRPr="006E7692">
        <w:rPr>
          <w:sz w:val="24"/>
          <w:szCs w:val="24"/>
          <w:lang w:val="en-US"/>
        </w:rPr>
        <w:t xml:space="preserve"> Darah (0.333333333333333)</w:t>
      </w:r>
    </w:p>
    <w:p w14:paraId="54334EAE" w14:textId="77777777" w:rsidR="006E7692" w:rsidRPr="006E7692" w:rsidRDefault="006E7692" w:rsidP="004259D2">
      <w:pPr>
        <w:spacing w:after="0" w:line="240" w:lineRule="auto"/>
        <w:jc w:val="both"/>
        <w:rPr>
          <w:rFonts w:ascii="Times New Roman" w:hAnsi="Times New Roman"/>
          <w:sz w:val="24"/>
          <w:szCs w:val="24"/>
        </w:rPr>
      </w:pPr>
      <w:r w:rsidRPr="006E7692">
        <w:rPr>
          <w:rFonts w:ascii="Times New Roman" w:hAnsi="Times New Roman"/>
          <w:sz w:val="24"/>
          <w:szCs w:val="24"/>
        </w:rPr>
        <w:t>Nilai untuk konstanta output adalah sebagai berikut:</w:t>
      </w:r>
    </w:p>
    <w:p w14:paraId="4F5E4C91" w14:textId="77777777" w:rsidR="006E7692" w:rsidRPr="006E7692" w:rsidRDefault="006E7692" w:rsidP="004259D2">
      <w:pPr>
        <w:pStyle w:val="ListParagraph"/>
        <w:widowControl/>
        <w:numPr>
          <w:ilvl w:val="0"/>
          <w:numId w:val="14"/>
        </w:numPr>
        <w:autoSpaceDE/>
        <w:autoSpaceDN/>
        <w:ind w:left="284" w:firstLine="709"/>
        <w:jc w:val="both"/>
        <w:rPr>
          <w:sz w:val="24"/>
          <w:szCs w:val="24"/>
          <w:lang w:val="en-US"/>
        </w:rPr>
      </w:pPr>
      <w:proofErr w:type="spellStart"/>
      <w:r w:rsidRPr="006E7692">
        <w:rPr>
          <w:sz w:val="24"/>
          <w:szCs w:val="24"/>
          <w:lang w:val="en-US"/>
        </w:rPr>
        <w:t>Golongan</w:t>
      </w:r>
      <w:proofErr w:type="spellEnd"/>
      <w:r w:rsidRPr="006E7692">
        <w:rPr>
          <w:sz w:val="24"/>
          <w:szCs w:val="24"/>
          <w:lang w:val="en-US"/>
        </w:rPr>
        <w:t xml:space="preserve"> Darah O = 43</w:t>
      </w:r>
    </w:p>
    <w:p w14:paraId="6FAC2AF8" w14:textId="77777777" w:rsidR="006E7692" w:rsidRPr="006E7692" w:rsidRDefault="006E7692" w:rsidP="004259D2">
      <w:pPr>
        <w:pStyle w:val="ListParagraph"/>
        <w:widowControl/>
        <w:numPr>
          <w:ilvl w:val="0"/>
          <w:numId w:val="14"/>
        </w:numPr>
        <w:autoSpaceDE/>
        <w:autoSpaceDN/>
        <w:ind w:left="284" w:firstLine="709"/>
        <w:jc w:val="both"/>
        <w:rPr>
          <w:sz w:val="24"/>
          <w:szCs w:val="24"/>
          <w:lang w:val="en-US"/>
        </w:rPr>
      </w:pPr>
      <w:r w:rsidRPr="006E7692">
        <w:rPr>
          <w:sz w:val="24"/>
          <w:szCs w:val="24"/>
        </w:rPr>
        <w:t>Golongan Darah A = 49</w:t>
      </w:r>
    </w:p>
    <w:p w14:paraId="3AF95332" w14:textId="77777777" w:rsidR="006E7692" w:rsidRPr="006E7692" w:rsidRDefault="006E7692" w:rsidP="004259D2">
      <w:pPr>
        <w:pStyle w:val="ListParagraph"/>
        <w:widowControl/>
        <w:numPr>
          <w:ilvl w:val="0"/>
          <w:numId w:val="14"/>
        </w:numPr>
        <w:autoSpaceDE/>
        <w:autoSpaceDN/>
        <w:ind w:left="284" w:firstLine="709"/>
        <w:jc w:val="both"/>
        <w:rPr>
          <w:sz w:val="24"/>
          <w:szCs w:val="24"/>
          <w:lang w:val="en-US"/>
        </w:rPr>
      </w:pPr>
      <w:r w:rsidRPr="006E7692">
        <w:rPr>
          <w:sz w:val="24"/>
          <w:szCs w:val="24"/>
        </w:rPr>
        <w:t>Golongan Darah B = 53</w:t>
      </w:r>
    </w:p>
    <w:p w14:paraId="09F97C9C" w14:textId="77777777" w:rsidR="006E7692" w:rsidRPr="006E7692" w:rsidRDefault="006E7692" w:rsidP="004259D2">
      <w:pPr>
        <w:pStyle w:val="ListParagraph"/>
        <w:widowControl/>
        <w:numPr>
          <w:ilvl w:val="0"/>
          <w:numId w:val="14"/>
        </w:numPr>
        <w:autoSpaceDE/>
        <w:autoSpaceDN/>
        <w:ind w:left="284" w:firstLine="709"/>
        <w:jc w:val="both"/>
        <w:rPr>
          <w:sz w:val="24"/>
          <w:szCs w:val="24"/>
          <w:lang w:val="en-US"/>
        </w:rPr>
      </w:pPr>
      <w:r w:rsidRPr="006E7692">
        <w:rPr>
          <w:sz w:val="24"/>
          <w:szCs w:val="24"/>
        </w:rPr>
        <w:t>Golongan Darah AB = 60</w:t>
      </w:r>
    </w:p>
    <w:p w14:paraId="432E1F2C" w14:textId="77777777" w:rsidR="006E7692" w:rsidRPr="006E7692" w:rsidRDefault="006E7692" w:rsidP="004259D2">
      <w:pPr>
        <w:spacing w:after="0" w:line="240" w:lineRule="auto"/>
        <w:ind w:firstLine="567"/>
        <w:jc w:val="both"/>
        <w:rPr>
          <w:rFonts w:ascii="Times New Roman" w:hAnsi="Times New Roman"/>
          <w:sz w:val="24"/>
          <w:szCs w:val="24"/>
        </w:rPr>
      </w:pPr>
      <w:r w:rsidRPr="006E7692">
        <w:rPr>
          <w:rFonts w:ascii="Times New Roman" w:hAnsi="Times New Roman"/>
          <w:sz w:val="24"/>
          <w:szCs w:val="24"/>
        </w:rPr>
        <w:t>Selanjutnya mencari rata-rata terbobot (</w:t>
      </w:r>
      <w:r w:rsidRPr="004259D2">
        <w:rPr>
          <w:rFonts w:ascii="Times New Roman" w:hAnsi="Times New Roman"/>
          <w:i/>
          <w:iCs/>
          <w:sz w:val="24"/>
          <w:szCs w:val="24"/>
        </w:rPr>
        <w:t>weighted average</w:t>
      </w:r>
      <w:r w:rsidRPr="006E7692">
        <w:rPr>
          <w:rFonts w:ascii="Times New Roman" w:hAnsi="Times New Roman"/>
          <w:sz w:val="24"/>
          <w:szCs w:val="24"/>
        </w:rPr>
        <w:t>) ? alpha x konsekuen = 0.5833333333333333(43) + 0.666666666666667(43) + 0.333333333333333(43) + 0.333333333333333(43) = 82,41666666666661</w:t>
      </w:r>
    </w:p>
    <w:p w14:paraId="5B6EC528" w14:textId="77777777" w:rsidR="006E7692" w:rsidRPr="006E7692" w:rsidRDefault="006E7692" w:rsidP="004259D2">
      <w:pPr>
        <w:spacing w:after="0" w:line="240" w:lineRule="auto"/>
        <w:ind w:firstLine="567"/>
        <w:jc w:val="both"/>
        <w:rPr>
          <w:rFonts w:ascii="Times New Roman" w:hAnsi="Times New Roman"/>
          <w:sz w:val="24"/>
          <w:szCs w:val="24"/>
        </w:rPr>
      </w:pPr>
      <w:r w:rsidRPr="006E7692">
        <w:rPr>
          <w:rFonts w:ascii="Times New Roman" w:hAnsi="Times New Roman"/>
          <w:sz w:val="24"/>
          <w:szCs w:val="24"/>
        </w:rPr>
        <w:t>Konsekuen = 0.5833333333333333 + 0.666666666666667 + 0.333333333333333 + 0.333333333333333 = 1.666666666666667</w:t>
      </w:r>
    </w:p>
    <w:p w14:paraId="438E7822" w14:textId="77777777" w:rsidR="006E7692" w:rsidRPr="006E7692" w:rsidRDefault="006E7692" w:rsidP="004259D2">
      <w:pPr>
        <w:spacing w:after="0" w:line="240" w:lineRule="auto"/>
        <w:ind w:left="284" w:firstLine="709"/>
        <w:jc w:val="both"/>
        <w:rPr>
          <w:rFonts w:ascii="Times New Roman" w:hAnsi="Times New Roman"/>
          <w:sz w:val="24"/>
          <w:szCs w:val="24"/>
        </w:rPr>
      </w:pPr>
      <w:r w:rsidRPr="006E7692">
        <w:rPr>
          <w:rFonts w:ascii="Times New Roman" w:hAnsi="Times New Roman"/>
          <w:sz w:val="24"/>
          <w:szCs w:val="24"/>
        </w:rPr>
        <w:t>Y = 82,41666666666661/1,916666666666666 = 42,99999999999999</w:t>
      </w:r>
    </w:p>
    <w:p w14:paraId="4BA379B5" w14:textId="77777777" w:rsidR="006E7692" w:rsidRPr="006E7692" w:rsidRDefault="006E7692" w:rsidP="004259D2">
      <w:pPr>
        <w:spacing w:after="0" w:line="240" w:lineRule="auto"/>
        <w:jc w:val="both"/>
        <w:rPr>
          <w:rFonts w:ascii="Times New Roman" w:hAnsi="Times New Roman"/>
          <w:sz w:val="24"/>
          <w:szCs w:val="24"/>
        </w:rPr>
      </w:pPr>
      <w:r w:rsidRPr="006E7692">
        <w:rPr>
          <w:rFonts w:ascii="Times New Roman" w:hAnsi="Times New Roman"/>
          <w:sz w:val="24"/>
          <w:szCs w:val="24"/>
        </w:rPr>
        <w:t xml:space="preserve">Selanjutnya </w:t>
      </w:r>
      <w:r w:rsidRPr="004259D2">
        <w:rPr>
          <w:rFonts w:ascii="Times New Roman" w:hAnsi="Times New Roman"/>
          <w:i/>
          <w:iCs/>
          <w:sz w:val="24"/>
          <w:szCs w:val="24"/>
        </w:rPr>
        <w:t>output crisp</w:t>
      </w:r>
      <w:r w:rsidRPr="006E7692">
        <w:rPr>
          <w:rFonts w:ascii="Times New Roman" w:hAnsi="Times New Roman"/>
          <w:sz w:val="24"/>
          <w:szCs w:val="24"/>
        </w:rPr>
        <w:t xml:space="preserve"> akan dikonversi ke </w:t>
      </w:r>
      <w:r w:rsidRPr="004259D2">
        <w:rPr>
          <w:rFonts w:ascii="Times New Roman" w:hAnsi="Times New Roman"/>
          <w:i/>
          <w:iCs/>
          <w:sz w:val="24"/>
          <w:szCs w:val="24"/>
        </w:rPr>
        <w:t>output</w:t>
      </w:r>
      <w:r w:rsidRPr="006E7692">
        <w:rPr>
          <w:rFonts w:ascii="Times New Roman" w:hAnsi="Times New Roman"/>
          <w:sz w:val="24"/>
          <w:szCs w:val="24"/>
        </w:rPr>
        <w:t xml:space="preserve"> linguistic dengan cara :</w:t>
      </w:r>
    </w:p>
    <w:p w14:paraId="5980E7EC" w14:textId="77777777" w:rsidR="006E7692" w:rsidRPr="006E7692" w:rsidRDefault="006E7692" w:rsidP="004259D2">
      <w:pPr>
        <w:pStyle w:val="ListParagraph"/>
        <w:widowControl/>
        <w:numPr>
          <w:ilvl w:val="1"/>
          <w:numId w:val="12"/>
        </w:numPr>
        <w:autoSpaceDE/>
        <w:autoSpaceDN/>
        <w:ind w:left="426" w:hanging="284"/>
        <w:jc w:val="both"/>
        <w:rPr>
          <w:sz w:val="24"/>
          <w:szCs w:val="24"/>
          <w:lang w:val="en-US"/>
        </w:rPr>
      </w:pPr>
      <w:proofErr w:type="spellStart"/>
      <w:r w:rsidRPr="006E7692">
        <w:rPr>
          <w:sz w:val="24"/>
          <w:szCs w:val="24"/>
          <w:lang w:val="en-US"/>
        </w:rPr>
        <w:t>Obesitas</w:t>
      </w:r>
      <w:proofErr w:type="spellEnd"/>
      <w:r w:rsidRPr="006E7692">
        <w:rPr>
          <w:sz w:val="24"/>
          <w:szCs w:val="24"/>
          <w:lang w:val="en-US"/>
        </w:rPr>
        <w:t xml:space="preserve"> </w:t>
      </w:r>
      <w:proofErr w:type="spellStart"/>
      <w:r w:rsidRPr="006E7692">
        <w:rPr>
          <w:sz w:val="24"/>
          <w:szCs w:val="24"/>
          <w:lang w:val="en-US"/>
        </w:rPr>
        <w:t>Buruk</w:t>
      </w:r>
      <w:proofErr w:type="spellEnd"/>
      <w:r w:rsidRPr="006E7692">
        <w:rPr>
          <w:sz w:val="24"/>
          <w:szCs w:val="24"/>
          <w:lang w:val="en-US"/>
        </w:rPr>
        <w:t xml:space="preserve"> </w:t>
      </w:r>
      <w:proofErr w:type="spellStart"/>
      <w:r w:rsidRPr="006E7692">
        <w:rPr>
          <w:sz w:val="24"/>
          <w:szCs w:val="24"/>
          <w:lang w:val="en-US"/>
        </w:rPr>
        <w:t>jika</w:t>
      </w:r>
      <w:proofErr w:type="spellEnd"/>
      <w:r w:rsidRPr="006E7692">
        <w:rPr>
          <w:sz w:val="24"/>
          <w:szCs w:val="24"/>
          <w:lang w:val="en-US"/>
        </w:rPr>
        <w:t xml:space="preserve"> Y = 42</w:t>
      </w:r>
    </w:p>
    <w:p w14:paraId="414E3A67" w14:textId="77777777" w:rsidR="006E7692" w:rsidRPr="006E7692" w:rsidRDefault="006E7692" w:rsidP="004259D2">
      <w:pPr>
        <w:pStyle w:val="ListParagraph"/>
        <w:widowControl/>
        <w:numPr>
          <w:ilvl w:val="1"/>
          <w:numId w:val="12"/>
        </w:numPr>
        <w:autoSpaceDE/>
        <w:autoSpaceDN/>
        <w:ind w:left="426" w:hanging="284"/>
        <w:jc w:val="both"/>
        <w:rPr>
          <w:sz w:val="24"/>
          <w:szCs w:val="24"/>
          <w:lang w:val="en-US"/>
        </w:rPr>
      </w:pPr>
      <w:r w:rsidRPr="006E7692">
        <w:rPr>
          <w:sz w:val="24"/>
          <w:szCs w:val="24"/>
        </w:rPr>
        <w:t>Obesitas Kurang jika 42 &lt; Y = 51</w:t>
      </w:r>
    </w:p>
    <w:p w14:paraId="712349F2" w14:textId="77777777" w:rsidR="006E7692" w:rsidRPr="006E7692" w:rsidRDefault="006E7692" w:rsidP="004259D2">
      <w:pPr>
        <w:pStyle w:val="ListParagraph"/>
        <w:widowControl/>
        <w:numPr>
          <w:ilvl w:val="1"/>
          <w:numId w:val="12"/>
        </w:numPr>
        <w:autoSpaceDE/>
        <w:autoSpaceDN/>
        <w:ind w:left="426" w:hanging="284"/>
        <w:jc w:val="both"/>
        <w:rPr>
          <w:sz w:val="24"/>
          <w:szCs w:val="24"/>
          <w:lang w:val="en-US"/>
        </w:rPr>
      </w:pPr>
      <w:r w:rsidRPr="006E7692">
        <w:rPr>
          <w:sz w:val="24"/>
          <w:szCs w:val="24"/>
        </w:rPr>
        <w:t>Obesitas Sedang jika 51 &lt; Y = 4</w:t>
      </w:r>
    </w:p>
    <w:p w14:paraId="71D8C285" w14:textId="77777777" w:rsidR="006E7692" w:rsidRPr="006E7692" w:rsidRDefault="006E7692" w:rsidP="004259D2">
      <w:pPr>
        <w:pStyle w:val="ListParagraph"/>
        <w:widowControl/>
        <w:numPr>
          <w:ilvl w:val="1"/>
          <w:numId w:val="12"/>
        </w:numPr>
        <w:autoSpaceDE/>
        <w:autoSpaceDN/>
        <w:ind w:left="426" w:hanging="284"/>
        <w:jc w:val="both"/>
        <w:rPr>
          <w:sz w:val="24"/>
          <w:szCs w:val="24"/>
          <w:lang w:val="en-US"/>
        </w:rPr>
      </w:pPr>
      <w:r w:rsidRPr="006E7692">
        <w:rPr>
          <w:sz w:val="24"/>
          <w:szCs w:val="24"/>
        </w:rPr>
        <w:t>Obesitas Baik jika 56.5 &lt; Y = 65</w:t>
      </w:r>
    </w:p>
    <w:p w14:paraId="23AB6107" w14:textId="1CDF0983" w:rsidR="006E7692" w:rsidRPr="006E7692" w:rsidRDefault="006E7692" w:rsidP="004259D2">
      <w:pPr>
        <w:pStyle w:val="BodyText"/>
        <w:ind w:firstLine="567"/>
        <w:rPr>
          <w:rFonts w:ascii="Times New Roman" w:hAnsi="Times New Roman" w:cs="Times New Roman"/>
        </w:rPr>
      </w:pPr>
      <w:r w:rsidRPr="006E7692">
        <w:rPr>
          <w:rFonts w:ascii="Times New Roman" w:hAnsi="Times New Roman" w:cs="Times New Roman"/>
        </w:rPr>
        <w:t xml:space="preserve">Jadi </w:t>
      </w:r>
      <w:proofErr w:type="spellStart"/>
      <w:r w:rsidRPr="006E7692">
        <w:rPr>
          <w:rFonts w:ascii="Times New Roman" w:hAnsi="Times New Roman" w:cs="Times New Roman"/>
        </w:rPr>
        <w:t>dengan</w:t>
      </w:r>
      <w:proofErr w:type="spellEnd"/>
      <w:r w:rsidRPr="006E7692">
        <w:rPr>
          <w:rFonts w:ascii="Times New Roman" w:hAnsi="Times New Roman" w:cs="Times New Roman"/>
        </w:rPr>
        <w:t xml:space="preserve"> </w:t>
      </w:r>
      <w:proofErr w:type="spellStart"/>
      <w:r w:rsidRPr="006E7692">
        <w:rPr>
          <w:rFonts w:ascii="Times New Roman" w:hAnsi="Times New Roman" w:cs="Times New Roman"/>
        </w:rPr>
        <w:t>metode</w:t>
      </w:r>
      <w:proofErr w:type="spellEnd"/>
      <w:r w:rsidRPr="006E7692">
        <w:rPr>
          <w:rFonts w:ascii="Times New Roman" w:hAnsi="Times New Roman" w:cs="Times New Roman"/>
        </w:rPr>
        <w:t xml:space="preserve"> </w:t>
      </w:r>
      <w:proofErr w:type="spellStart"/>
      <w:r w:rsidRPr="006E7692">
        <w:rPr>
          <w:rFonts w:ascii="Times New Roman" w:hAnsi="Times New Roman" w:cs="Times New Roman"/>
        </w:rPr>
        <w:t>Sugeno</w:t>
      </w:r>
      <w:proofErr w:type="spellEnd"/>
      <w:r w:rsidRPr="006E7692">
        <w:rPr>
          <w:rFonts w:ascii="Times New Roman" w:hAnsi="Times New Roman" w:cs="Times New Roman"/>
        </w:rPr>
        <w:t>,</w:t>
      </w:r>
      <w:r w:rsidRPr="006E7692">
        <w:rPr>
          <w:rFonts w:ascii="Times New Roman" w:hAnsi="Times New Roman" w:cs="Times New Roman"/>
          <w:lang w:val="id-ID"/>
        </w:rPr>
        <w:t xml:space="preserve"> </w:t>
      </w:r>
      <w:proofErr w:type="spellStart"/>
      <w:r w:rsidRPr="006E7692">
        <w:rPr>
          <w:rFonts w:ascii="Times New Roman" w:hAnsi="Times New Roman" w:cs="Times New Roman"/>
        </w:rPr>
        <w:t>sampel</w:t>
      </w:r>
      <w:proofErr w:type="spellEnd"/>
      <w:r w:rsidRPr="006E7692">
        <w:rPr>
          <w:rFonts w:ascii="Times New Roman" w:hAnsi="Times New Roman" w:cs="Times New Roman"/>
        </w:rPr>
        <w:t xml:space="preserve"> data </w:t>
      </w:r>
      <w:proofErr w:type="spellStart"/>
      <w:r w:rsidRPr="006E7692">
        <w:rPr>
          <w:rFonts w:ascii="Times New Roman" w:hAnsi="Times New Roman" w:cs="Times New Roman"/>
        </w:rPr>
        <w:t>termasuk</w:t>
      </w:r>
      <w:proofErr w:type="spellEnd"/>
      <w:r w:rsidRPr="006E7692">
        <w:rPr>
          <w:rFonts w:ascii="Times New Roman" w:hAnsi="Times New Roman" w:cs="Times New Roman"/>
        </w:rPr>
        <w:t xml:space="preserve"> </w:t>
      </w:r>
      <w:r w:rsidR="004259D2">
        <w:rPr>
          <w:rFonts w:ascii="Times New Roman" w:hAnsi="Times New Roman" w:cs="Times New Roman"/>
          <w:lang w:val="id-ID"/>
        </w:rPr>
        <w:t>o</w:t>
      </w:r>
      <w:proofErr w:type="spellStart"/>
      <w:r w:rsidRPr="006E7692">
        <w:rPr>
          <w:rFonts w:ascii="Times New Roman" w:hAnsi="Times New Roman" w:cs="Times New Roman"/>
        </w:rPr>
        <w:t>besitas</w:t>
      </w:r>
      <w:proofErr w:type="spellEnd"/>
      <w:r w:rsidRPr="006E7692">
        <w:rPr>
          <w:rFonts w:ascii="Times New Roman" w:hAnsi="Times New Roman" w:cs="Times New Roman"/>
        </w:rPr>
        <w:t xml:space="preserve"> </w:t>
      </w:r>
      <w:proofErr w:type="spellStart"/>
      <w:r w:rsidRPr="006E7692">
        <w:rPr>
          <w:rFonts w:ascii="Times New Roman" w:hAnsi="Times New Roman" w:cs="Times New Roman"/>
        </w:rPr>
        <w:t>buruk</w:t>
      </w:r>
      <w:proofErr w:type="spellEnd"/>
      <w:r w:rsidRPr="006E7692">
        <w:rPr>
          <w:rFonts w:ascii="Times New Roman" w:hAnsi="Times New Roman" w:cs="Times New Roman"/>
        </w:rPr>
        <w:t xml:space="preserve"> </w:t>
      </w:r>
      <w:proofErr w:type="spellStart"/>
      <w:r w:rsidRPr="006E7692">
        <w:rPr>
          <w:rFonts w:ascii="Times New Roman" w:hAnsi="Times New Roman" w:cs="Times New Roman"/>
        </w:rPr>
        <w:t>dengan</w:t>
      </w:r>
      <w:proofErr w:type="spellEnd"/>
      <w:r w:rsidRPr="006E7692">
        <w:rPr>
          <w:rFonts w:ascii="Times New Roman" w:hAnsi="Times New Roman" w:cs="Times New Roman"/>
        </w:rPr>
        <w:t xml:space="preserve"> </w:t>
      </w:r>
      <w:proofErr w:type="spellStart"/>
      <w:r w:rsidRPr="006E7692">
        <w:rPr>
          <w:rFonts w:ascii="Times New Roman" w:hAnsi="Times New Roman" w:cs="Times New Roman"/>
        </w:rPr>
        <w:t>nilai</w:t>
      </w:r>
      <w:proofErr w:type="spellEnd"/>
      <w:r w:rsidRPr="006E7692">
        <w:rPr>
          <w:rFonts w:ascii="Times New Roman" w:hAnsi="Times New Roman" w:cs="Times New Roman"/>
        </w:rPr>
        <w:t xml:space="preserve"> </w:t>
      </w:r>
      <w:proofErr w:type="spellStart"/>
      <w:r w:rsidRPr="006E7692">
        <w:rPr>
          <w:rFonts w:ascii="Times New Roman" w:hAnsi="Times New Roman" w:cs="Times New Roman"/>
        </w:rPr>
        <w:t>obesitas</w:t>
      </w:r>
      <w:proofErr w:type="spellEnd"/>
      <w:r w:rsidRPr="006E7692">
        <w:rPr>
          <w:rFonts w:ascii="Times New Roman" w:hAnsi="Times New Roman" w:cs="Times New Roman"/>
        </w:rPr>
        <w:t xml:space="preserve"> 42,99999999999999 yang </w:t>
      </w:r>
      <w:proofErr w:type="spellStart"/>
      <w:r w:rsidRPr="006E7692">
        <w:rPr>
          <w:rFonts w:ascii="Times New Roman" w:hAnsi="Times New Roman" w:cs="Times New Roman"/>
        </w:rPr>
        <w:t>berarti</w:t>
      </w:r>
      <w:proofErr w:type="spellEnd"/>
      <w:r w:rsidRPr="006E7692">
        <w:rPr>
          <w:rFonts w:ascii="Times New Roman" w:hAnsi="Times New Roman" w:cs="Times New Roman"/>
        </w:rPr>
        <w:t xml:space="preserve"> </w:t>
      </w:r>
      <w:proofErr w:type="spellStart"/>
      <w:r w:rsidRPr="006E7692">
        <w:rPr>
          <w:rFonts w:ascii="Times New Roman" w:hAnsi="Times New Roman" w:cs="Times New Roman"/>
        </w:rPr>
        <w:t>tidak</w:t>
      </w:r>
      <w:proofErr w:type="spellEnd"/>
      <w:r w:rsidRPr="006E7692">
        <w:rPr>
          <w:rFonts w:ascii="Times New Roman" w:hAnsi="Times New Roman" w:cs="Times New Roman"/>
        </w:rPr>
        <w:t xml:space="preserve"> </w:t>
      </w:r>
      <w:proofErr w:type="spellStart"/>
      <w:r w:rsidRPr="006E7692">
        <w:rPr>
          <w:rFonts w:ascii="Times New Roman" w:hAnsi="Times New Roman" w:cs="Times New Roman"/>
        </w:rPr>
        <w:t>obesitas</w:t>
      </w:r>
      <w:proofErr w:type="spellEnd"/>
      <w:r w:rsidRPr="006E7692">
        <w:rPr>
          <w:rFonts w:ascii="Times New Roman" w:hAnsi="Times New Roman" w:cs="Times New Roman"/>
        </w:rPr>
        <w:t>.</w:t>
      </w:r>
    </w:p>
    <w:p w14:paraId="00B61500" w14:textId="77777777" w:rsidR="006E7692" w:rsidRPr="006E7692" w:rsidRDefault="006E7692" w:rsidP="006E7692">
      <w:pPr>
        <w:pStyle w:val="BodyText"/>
        <w:jc w:val="center"/>
        <w:rPr>
          <w:rFonts w:ascii="Times New Roman" w:hAnsi="Times New Roman" w:cs="Times New Roman"/>
          <w:sz w:val="22"/>
          <w:szCs w:val="22"/>
        </w:rPr>
      </w:pPr>
      <w:proofErr w:type="spellStart"/>
      <w:r w:rsidRPr="006E7692">
        <w:rPr>
          <w:rFonts w:ascii="Times New Roman" w:hAnsi="Times New Roman" w:cs="Times New Roman"/>
          <w:b/>
          <w:bCs/>
          <w:sz w:val="22"/>
          <w:szCs w:val="22"/>
        </w:rPr>
        <w:t>Tabel</w:t>
      </w:r>
      <w:proofErr w:type="spellEnd"/>
      <w:r w:rsidRPr="006E7692">
        <w:rPr>
          <w:rFonts w:ascii="Times New Roman" w:hAnsi="Times New Roman" w:cs="Times New Roman"/>
          <w:b/>
          <w:bCs/>
          <w:sz w:val="22"/>
          <w:szCs w:val="22"/>
        </w:rPr>
        <w:t xml:space="preserve"> 1.</w:t>
      </w:r>
      <w:r w:rsidRPr="006E7692">
        <w:rPr>
          <w:rFonts w:ascii="Times New Roman" w:hAnsi="Times New Roman" w:cs="Times New Roman"/>
          <w:sz w:val="22"/>
          <w:szCs w:val="22"/>
        </w:rPr>
        <w:t xml:space="preserve"> Data </w:t>
      </w:r>
      <w:proofErr w:type="spellStart"/>
      <w:r w:rsidRPr="006E7692">
        <w:rPr>
          <w:rFonts w:ascii="Times New Roman" w:hAnsi="Times New Roman" w:cs="Times New Roman"/>
          <w:sz w:val="22"/>
          <w:szCs w:val="22"/>
        </w:rPr>
        <w:t>Penimbangan</w:t>
      </w:r>
      <w:proofErr w:type="spellEnd"/>
    </w:p>
    <w:tbl>
      <w:tblPr>
        <w:tblW w:w="7440" w:type="dxa"/>
        <w:jc w:val="center"/>
        <w:tblLook w:val="04A0" w:firstRow="1" w:lastRow="0" w:firstColumn="1" w:lastColumn="0" w:noHBand="0" w:noVBand="1"/>
      </w:tblPr>
      <w:tblGrid>
        <w:gridCol w:w="510"/>
        <w:gridCol w:w="1300"/>
        <w:gridCol w:w="1220"/>
        <w:gridCol w:w="1180"/>
        <w:gridCol w:w="590"/>
        <w:gridCol w:w="1240"/>
        <w:gridCol w:w="1400"/>
      </w:tblGrid>
      <w:tr w:rsidR="006E7692" w:rsidRPr="006E7692" w14:paraId="42E28022" w14:textId="77777777" w:rsidTr="00075791">
        <w:trPr>
          <w:trHeight w:val="315"/>
          <w:jc w:val="center"/>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50511A" w14:textId="77777777" w:rsidR="006E7692" w:rsidRPr="006E7692" w:rsidRDefault="006E7692" w:rsidP="006E7692">
            <w:pPr>
              <w:spacing w:after="0" w:line="240" w:lineRule="auto"/>
              <w:jc w:val="center"/>
              <w:rPr>
                <w:rFonts w:ascii="Times New Roman" w:hAnsi="Times New Roman"/>
                <w:b/>
                <w:bCs/>
                <w:color w:val="000000"/>
                <w:lang w:val="en-ID" w:eastAsia="en-ID"/>
              </w:rPr>
            </w:pPr>
            <w:r w:rsidRPr="006E7692">
              <w:rPr>
                <w:rFonts w:ascii="Times New Roman" w:hAnsi="Times New Roman"/>
                <w:b/>
                <w:bCs/>
                <w:color w:val="000000"/>
                <w:lang w:val="en-ID" w:eastAsia="en-ID"/>
              </w:rPr>
              <w:t>No</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784443CF" w14:textId="77777777" w:rsidR="006E7692" w:rsidRPr="006E7692" w:rsidRDefault="006E7692" w:rsidP="006E7692">
            <w:pPr>
              <w:spacing w:after="0" w:line="240" w:lineRule="auto"/>
              <w:jc w:val="center"/>
              <w:rPr>
                <w:rFonts w:ascii="Times New Roman" w:hAnsi="Times New Roman"/>
                <w:b/>
                <w:bCs/>
                <w:color w:val="000000"/>
                <w:lang w:val="en-ID" w:eastAsia="en-ID"/>
              </w:rPr>
            </w:pPr>
            <w:r w:rsidRPr="006E7692">
              <w:rPr>
                <w:rFonts w:ascii="Times New Roman" w:hAnsi="Times New Roman"/>
                <w:b/>
                <w:bCs/>
                <w:color w:val="000000"/>
                <w:lang w:val="en-ID" w:eastAsia="en-ID"/>
              </w:rPr>
              <w:t>Nama Anak</w:t>
            </w:r>
          </w:p>
        </w:tc>
        <w:tc>
          <w:tcPr>
            <w:tcW w:w="1220" w:type="dxa"/>
            <w:tcBorders>
              <w:top w:val="single" w:sz="4" w:space="0" w:color="auto"/>
              <w:left w:val="nil"/>
              <w:bottom w:val="single" w:sz="4" w:space="0" w:color="auto"/>
              <w:right w:val="single" w:sz="4" w:space="0" w:color="auto"/>
            </w:tcBorders>
            <w:shd w:val="clear" w:color="auto" w:fill="auto"/>
            <w:noWrap/>
            <w:vAlign w:val="center"/>
            <w:hideMark/>
          </w:tcPr>
          <w:p w14:paraId="6DEA610B" w14:textId="77777777" w:rsidR="006E7692" w:rsidRPr="006E7692" w:rsidRDefault="006E7692" w:rsidP="006E7692">
            <w:pPr>
              <w:spacing w:after="0" w:line="240" w:lineRule="auto"/>
              <w:jc w:val="center"/>
              <w:rPr>
                <w:rFonts w:ascii="Times New Roman" w:hAnsi="Times New Roman"/>
                <w:b/>
                <w:bCs/>
                <w:color w:val="000000"/>
                <w:lang w:val="en-ID" w:eastAsia="en-ID"/>
              </w:rPr>
            </w:pPr>
            <w:r w:rsidRPr="006E7692">
              <w:rPr>
                <w:rFonts w:ascii="Times New Roman" w:hAnsi="Times New Roman"/>
                <w:b/>
                <w:bCs/>
                <w:color w:val="000000"/>
                <w:lang w:val="en-ID" w:eastAsia="en-ID"/>
              </w:rPr>
              <w:t>Gol. Darah</w:t>
            </w:r>
          </w:p>
        </w:tc>
        <w:tc>
          <w:tcPr>
            <w:tcW w:w="1180" w:type="dxa"/>
            <w:tcBorders>
              <w:top w:val="single" w:sz="4" w:space="0" w:color="auto"/>
              <w:left w:val="nil"/>
              <w:bottom w:val="single" w:sz="4" w:space="0" w:color="auto"/>
              <w:right w:val="single" w:sz="4" w:space="0" w:color="auto"/>
            </w:tcBorders>
            <w:shd w:val="clear" w:color="auto" w:fill="auto"/>
            <w:noWrap/>
            <w:vAlign w:val="center"/>
            <w:hideMark/>
          </w:tcPr>
          <w:p w14:paraId="5399E525" w14:textId="77777777" w:rsidR="006E7692" w:rsidRPr="006E7692" w:rsidRDefault="006E7692" w:rsidP="006E7692">
            <w:pPr>
              <w:spacing w:after="0" w:line="240" w:lineRule="auto"/>
              <w:jc w:val="center"/>
              <w:rPr>
                <w:rFonts w:ascii="Times New Roman" w:hAnsi="Times New Roman"/>
                <w:b/>
                <w:bCs/>
                <w:color w:val="000000"/>
                <w:lang w:val="en-ID" w:eastAsia="en-ID"/>
              </w:rPr>
            </w:pPr>
            <w:proofErr w:type="spellStart"/>
            <w:r w:rsidRPr="006E7692">
              <w:rPr>
                <w:rFonts w:ascii="Times New Roman" w:hAnsi="Times New Roman"/>
                <w:b/>
                <w:bCs/>
                <w:color w:val="000000"/>
                <w:lang w:val="en-ID" w:eastAsia="en-ID"/>
              </w:rPr>
              <w:t>Usia</w:t>
            </w:r>
            <w:proofErr w:type="spellEnd"/>
          </w:p>
        </w:tc>
        <w:tc>
          <w:tcPr>
            <w:tcW w:w="590" w:type="dxa"/>
            <w:tcBorders>
              <w:top w:val="single" w:sz="4" w:space="0" w:color="auto"/>
              <w:left w:val="nil"/>
              <w:bottom w:val="single" w:sz="4" w:space="0" w:color="auto"/>
              <w:right w:val="single" w:sz="4" w:space="0" w:color="auto"/>
            </w:tcBorders>
            <w:shd w:val="clear" w:color="auto" w:fill="auto"/>
            <w:noWrap/>
            <w:vAlign w:val="center"/>
            <w:hideMark/>
          </w:tcPr>
          <w:p w14:paraId="51F8A9E9" w14:textId="77777777" w:rsidR="006E7692" w:rsidRPr="006E7692" w:rsidRDefault="006E7692" w:rsidP="006E7692">
            <w:pPr>
              <w:spacing w:after="0" w:line="240" w:lineRule="auto"/>
              <w:jc w:val="center"/>
              <w:rPr>
                <w:rFonts w:ascii="Times New Roman" w:hAnsi="Times New Roman"/>
                <w:b/>
                <w:bCs/>
                <w:color w:val="000000"/>
                <w:lang w:val="en-ID" w:eastAsia="en-ID"/>
              </w:rPr>
            </w:pPr>
            <w:r w:rsidRPr="006E7692">
              <w:rPr>
                <w:rFonts w:ascii="Times New Roman" w:hAnsi="Times New Roman"/>
                <w:b/>
                <w:bCs/>
                <w:color w:val="000000"/>
                <w:lang w:val="en-ID" w:eastAsia="en-ID"/>
              </w:rPr>
              <w:t>L/P</w:t>
            </w:r>
          </w:p>
        </w:tc>
        <w:tc>
          <w:tcPr>
            <w:tcW w:w="1240" w:type="dxa"/>
            <w:tcBorders>
              <w:top w:val="single" w:sz="4" w:space="0" w:color="auto"/>
              <w:left w:val="nil"/>
              <w:bottom w:val="single" w:sz="4" w:space="0" w:color="auto"/>
              <w:right w:val="nil"/>
            </w:tcBorders>
            <w:shd w:val="clear" w:color="auto" w:fill="auto"/>
            <w:noWrap/>
            <w:vAlign w:val="bottom"/>
            <w:hideMark/>
          </w:tcPr>
          <w:p w14:paraId="4B9B37F2" w14:textId="77777777" w:rsidR="006E7692" w:rsidRPr="006E7692" w:rsidRDefault="006E7692" w:rsidP="006E7692">
            <w:pPr>
              <w:spacing w:after="0" w:line="240" w:lineRule="auto"/>
              <w:jc w:val="center"/>
              <w:rPr>
                <w:rFonts w:ascii="Times New Roman" w:hAnsi="Times New Roman"/>
                <w:b/>
                <w:bCs/>
                <w:color w:val="000000"/>
                <w:lang w:val="en-ID" w:eastAsia="en-ID"/>
              </w:rPr>
            </w:pPr>
            <w:r w:rsidRPr="006E7692">
              <w:rPr>
                <w:rFonts w:ascii="Times New Roman" w:hAnsi="Times New Roman"/>
                <w:b/>
                <w:bCs/>
                <w:color w:val="000000"/>
                <w:lang w:val="en-ID" w:eastAsia="en-ID"/>
              </w:rPr>
              <w:t xml:space="preserve">Nama </w:t>
            </w:r>
            <w:proofErr w:type="spellStart"/>
            <w:r w:rsidRPr="006E7692">
              <w:rPr>
                <w:rFonts w:ascii="Times New Roman" w:hAnsi="Times New Roman"/>
                <w:b/>
                <w:bCs/>
                <w:color w:val="000000"/>
                <w:lang w:val="en-ID" w:eastAsia="en-ID"/>
              </w:rPr>
              <w:t>Wali</w:t>
            </w:r>
            <w:proofErr w:type="spellEnd"/>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BE12C3" w14:textId="77777777" w:rsidR="006E7692" w:rsidRPr="006E7692" w:rsidRDefault="006E7692" w:rsidP="006E7692">
            <w:pPr>
              <w:spacing w:after="0" w:line="240" w:lineRule="auto"/>
              <w:jc w:val="center"/>
              <w:rPr>
                <w:rFonts w:ascii="Times New Roman" w:hAnsi="Times New Roman"/>
                <w:b/>
                <w:bCs/>
                <w:color w:val="000000"/>
                <w:lang w:val="en-ID" w:eastAsia="en-ID"/>
              </w:rPr>
            </w:pPr>
            <w:proofErr w:type="spellStart"/>
            <w:r w:rsidRPr="006E7692">
              <w:rPr>
                <w:rFonts w:ascii="Times New Roman" w:hAnsi="Times New Roman"/>
                <w:b/>
                <w:bCs/>
                <w:color w:val="000000"/>
                <w:lang w:val="en-ID" w:eastAsia="en-ID"/>
              </w:rPr>
              <w:t>Berat</w:t>
            </w:r>
            <w:proofErr w:type="spellEnd"/>
            <w:r w:rsidRPr="006E7692">
              <w:rPr>
                <w:rFonts w:ascii="Times New Roman" w:hAnsi="Times New Roman"/>
                <w:b/>
                <w:bCs/>
                <w:color w:val="000000"/>
                <w:lang w:val="en-ID" w:eastAsia="en-ID"/>
              </w:rPr>
              <w:t xml:space="preserve"> Badan</w:t>
            </w:r>
          </w:p>
        </w:tc>
      </w:tr>
      <w:tr w:rsidR="006E7692" w:rsidRPr="006E7692" w14:paraId="7AFE1CE1" w14:textId="77777777" w:rsidTr="00075791">
        <w:trPr>
          <w:trHeight w:val="315"/>
          <w:jc w:val="center"/>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5A6229" w14:textId="77777777" w:rsidR="006E7692" w:rsidRPr="006E7692" w:rsidRDefault="006E7692" w:rsidP="006E7692">
            <w:pPr>
              <w:spacing w:after="0" w:line="240" w:lineRule="auto"/>
              <w:rPr>
                <w:rFonts w:ascii="Times New Roman" w:hAnsi="Times New Roman"/>
                <w:color w:val="000000"/>
                <w:lang w:val="en-ID" w:eastAsia="en-ID"/>
              </w:rPr>
            </w:pPr>
            <w:r w:rsidRPr="006E7692">
              <w:rPr>
                <w:rFonts w:ascii="Times New Roman" w:hAnsi="Times New Roman"/>
                <w:color w:val="000000"/>
                <w:lang w:val="en-ID" w:eastAsia="en-ID"/>
              </w:rPr>
              <w:t>1</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54746F26" w14:textId="77777777" w:rsidR="006E7692" w:rsidRPr="006E7692" w:rsidRDefault="006E7692" w:rsidP="006E7692">
            <w:pPr>
              <w:spacing w:after="0" w:line="240" w:lineRule="auto"/>
              <w:jc w:val="center"/>
              <w:rPr>
                <w:rFonts w:ascii="Times New Roman" w:hAnsi="Times New Roman"/>
                <w:color w:val="000000"/>
                <w:lang w:val="en-ID" w:eastAsia="en-ID"/>
              </w:rPr>
            </w:pPr>
            <w:proofErr w:type="spellStart"/>
            <w:r w:rsidRPr="006E7692">
              <w:rPr>
                <w:rFonts w:ascii="Times New Roman" w:hAnsi="Times New Roman"/>
                <w:color w:val="000000"/>
                <w:lang w:val="en-ID" w:eastAsia="en-ID"/>
              </w:rPr>
              <w:t>Aisyah</w:t>
            </w:r>
            <w:proofErr w:type="spellEnd"/>
          </w:p>
        </w:tc>
        <w:tc>
          <w:tcPr>
            <w:tcW w:w="1220" w:type="dxa"/>
            <w:tcBorders>
              <w:top w:val="single" w:sz="4" w:space="0" w:color="auto"/>
              <w:left w:val="nil"/>
              <w:bottom w:val="single" w:sz="4" w:space="0" w:color="auto"/>
              <w:right w:val="single" w:sz="4" w:space="0" w:color="auto"/>
            </w:tcBorders>
            <w:shd w:val="clear" w:color="auto" w:fill="auto"/>
            <w:noWrap/>
            <w:vAlign w:val="center"/>
            <w:hideMark/>
          </w:tcPr>
          <w:p w14:paraId="11D8DDBF" w14:textId="77777777" w:rsidR="006E7692" w:rsidRPr="006E7692" w:rsidRDefault="006E7692" w:rsidP="006E7692">
            <w:pPr>
              <w:spacing w:after="0" w:line="240" w:lineRule="auto"/>
              <w:jc w:val="center"/>
              <w:rPr>
                <w:rFonts w:ascii="Times New Roman" w:hAnsi="Times New Roman"/>
                <w:color w:val="000000"/>
                <w:lang w:val="en-ID" w:eastAsia="en-ID"/>
              </w:rPr>
            </w:pPr>
            <w:r w:rsidRPr="006E7692">
              <w:rPr>
                <w:rFonts w:ascii="Times New Roman" w:hAnsi="Times New Roman"/>
                <w:color w:val="000000"/>
                <w:lang w:val="en-ID" w:eastAsia="en-ID"/>
              </w:rPr>
              <w:t>O</w:t>
            </w:r>
          </w:p>
        </w:tc>
        <w:tc>
          <w:tcPr>
            <w:tcW w:w="1180" w:type="dxa"/>
            <w:tcBorders>
              <w:top w:val="single" w:sz="4" w:space="0" w:color="auto"/>
              <w:left w:val="nil"/>
              <w:bottom w:val="single" w:sz="4" w:space="0" w:color="auto"/>
              <w:right w:val="single" w:sz="4" w:space="0" w:color="auto"/>
            </w:tcBorders>
            <w:shd w:val="clear" w:color="auto" w:fill="auto"/>
            <w:noWrap/>
            <w:vAlign w:val="center"/>
            <w:hideMark/>
          </w:tcPr>
          <w:p w14:paraId="47BFB32A" w14:textId="77777777" w:rsidR="006E7692" w:rsidRPr="006E7692" w:rsidRDefault="006E7692" w:rsidP="006E7692">
            <w:pPr>
              <w:spacing w:after="0" w:line="240" w:lineRule="auto"/>
              <w:jc w:val="center"/>
              <w:rPr>
                <w:rFonts w:ascii="Times New Roman" w:hAnsi="Times New Roman"/>
                <w:color w:val="000000"/>
                <w:lang w:val="en-ID" w:eastAsia="en-ID"/>
              </w:rPr>
            </w:pPr>
            <w:r w:rsidRPr="006E7692">
              <w:rPr>
                <w:rFonts w:ascii="Times New Roman" w:hAnsi="Times New Roman"/>
                <w:color w:val="000000"/>
                <w:lang w:val="en-ID" w:eastAsia="en-ID"/>
              </w:rPr>
              <w:t>3</w:t>
            </w:r>
          </w:p>
        </w:tc>
        <w:tc>
          <w:tcPr>
            <w:tcW w:w="590" w:type="dxa"/>
            <w:tcBorders>
              <w:top w:val="single" w:sz="4" w:space="0" w:color="auto"/>
              <w:left w:val="nil"/>
              <w:bottom w:val="single" w:sz="4" w:space="0" w:color="auto"/>
              <w:right w:val="single" w:sz="4" w:space="0" w:color="auto"/>
            </w:tcBorders>
            <w:shd w:val="clear" w:color="auto" w:fill="auto"/>
            <w:noWrap/>
            <w:vAlign w:val="center"/>
            <w:hideMark/>
          </w:tcPr>
          <w:p w14:paraId="204936BD" w14:textId="77777777" w:rsidR="006E7692" w:rsidRPr="006E7692" w:rsidRDefault="006E7692" w:rsidP="006E7692">
            <w:pPr>
              <w:spacing w:after="0" w:line="240" w:lineRule="auto"/>
              <w:rPr>
                <w:rFonts w:ascii="Times New Roman" w:hAnsi="Times New Roman"/>
                <w:color w:val="000000"/>
                <w:lang w:val="en-ID" w:eastAsia="en-ID"/>
              </w:rPr>
            </w:pPr>
            <w:r w:rsidRPr="006E7692">
              <w:rPr>
                <w:rFonts w:ascii="Times New Roman" w:hAnsi="Times New Roman"/>
                <w:color w:val="000000"/>
                <w:lang w:val="en-ID" w:eastAsia="en-ID"/>
              </w:rPr>
              <w:t>P</w:t>
            </w:r>
          </w:p>
        </w:tc>
        <w:tc>
          <w:tcPr>
            <w:tcW w:w="1240" w:type="dxa"/>
            <w:tcBorders>
              <w:top w:val="nil"/>
              <w:left w:val="nil"/>
              <w:bottom w:val="single" w:sz="4" w:space="0" w:color="auto"/>
              <w:right w:val="single" w:sz="4" w:space="0" w:color="auto"/>
            </w:tcBorders>
            <w:shd w:val="clear" w:color="auto" w:fill="auto"/>
            <w:noWrap/>
            <w:vAlign w:val="bottom"/>
            <w:hideMark/>
          </w:tcPr>
          <w:p w14:paraId="33C5BA64" w14:textId="77777777" w:rsidR="006E7692" w:rsidRPr="006E7692" w:rsidRDefault="006E7692" w:rsidP="006E7692">
            <w:pPr>
              <w:spacing w:after="0" w:line="240" w:lineRule="auto"/>
              <w:jc w:val="center"/>
              <w:rPr>
                <w:rFonts w:ascii="Times New Roman" w:hAnsi="Times New Roman"/>
                <w:color w:val="000000"/>
                <w:lang w:val="en-ID" w:eastAsia="en-ID"/>
              </w:rPr>
            </w:pPr>
            <w:r w:rsidRPr="006E7692">
              <w:rPr>
                <w:rFonts w:ascii="Times New Roman" w:hAnsi="Times New Roman"/>
                <w:color w:val="000000"/>
                <w:lang w:val="en-ID" w:eastAsia="en-ID"/>
              </w:rPr>
              <w:t>Imam</w:t>
            </w:r>
          </w:p>
        </w:tc>
        <w:tc>
          <w:tcPr>
            <w:tcW w:w="1400" w:type="dxa"/>
            <w:tcBorders>
              <w:top w:val="nil"/>
              <w:left w:val="nil"/>
              <w:bottom w:val="single" w:sz="4" w:space="0" w:color="auto"/>
              <w:right w:val="single" w:sz="4" w:space="0" w:color="auto"/>
            </w:tcBorders>
            <w:shd w:val="clear" w:color="auto" w:fill="auto"/>
            <w:noWrap/>
            <w:vAlign w:val="bottom"/>
            <w:hideMark/>
          </w:tcPr>
          <w:p w14:paraId="438C5DFA" w14:textId="77777777" w:rsidR="006E7692" w:rsidRPr="006E7692" w:rsidRDefault="006E7692" w:rsidP="006E7692">
            <w:pPr>
              <w:spacing w:after="0" w:line="240" w:lineRule="auto"/>
              <w:jc w:val="center"/>
              <w:rPr>
                <w:rFonts w:ascii="Times New Roman" w:hAnsi="Times New Roman"/>
                <w:color w:val="000000"/>
                <w:lang w:val="en-ID" w:eastAsia="en-ID"/>
              </w:rPr>
            </w:pPr>
            <w:r w:rsidRPr="006E7692">
              <w:rPr>
                <w:rFonts w:ascii="Times New Roman" w:hAnsi="Times New Roman"/>
                <w:color w:val="000000"/>
                <w:lang w:val="en-ID" w:eastAsia="en-ID"/>
              </w:rPr>
              <w:t>16</w:t>
            </w:r>
          </w:p>
        </w:tc>
      </w:tr>
      <w:tr w:rsidR="006E7692" w:rsidRPr="006E7692" w14:paraId="1FB16800" w14:textId="77777777" w:rsidTr="0007579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1A6D482" w14:textId="77777777" w:rsidR="006E7692" w:rsidRPr="006E7692" w:rsidRDefault="006E7692" w:rsidP="006E7692">
            <w:pPr>
              <w:spacing w:after="0" w:line="240" w:lineRule="auto"/>
              <w:rPr>
                <w:rFonts w:ascii="Times New Roman" w:hAnsi="Times New Roman"/>
                <w:color w:val="000000"/>
                <w:lang w:val="en-ID" w:eastAsia="en-ID"/>
              </w:rPr>
            </w:pPr>
            <w:r w:rsidRPr="006E7692">
              <w:rPr>
                <w:rFonts w:ascii="Times New Roman" w:hAnsi="Times New Roman"/>
                <w:color w:val="000000"/>
                <w:lang w:val="en-ID" w:eastAsia="en-ID"/>
              </w:rPr>
              <w:t>2</w:t>
            </w:r>
          </w:p>
        </w:tc>
        <w:tc>
          <w:tcPr>
            <w:tcW w:w="1300" w:type="dxa"/>
            <w:tcBorders>
              <w:top w:val="nil"/>
              <w:left w:val="nil"/>
              <w:bottom w:val="single" w:sz="4" w:space="0" w:color="auto"/>
              <w:right w:val="single" w:sz="4" w:space="0" w:color="auto"/>
            </w:tcBorders>
            <w:shd w:val="clear" w:color="auto" w:fill="auto"/>
            <w:noWrap/>
            <w:vAlign w:val="bottom"/>
            <w:hideMark/>
          </w:tcPr>
          <w:p w14:paraId="783340F0" w14:textId="77777777" w:rsidR="006E7692" w:rsidRPr="006E7692" w:rsidRDefault="006E7692" w:rsidP="006E7692">
            <w:pPr>
              <w:spacing w:after="0" w:line="240" w:lineRule="auto"/>
              <w:jc w:val="center"/>
              <w:rPr>
                <w:rFonts w:ascii="Times New Roman" w:hAnsi="Times New Roman"/>
                <w:color w:val="000000"/>
                <w:lang w:val="en-ID" w:eastAsia="en-ID"/>
              </w:rPr>
            </w:pPr>
            <w:proofErr w:type="spellStart"/>
            <w:r w:rsidRPr="006E7692">
              <w:rPr>
                <w:rFonts w:ascii="Times New Roman" w:hAnsi="Times New Roman"/>
                <w:color w:val="000000"/>
                <w:lang w:val="en-ID" w:eastAsia="en-ID"/>
              </w:rPr>
              <w:t>Farel</w:t>
            </w:r>
            <w:proofErr w:type="spellEnd"/>
          </w:p>
        </w:tc>
        <w:tc>
          <w:tcPr>
            <w:tcW w:w="1220" w:type="dxa"/>
            <w:tcBorders>
              <w:top w:val="nil"/>
              <w:left w:val="nil"/>
              <w:bottom w:val="single" w:sz="4" w:space="0" w:color="auto"/>
              <w:right w:val="single" w:sz="4" w:space="0" w:color="auto"/>
            </w:tcBorders>
            <w:shd w:val="clear" w:color="auto" w:fill="auto"/>
            <w:noWrap/>
            <w:vAlign w:val="bottom"/>
            <w:hideMark/>
          </w:tcPr>
          <w:p w14:paraId="614F1C7D" w14:textId="77777777" w:rsidR="006E7692" w:rsidRPr="006E7692" w:rsidRDefault="006E7692" w:rsidP="006E7692">
            <w:pPr>
              <w:spacing w:after="0" w:line="240" w:lineRule="auto"/>
              <w:jc w:val="center"/>
              <w:rPr>
                <w:rFonts w:ascii="Times New Roman" w:hAnsi="Times New Roman"/>
                <w:color w:val="000000"/>
                <w:lang w:val="en-ID" w:eastAsia="en-ID"/>
              </w:rPr>
            </w:pPr>
            <w:r w:rsidRPr="006E7692">
              <w:rPr>
                <w:rFonts w:ascii="Times New Roman" w:hAnsi="Times New Roman"/>
                <w:color w:val="000000"/>
                <w:lang w:val="en-ID" w:eastAsia="en-ID"/>
              </w:rPr>
              <w:t>A</w:t>
            </w:r>
          </w:p>
        </w:tc>
        <w:tc>
          <w:tcPr>
            <w:tcW w:w="1180" w:type="dxa"/>
            <w:tcBorders>
              <w:top w:val="nil"/>
              <w:left w:val="nil"/>
              <w:bottom w:val="single" w:sz="4" w:space="0" w:color="auto"/>
              <w:right w:val="single" w:sz="4" w:space="0" w:color="auto"/>
            </w:tcBorders>
            <w:shd w:val="clear" w:color="auto" w:fill="auto"/>
            <w:noWrap/>
            <w:vAlign w:val="bottom"/>
            <w:hideMark/>
          </w:tcPr>
          <w:p w14:paraId="3304E2F8" w14:textId="77777777" w:rsidR="006E7692" w:rsidRPr="006E7692" w:rsidRDefault="006E7692" w:rsidP="006E7692">
            <w:pPr>
              <w:spacing w:after="0" w:line="240" w:lineRule="auto"/>
              <w:jc w:val="center"/>
              <w:rPr>
                <w:rFonts w:ascii="Times New Roman" w:hAnsi="Times New Roman"/>
                <w:color w:val="000000"/>
                <w:lang w:val="en-ID" w:eastAsia="en-ID"/>
              </w:rPr>
            </w:pPr>
            <w:r w:rsidRPr="006E7692">
              <w:rPr>
                <w:rFonts w:ascii="Times New Roman" w:hAnsi="Times New Roman"/>
                <w:color w:val="000000"/>
                <w:lang w:val="en-ID" w:eastAsia="en-ID"/>
              </w:rPr>
              <w:t>5</w:t>
            </w:r>
          </w:p>
        </w:tc>
        <w:tc>
          <w:tcPr>
            <w:tcW w:w="590" w:type="dxa"/>
            <w:tcBorders>
              <w:top w:val="nil"/>
              <w:left w:val="nil"/>
              <w:bottom w:val="single" w:sz="4" w:space="0" w:color="auto"/>
              <w:right w:val="single" w:sz="4" w:space="0" w:color="auto"/>
            </w:tcBorders>
            <w:shd w:val="clear" w:color="auto" w:fill="auto"/>
            <w:noWrap/>
            <w:vAlign w:val="bottom"/>
            <w:hideMark/>
          </w:tcPr>
          <w:p w14:paraId="5D840BB9" w14:textId="77777777" w:rsidR="006E7692" w:rsidRPr="006E7692" w:rsidRDefault="006E7692" w:rsidP="006E7692">
            <w:pPr>
              <w:spacing w:after="0" w:line="240" w:lineRule="auto"/>
              <w:rPr>
                <w:rFonts w:ascii="Times New Roman" w:hAnsi="Times New Roman"/>
                <w:color w:val="000000"/>
                <w:lang w:val="en-ID" w:eastAsia="en-ID"/>
              </w:rPr>
            </w:pPr>
            <w:r w:rsidRPr="006E7692">
              <w:rPr>
                <w:rFonts w:ascii="Times New Roman" w:hAnsi="Times New Roman"/>
                <w:color w:val="000000"/>
                <w:lang w:val="en-ID" w:eastAsia="en-ID"/>
              </w:rPr>
              <w:t>L</w:t>
            </w:r>
          </w:p>
        </w:tc>
        <w:tc>
          <w:tcPr>
            <w:tcW w:w="1240" w:type="dxa"/>
            <w:tcBorders>
              <w:top w:val="nil"/>
              <w:left w:val="nil"/>
              <w:bottom w:val="single" w:sz="4" w:space="0" w:color="auto"/>
              <w:right w:val="single" w:sz="4" w:space="0" w:color="auto"/>
            </w:tcBorders>
            <w:shd w:val="clear" w:color="auto" w:fill="auto"/>
            <w:noWrap/>
            <w:vAlign w:val="bottom"/>
            <w:hideMark/>
          </w:tcPr>
          <w:p w14:paraId="2DC2AAEC" w14:textId="77777777" w:rsidR="006E7692" w:rsidRPr="006E7692" w:rsidRDefault="006E7692" w:rsidP="006E7692">
            <w:pPr>
              <w:spacing w:after="0" w:line="240" w:lineRule="auto"/>
              <w:jc w:val="center"/>
              <w:rPr>
                <w:rFonts w:ascii="Times New Roman" w:hAnsi="Times New Roman"/>
                <w:color w:val="000000"/>
                <w:lang w:val="en-ID" w:eastAsia="en-ID"/>
              </w:rPr>
            </w:pPr>
            <w:proofErr w:type="spellStart"/>
            <w:r w:rsidRPr="006E7692">
              <w:rPr>
                <w:rFonts w:ascii="Times New Roman" w:hAnsi="Times New Roman"/>
                <w:color w:val="000000"/>
                <w:lang w:val="en-ID" w:eastAsia="en-ID"/>
              </w:rPr>
              <w:t>Ferli</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2023FD19" w14:textId="77777777" w:rsidR="006E7692" w:rsidRPr="006E7692" w:rsidRDefault="006E7692" w:rsidP="006E7692">
            <w:pPr>
              <w:spacing w:after="0" w:line="240" w:lineRule="auto"/>
              <w:jc w:val="center"/>
              <w:rPr>
                <w:rFonts w:ascii="Times New Roman" w:hAnsi="Times New Roman"/>
                <w:color w:val="000000"/>
                <w:lang w:val="en-ID" w:eastAsia="en-ID"/>
              </w:rPr>
            </w:pPr>
            <w:r w:rsidRPr="006E7692">
              <w:rPr>
                <w:rFonts w:ascii="Times New Roman" w:hAnsi="Times New Roman"/>
                <w:color w:val="000000"/>
                <w:lang w:val="en-ID" w:eastAsia="en-ID"/>
              </w:rPr>
              <w:t>18</w:t>
            </w:r>
          </w:p>
        </w:tc>
      </w:tr>
      <w:tr w:rsidR="006E7692" w:rsidRPr="006E7692" w14:paraId="3C3046B4" w14:textId="77777777" w:rsidTr="0007579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3EF7926" w14:textId="77777777" w:rsidR="006E7692" w:rsidRPr="006E7692" w:rsidRDefault="006E7692" w:rsidP="006E7692">
            <w:pPr>
              <w:spacing w:after="0" w:line="240" w:lineRule="auto"/>
              <w:rPr>
                <w:rFonts w:ascii="Times New Roman" w:hAnsi="Times New Roman"/>
                <w:color w:val="000000"/>
                <w:lang w:val="en-ID" w:eastAsia="en-ID"/>
              </w:rPr>
            </w:pPr>
            <w:r w:rsidRPr="006E7692">
              <w:rPr>
                <w:rFonts w:ascii="Times New Roman" w:hAnsi="Times New Roman"/>
                <w:color w:val="000000"/>
                <w:lang w:val="en-ID" w:eastAsia="en-ID"/>
              </w:rPr>
              <w:t>3</w:t>
            </w:r>
          </w:p>
        </w:tc>
        <w:tc>
          <w:tcPr>
            <w:tcW w:w="1300" w:type="dxa"/>
            <w:tcBorders>
              <w:top w:val="nil"/>
              <w:left w:val="nil"/>
              <w:bottom w:val="single" w:sz="4" w:space="0" w:color="auto"/>
              <w:right w:val="single" w:sz="4" w:space="0" w:color="auto"/>
            </w:tcBorders>
            <w:shd w:val="clear" w:color="auto" w:fill="auto"/>
            <w:noWrap/>
            <w:vAlign w:val="bottom"/>
            <w:hideMark/>
          </w:tcPr>
          <w:p w14:paraId="4507AD00" w14:textId="77777777" w:rsidR="006E7692" w:rsidRPr="006E7692" w:rsidRDefault="006E7692" w:rsidP="006E7692">
            <w:pPr>
              <w:spacing w:after="0" w:line="240" w:lineRule="auto"/>
              <w:jc w:val="center"/>
              <w:rPr>
                <w:rFonts w:ascii="Times New Roman" w:hAnsi="Times New Roman"/>
                <w:color w:val="000000"/>
                <w:lang w:val="en-ID" w:eastAsia="en-ID"/>
              </w:rPr>
            </w:pPr>
            <w:proofErr w:type="spellStart"/>
            <w:r w:rsidRPr="006E7692">
              <w:rPr>
                <w:rFonts w:ascii="Times New Roman" w:hAnsi="Times New Roman"/>
                <w:color w:val="000000"/>
                <w:lang w:val="en-ID" w:eastAsia="en-ID"/>
              </w:rPr>
              <w:t>nabila</w:t>
            </w:r>
            <w:proofErr w:type="spellEnd"/>
            <w:r w:rsidRPr="006E7692">
              <w:rPr>
                <w:rFonts w:ascii="Times New Roman" w:hAnsi="Times New Roman"/>
                <w:color w:val="000000"/>
                <w:lang w:val="en-ID" w:eastAsia="en-ID"/>
              </w:rPr>
              <w:t xml:space="preserve"> s</w:t>
            </w:r>
          </w:p>
        </w:tc>
        <w:tc>
          <w:tcPr>
            <w:tcW w:w="1220" w:type="dxa"/>
            <w:tcBorders>
              <w:top w:val="nil"/>
              <w:left w:val="nil"/>
              <w:bottom w:val="single" w:sz="4" w:space="0" w:color="auto"/>
              <w:right w:val="single" w:sz="4" w:space="0" w:color="auto"/>
            </w:tcBorders>
            <w:shd w:val="clear" w:color="auto" w:fill="auto"/>
            <w:noWrap/>
            <w:vAlign w:val="bottom"/>
            <w:hideMark/>
          </w:tcPr>
          <w:p w14:paraId="5284BF20" w14:textId="77777777" w:rsidR="006E7692" w:rsidRPr="006E7692" w:rsidRDefault="006E7692" w:rsidP="006E7692">
            <w:pPr>
              <w:spacing w:after="0" w:line="240" w:lineRule="auto"/>
              <w:jc w:val="center"/>
              <w:rPr>
                <w:rFonts w:ascii="Times New Roman" w:hAnsi="Times New Roman"/>
                <w:color w:val="000000"/>
                <w:lang w:val="en-ID" w:eastAsia="en-ID"/>
              </w:rPr>
            </w:pPr>
            <w:r w:rsidRPr="006E7692">
              <w:rPr>
                <w:rFonts w:ascii="Times New Roman" w:hAnsi="Times New Roman"/>
                <w:color w:val="000000"/>
                <w:lang w:val="en-ID" w:eastAsia="en-ID"/>
              </w:rPr>
              <w:t>AB</w:t>
            </w:r>
          </w:p>
        </w:tc>
        <w:tc>
          <w:tcPr>
            <w:tcW w:w="1180" w:type="dxa"/>
            <w:tcBorders>
              <w:top w:val="nil"/>
              <w:left w:val="nil"/>
              <w:bottom w:val="single" w:sz="4" w:space="0" w:color="auto"/>
              <w:right w:val="single" w:sz="4" w:space="0" w:color="auto"/>
            </w:tcBorders>
            <w:shd w:val="clear" w:color="auto" w:fill="auto"/>
            <w:noWrap/>
            <w:vAlign w:val="bottom"/>
            <w:hideMark/>
          </w:tcPr>
          <w:p w14:paraId="49A51E91" w14:textId="77777777" w:rsidR="006E7692" w:rsidRPr="006E7692" w:rsidRDefault="006E7692" w:rsidP="006E7692">
            <w:pPr>
              <w:spacing w:after="0" w:line="240" w:lineRule="auto"/>
              <w:jc w:val="center"/>
              <w:rPr>
                <w:rFonts w:ascii="Times New Roman" w:hAnsi="Times New Roman"/>
                <w:color w:val="000000"/>
                <w:lang w:val="en-ID" w:eastAsia="en-ID"/>
              </w:rPr>
            </w:pPr>
            <w:r w:rsidRPr="006E7692">
              <w:rPr>
                <w:rFonts w:ascii="Times New Roman" w:hAnsi="Times New Roman"/>
                <w:color w:val="000000"/>
                <w:lang w:val="en-ID" w:eastAsia="en-ID"/>
              </w:rPr>
              <w:t>3</w:t>
            </w:r>
          </w:p>
        </w:tc>
        <w:tc>
          <w:tcPr>
            <w:tcW w:w="590" w:type="dxa"/>
            <w:tcBorders>
              <w:top w:val="nil"/>
              <w:left w:val="nil"/>
              <w:bottom w:val="single" w:sz="4" w:space="0" w:color="auto"/>
              <w:right w:val="single" w:sz="4" w:space="0" w:color="auto"/>
            </w:tcBorders>
            <w:shd w:val="clear" w:color="auto" w:fill="auto"/>
            <w:noWrap/>
            <w:vAlign w:val="bottom"/>
            <w:hideMark/>
          </w:tcPr>
          <w:p w14:paraId="5E9288C0" w14:textId="77777777" w:rsidR="006E7692" w:rsidRPr="006E7692" w:rsidRDefault="006E7692" w:rsidP="006E7692">
            <w:pPr>
              <w:spacing w:after="0" w:line="240" w:lineRule="auto"/>
              <w:rPr>
                <w:rFonts w:ascii="Times New Roman" w:hAnsi="Times New Roman"/>
                <w:color w:val="000000"/>
                <w:lang w:val="en-ID" w:eastAsia="en-ID"/>
              </w:rPr>
            </w:pPr>
            <w:r w:rsidRPr="006E7692">
              <w:rPr>
                <w:rFonts w:ascii="Times New Roman" w:hAnsi="Times New Roman"/>
                <w:color w:val="000000"/>
                <w:lang w:val="en-ID" w:eastAsia="en-ID"/>
              </w:rPr>
              <w:t>P</w:t>
            </w:r>
          </w:p>
        </w:tc>
        <w:tc>
          <w:tcPr>
            <w:tcW w:w="1240" w:type="dxa"/>
            <w:tcBorders>
              <w:top w:val="nil"/>
              <w:left w:val="nil"/>
              <w:bottom w:val="single" w:sz="4" w:space="0" w:color="auto"/>
              <w:right w:val="single" w:sz="4" w:space="0" w:color="auto"/>
            </w:tcBorders>
            <w:shd w:val="clear" w:color="auto" w:fill="auto"/>
            <w:noWrap/>
            <w:vAlign w:val="bottom"/>
            <w:hideMark/>
          </w:tcPr>
          <w:p w14:paraId="3695130E" w14:textId="77777777" w:rsidR="006E7692" w:rsidRPr="006E7692" w:rsidRDefault="006E7692" w:rsidP="006E7692">
            <w:pPr>
              <w:spacing w:after="0" w:line="240" w:lineRule="auto"/>
              <w:jc w:val="center"/>
              <w:rPr>
                <w:rFonts w:ascii="Times New Roman" w:hAnsi="Times New Roman"/>
                <w:color w:val="000000"/>
                <w:lang w:val="en-ID" w:eastAsia="en-ID"/>
              </w:rPr>
            </w:pPr>
            <w:proofErr w:type="spellStart"/>
            <w:r w:rsidRPr="006E7692">
              <w:rPr>
                <w:rFonts w:ascii="Times New Roman" w:hAnsi="Times New Roman"/>
                <w:color w:val="000000"/>
                <w:lang w:val="en-ID" w:eastAsia="en-ID"/>
              </w:rPr>
              <w:t>Didit</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1008C9BE" w14:textId="77777777" w:rsidR="006E7692" w:rsidRPr="006E7692" w:rsidRDefault="006E7692" w:rsidP="006E7692">
            <w:pPr>
              <w:spacing w:after="0" w:line="240" w:lineRule="auto"/>
              <w:jc w:val="center"/>
              <w:rPr>
                <w:rFonts w:ascii="Times New Roman" w:hAnsi="Times New Roman"/>
                <w:color w:val="000000"/>
                <w:lang w:val="en-ID" w:eastAsia="en-ID"/>
              </w:rPr>
            </w:pPr>
            <w:r w:rsidRPr="006E7692">
              <w:rPr>
                <w:rFonts w:ascii="Times New Roman" w:hAnsi="Times New Roman"/>
                <w:color w:val="000000"/>
                <w:lang w:val="en-ID" w:eastAsia="en-ID"/>
              </w:rPr>
              <w:t>16</w:t>
            </w:r>
          </w:p>
        </w:tc>
      </w:tr>
      <w:tr w:rsidR="006E7692" w:rsidRPr="006E7692" w14:paraId="0AD41D1D" w14:textId="77777777" w:rsidTr="0007579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3154893" w14:textId="77777777" w:rsidR="006E7692" w:rsidRPr="006E7692" w:rsidRDefault="006E7692" w:rsidP="006E7692">
            <w:pPr>
              <w:spacing w:after="0" w:line="240" w:lineRule="auto"/>
              <w:rPr>
                <w:rFonts w:ascii="Times New Roman" w:hAnsi="Times New Roman"/>
                <w:color w:val="000000"/>
                <w:lang w:val="en-ID" w:eastAsia="en-ID"/>
              </w:rPr>
            </w:pPr>
            <w:r w:rsidRPr="006E7692">
              <w:rPr>
                <w:rFonts w:ascii="Times New Roman" w:hAnsi="Times New Roman"/>
                <w:color w:val="000000"/>
                <w:lang w:val="en-ID" w:eastAsia="en-ID"/>
              </w:rPr>
              <w:t>4</w:t>
            </w:r>
          </w:p>
        </w:tc>
        <w:tc>
          <w:tcPr>
            <w:tcW w:w="1300" w:type="dxa"/>
            <w:tcBorders>
              <w:top w:val="nil"/>
              <w:left w:val="nil"/>
              <w:bottom w:val="single" w:sz="4" w:space="0" w:color="auto"/>
              <w:right w:val="single" w:sz="4" w:space="0" w:color="auto"/>
            </w:tcBorders>
            <w:shd w:val="clear" w:color="auto" w:fill="auto"/>
            <w:noWrap/>
            <w:vAlign w:val="bottom"/>
            <w:hideMark/>
          </w:tcPr>
          <w:p w14:paraId="028DF970" w14:textId="77777777" w:rsidR="006E7692" w:rsidRPr="006E7692" w:rsidRDefault="006E7692" w:rsidP="006E7692">
            <w:pPr>
              <w:spacing w:after="0" w:line="240" w:lineRule="auto"/>
              <w:jc w:val="center"/>
              <w:rPr>
                <w:rFonts w:ascii="Times New Roman" w:hAnsi="Times New Roman"/>
                <w:color w:val="000000"/>
                <w:lang w:val="en-ID" w:eastAsia="en-ID"/>
              </w:rPr>
            </w:pPr>
            <w:proofErr w:type="spellStart"/>
            <w:r w:rsidRPr="006E7692">
              <w:rPr>
                <w:rFonts w:ascii="Times New Roman" w:hAnsi="Times New Roman"/>
                <w:color w:val="000000"/>
                <w:lang w:val="en-ID" w:eastAsia="en-ID"/>
              </w:rPr>
              <w:t>flo</w:t>
            </w:r>
            <w:proofErr w:type="spellEnd"/>
            <w:r w:rsidRPr="006E7692">
              <w:rPr>
                <w:rFonts w:ascii="Times New Roman" w:hAnsi="Times New Roman"/>
                <w:color w:val="000000"/>
                <w:lang w:val="en-ID" w:eastAsia="en-ID"/>
              </w:rPr>
              <w:t xml:space="preserve"> </w:t>
            </w:r>
            <w:proofErr w:type="spellStart"/>
            <w:r w:rsidRPr="006E7692">
              <w:rPr>
                <w:rFonts w:ascii="Times New Roman" w:hAnsi="Times New Roman"/>
                <w:color w:val="000000"/>
                <w:lang w:val="en-ID" w:eastAsia="en-ID"/>
              </w:rPr>
              <w:t>efelin</w:t>
            </w:r>
            <w:proofErr w:type="spellEnd"/>
          </w:p>
        </w:tc>
        <w:tc>
          <w:tcPr>
            <w:tcW w:w="1220" w:type="dxa"/>
            <w:tcBorders>
              <w:top w:val="nil"/>
              <w:left w:val="nil"/>
              <w:bottom w:val="single" w:sz="4" w:space="0" w:color="auto"/>
              <w:right w:val="single" w:sz="4" w:space="0" w:color="auto"/>
            </w:tcBorders>
            <w:shd w:val="clear" w:color="auto" w:fill="auto"/>
            <w:noWrap/>
            <w:vAlign w:val="bottom"/>
            <w:hideMark/>
          </w:tcPr>
          <w:p w14:paraId="1BA6DC7C" w14:textId="77777777" w:rsidR="006E7692" w:rsidRPr="006E7692" w:rsidRDefault="006E7692" w:rsidP="006E7692">
            <w:pPr>
              <w:spacing w:after="0" w:line="240" w:lineRule="auto"/>
              <w:jc w:val="center"/>
              <w:rPr>
                <w:rFonts w:ascii="Times New Roman" w:hAnsi="Times New Roman"/>
                <w:color w:val="000000"/>
                <w:lang w:val="en-ID" w:eastAsia="en-ID"/>
              </w:rPr>
            </w:pPr>
            <w:r w:rsidRPr="006E7692">
              <w:rPr>
                <w:rFonts w:ascii="Times New Roman" w:hAnsi="Times New Roman"/>
                <w:color w:val="000000"/>
                <w:lang w:val="en-ID" w:eastAsia="en-ID"/>
              </w:rPr>
              <w:t>O</w:t>
            </w:r>
          </w:p>
        </w:tc>
        <w:tc>
          <w:tcPr>
            <w:tcW w:w="1180" w:type="dxa"/>
            <w:tcBorders>
              <w:top w:val="nil"/>
              <w:left w:val="nil"/>
              <w:bottom w:val="single" w:sz="4" w:space="0" w:color="auto"/>
              <w:right w:val="single" w:sz="4" w:space="0" w:color="auto"/>
            </w:tcBorders>
            <w:shd w:val="clear" w:color="auto" w:fill="auto"/>
            <w:noWrap/>
            <w:vAlign w:val="bottom"/>
            <w:hideMark/>
          </w:tcPr>
          <w:p w14:paraId="6B654DA0" w14:textId="77777777" w:rsidR="006E7692" w:rsidRPr="006E7692" w:rsidRDefault="006E7692" w:rsidP="006E7692">
            <w:pPr>
              <w:spacing w:after="0" w:line="240" w:lineRule="auto"/>
              <w:jc w:val="center"/>
              <w:rPr>
                <w:rFonts w:ascii="Times New Roman" w:hAnsi="Times New Roman"/>
                <w:color w:val="000000"/>
                <w:lang w:val="en-ID" w:eastAsia="en-ID"/>
              </w:rPr>
            </w:pPr>
            <w:r w:rsidRPr="006E7692">
              <w:rPr>
                <w:rFonts w:ascii="Times New Roman" w:hAnsi="Times New Roman"/>
                <w:color w:val="000000"/>
                <w:lang w:val="en-ID" w:eastAsia="en-ID"/>
              </w:rPr>
              <w:t>5</w:t>
            </w:r>
          </w:p>
        </w:tc>
        <w:tc>
          <w:tcPr>
            <w:tcW w:w="590" w:type="dxa"/>
            <w:tcBorders>
              <w:top w:val="nil"/>
              <w:left w:val="nil"/>
              <w:bottom w:val="single" w:sz="4" w:space="0" w:color="auto"/>
              <w:right w:val="single" w:sz="4" w:space="0" w:color="auto"/>
            </w:tcBorders>
            <w:shd w:val="clear" w:color="auto" w:fill="auto"/>
            <w:noWrap/>
            <w:vAlign w:val="bottom"/>
            <w:hideMark/>
          </w:tcPr>
          <w:p w14:paraId="285FD608" w14:textId="77777777" w:rsidR="006E7692" w:rsidRPr="006E7692" w:rsidRDefault="006E7692" w:rsidP="006E7692">
            <w:pPr>
              <w:spacing w:after="0" w:line="240" w:lineRule="auto"/>
              <w:rPr>
                <w:rFonts w:ascii="Times New Roman" w:hAnsi="Times New Roman"/>
                <w:color w:val="000000"/>
                <w:lang w:val="en-ID" w:eastAsia="en-ID"/>
              </w:rPr>
            </w:pPr>
            <w:r w:rsidRPr="006E7692">
              <w:rPr>
                <w:rFonts w:ascii="Times New Roman" w:hAnsi="Times New Roman"/>
                <w:color w:val="000000"/>
                <w:lang w:val="en-ID" w:eastAsia="en-ID"/>
              </w:rPr>
              <w:t>P</w:t>
            </w:r>
          </w:p>
        </w:tc>
        <w:tc>
          <w:tcPr>
            <w:tcW w:w="1240" w:type="dxa"/>
            <w:tcBorders>
              <w:top w:val="nil"/>
              <w:left w:val="nil"/>
              <w:bottom w:val="single" w:sz="4" w:space="0" w:color="auto"/>
              <w:right w:val="single" w:sz="4" w:space="0" w:color="auto"/>
            </w:tcBorders>
            <w:shd w:val="clear" w:color="auto" w:fill="auto"/>
            <w:noWrap/>
            <w:vAlign w:val="bottom"/>
            <w:hideMark/>
          </w:tcPr>
          <w:p w14:paraId="7FA2C1C0" w14:textId="77777777" w:rsidR="006E7692" w:rsidRPr="006E7692" w:rsidRDefault="006E7692" w:rsidP="006E7692">
            <w:pPr>
              <w:spacing w:after="0" w:line="240" w:lineRule="auto"/>
              <w:jc w:val="center"/>
              <w:rPr>
                <w:rFonts w:ascii="Times New Roman" w:hAnsi="Times New Roman"/>
                <w:color w:val="000000"/>
                <w:lang w:val="en-ID" w:eastAsia="en-ID"/>
              </w:rPr>
            </w:pPr>
            <w:r w:rsidRPr="006E7692">
              <w:rPr>
                <w:rFonts w:ascii="Times New Roman" w:hAnsi="Times New Roman"/>
                <w:color w:val="000000"/>
                <w:lang w:val="en-ID" w:eastAsia="en-ID"/>
              </w:rPr>
              <w:t>Edo</w:t>
            </w:r>
          </w:p>
        </w:tc>
        <w:tc>
          <w:tcPr>
            <w:tcW w:w="1400" w:type="dxa"/>
            <w:tcBorders>
              <w:top w:val="nil"/>
              <w:left w:val="nil"/>
              <w:bottom w:val="single" w:sz="4" w:space="0" w:color="auto"/>
              <w:right w:val="single" w:sz="4" w:space="0" w:color="auto"/>
            </w:tcBorders>
            <w:shd w:val="clear" w:color="auto" w:fill="auto"/>
            <w:noWrap/>
            <w:vAlign w:val="bottom"/>
            <w:hideMark/>
          </w:tcPr>
          <w:p w14:paraId="21EFE294" w14:textId="77777777" w:rsidR="006E7692" w:rsidRPr="006E7692" w:rsidRDefault="006E7692" w:rsidP="006E7692">
            <w:pPr>
              <w:spacing w:after="0" w:line="240" w:lineRule="auto"/>
              <w:jc w:val="center"/>
              <w:rPr>
                <w:rFonts w:ascii="Times New Roman" w:hAnsi="Times New Roman"/>
                <w:color w:val="000000"/>
                <w:lang w:val="en-ID" w:eastAsia="en-ID"/>
              </w:rPr>
            </w:pPr>
            <w:r w:rsidRPr="006E7692">
              <w:rPr>
                <w:rFonts w:ascii="Times New Roman" w:hAnsi="Times New Roman"/>
                <w:color w:val="000000"/>
                <w:lang w:val="en-ID" w:eastAsia="en-ID"/>
              </w:rPr>
              <w:t>24</w:t>
            </w:r>
          </w:p>
        </w:tc>
      </w:tr>
      <w:tr w:rsidR="006E7692" w:rsidRPr="006E7692" w14:paraId="7B38233C" w14:textId="77777777" w:rsidTr="0007579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66D90BE" w14:textId="77777777" w:rsidR="006E7692" w:rsidRPr="006E7692" w:rsidRDefault="006E7692" w:rsidP="006E7692">
            <w:pPr>
              <w:spacing w:after="0" w:line="240" w:lineRule="auto"/>
              <w:rPr>
                <w:rFonts w:ascii="Times New Roman" w:hAnsi="Times New Roman"/>
                <w:color w:val="000000"/>
                <w:lang w:val="en-ID" w:eastAsia="en-ID"/>
              </w:rPr>
            </w:pPr>
            <w:r w:rsidRPr="006E7692">
              <w:rPr>
                <w:rFonts w:ascii="Times New Roman" w:hAnsi="Times New Roman"/>
                <w:color w:val="000000"/>
                <w:lang w:val="en-ID" w:eastAsia="en-ID"/>
              </w:rPr>
              <w:t>5</w:t>
            </w:r>
          </w:p>
        </w:tc>
        <w:tc>
          <w:tcPr>
            <w:tcW w:w="1300" w:type="dxa"/>
            <w:tcBorders>
              <w:top w:val="nil"/>
              <w:left w:val="nil"/>
              <w:bottom w:val="single" w:sz="4" w:space="0" w:color="auto"/>
              <w:right w:val="single" w:sz="4" w:space="0" w:color="auto"/>
            </w:tcBorders>
            <w:shd w:val="clear" w:color="auto" w:fill="auto"/>
            <w:noWrap/>
            <w:vAlign w:val="bottom"/>
            <w:hideMark/>
          </w:tcPr>
          <w:p w14:paraId="34568D22" w14:textId="77777777" w:rsidR="006E7692" w:rsidRPr="006E7692" w:rsidRDefault="006E7692" w:rsidP="006E7692">
            <w:pPr>
              <w:spacing w:after="0" w:line="240" w:lineRule="auto"/>
              <w:jc w:val="center"/>
              <w:rPr>
                <w:rFonts w:ascii="Times New Roman" w:hAnsi="Times New Roman"/>
                <w:color w:val="000000"/>
                <w:lang w:val="en-ID" w:eastAsia="en-ID"/>
              </w:rPr>
            </w:pPr>
            <w:r w:rsidRPr="006E7692">
              <w:rPr>
                <w:rFonts w:ascii="Times New Roman" w:hAnsi="Times New Roman"/>
                <w:color w:val="000000"/>
                <w:lang w:val="en-ID" w:eastAsia="en-ID"/>
              </w:rPr>
              <w:t>al-</w:t>
            </w:r>
            <w:proofErr w:type="spellStart"/>
            <w:r w:rsidRPr="006E7692">
              <w:rPr>
                <w:rFonts w:ascii="Times New Roman" w:hAnsi="Times New Roman"/>
                <w:color w:val="000000"/>
                <w:lang w:val="en-ID" w:eastAsia="en-ID"/>
              </w:rPr>
              <w:t>gaza</w:t>
            </w:r>
            <w:proofErr w:type="spellEnd"/>
          </w:p>
        </w:tc>
        <w:tc>
          <w:tcPr>
            <w:tcW w:w="1220" w:type="dxa"/>
            <w:tcBorders>
              <w:top w:val="nil"/>
              <w:left w:val="nil"/>
              <w:bottom w:val="single" w:sz="4" w:space="0" w:color="auto"/>
              <w:right w:val="single" w:sz="4" w:space="0" w:color="auto"/>
            </w:tcBorders>
            <w:shd w:val="clear" w:color="auto" w:fill="auto"/>
            <w:noWrap/>
            <w:vAlign w:val="bottom"/>
            <w:hideMark/>
          </w:tcPr>
          <w:p w14:paraId="77712F75" w14:textId="77777777" w:rsidR="006E7692" w:rsidRPr="006E7692" w:rsidRDefault="006E7692" w:rsidP="006E7692">
            <w:pPr>
              <w:spacing w:after="0" w:line="240" w:lineRule="auto"/>
              <w:jc w:val="center"/>
              <w:rPr>
                <w:rFonts w:ascii="Times New Roman" w:hAnsi="Times New Roman"/>
                <w:color w:val="000000"/>
                <w:lang w:val="en-ID" w:eastAsia="en-ID"/>
              </w:rPr>
            </w:pPr>
            <w:r w:rsidRPr="006E7692">
              <w:rPr>
                <w:rFonts w:ascii="Times New Roman" w:hAnsi="Times New Roman"/>
                <w:color w:val="000000"/>
                <w:lang w:val="en-ID" w:eastAsia="en-ID"/>
              </w:rPr>
              <w:t>B</w:t>
            </w:r>
          </w:p>
        </w:tc>
        <w:tc>
          <w:tcPr>
            <w:tcW w:w="1180" w:type="dxa"/>
            <w:tcBorders>
              <w:top w:val="nil"/>
              <w:left w:val="nil"/>
              <w:bottom w:val="single" w:sz="4" w:space="0" w:color="auto"/>
              <w:right w:val="single" w:sz="4" w:space="0" w:color="auto"/>
            </w:tcBorders>
            <w:shd w:val="clear" w:color="auto" w:fill="auto"/>
            <w:noWrap/>
            <w:vAlign w:val="bottom"/>
            <w:hideMark/>
          </w:tcPr>
          <w:p w14:paraId="4C36A11A" w14:textId="77777777" w:rsidR="006E7692" w:rsidRPr="006E7692" w:rsidRDefault="006E7692" w:rsidP="006E7692">
            <w:pPr>
              <w:spacing w:after="0" w:line="240" w:lineRule="auto"/>
              <w:jc w:val="center"/>
              <w:rPr>
                <w:rFonts w:ascii="Times New Roman" w:hAnsi="Times New Roman"/>
                <w:color w:val="000000"/>
                <w:lang w:val="en-ID" w:eastAsia="en-ID"/>
              </w:rPr>
            </w:pPr>
            <w:r w:rsidRPr="006E7692">
              <w:rPr>
                <w:rFonts w:ascii="Times New Roman" w:hAnsi="Times New Roman"/>
                <w:color w:val="000000"/>
                <w:lang w:val="en-ID" w:eastAsia="en-ID"/>
              </w:rPr>
              <w:t>5</w:t>
            </w:r>
          </w:p>
        </w:tc>
        <w:tc>
          <w:tcPr>
            <w:tcW w:w="590" w:type="dxa"/>
            <w:tcBorders>
              <w:top w:val="nil"/>
              <w:left w:val="nil"/>
              <w:bottom w:val="single" w:sz="4" w:space="0" w:color="auto"/>
              <w:right w:val="single" w:sz="4" w:space="0" w:color="auto"/>
            </w:tcBorders>
            <w:shd w:val="clear" w:color="auto" w:fill="auto"/>
            <w:noWrap/>
            <w:vAlign w:val="bottom"/>
            <w:hideMark/>
          </w:tcPr>
          <w:p w14:paraId="66CF3730" w14:textId="77777777" w:rsidR="006E7692" w:rsidRPr="006E7692" w:rsidRDefault="006E7692" w:rsidP="006E7692">
            <w:pPr>
              <w:spacing w:after="0" w:line="240" w:lineRule="auto"/>
              <w:rPr>
                <w:rFonts w:ascii="Times New Roman" w:hAnsi="Times New Roman"/>
                <w:color w:val="000000"/>
                <w:lang w:val="en-ID" w:eastAsia="en-ID"/>
              </w:rPr>
            </w:pPr>
            <w:r w:rsidRPr="006E7692">
              <w:rPr>
                <w:rFonts w:ascii="Times New Roman" w:hAnsi="Times New Roman"/>
                <w:color w:val="000000"/>
                <w:lang w:val="en-ID" w:eastAsia="en-ID"/>
              </w:rPr>
              <w:t>L</w:t>
            </w:r>
          </w:p>
        </w:tc>
        <w:tc>
          <w:tcPr>
            <w:tcW w:w="1240" w:type="dxa"/>
            <w:tcBorders>
              <w:top w:val="nil"/>
              <w:left w:val="nil"/>
              <w:bottom w:val="single" w:sz="4" w:space="0" w:color="auto"/>
              <w:right w:val="single" w:sz="4" w:space="0" w:color="auto"/>
            </w:tcBorders>
            <w:shd w:val="clear" w:color="auto" w:fill="auto"/>
            <w:noWrap/>
            <w:vAlign w:val="bottom"/>
            <w:hideMark/>
          </w:tcPr>
          <w:p w14:paraId="368516FD" w14:textId="77777777" w:rsidR="006E7692" w:rsidRPr="006E7692" w:rsidRDefault="006E7692" w:rsidP="006E7692">
            <w:pPr>
              <w:spacing w:after="0" w:line="240" w:lineRule="auto"/>
              <w:jc w:val="center"/>
              <w:rPr>
                <w:rFonts w:ascii="Times New Roman" w:hAnsi="Times New Roman"/>
                <w:color w:val="000000"/>
                <w:lang w:val="en-ID" w:eastAsia="en-ID"/>
              </w:rPr>
            </w:pPr>
            <w:r w:rsidRPr="006E7692">
              <w:rPr>
                <w:rFonts w:ascii="Times New Roman" w:hAnsi="Times New Roman"/>
                <w:color w:val="000000"/>
                <w:lang w:val="en-ID" w:eastAsia="en-ID"/>
              </w:rPr>
              <w:t>Deri</w:t>
            </w:r>
          </w:p>
        </w:tc>
        <w:tc>
          <w:tcPr>
            <w:tcW w:w="1400" w:type="dxa"/>
            <w:tcBorders>
              <w:top w:val="nil"/>
              <w:left w:val="nil"/>
              <w:bottom w:val="single" w:sz="4" w:space="0" w:color="auto"/>
              <w:right w:val="single" w:sz="4" w:space="0" w:color="auto"/>
            </w:tcBorders>
            <w:shd w:val="clear" w:color="auto" w:fill="auto"/>
            <w:noWrap/>
            <w:vAlign w:val="bottom"/>
            <w:hideMark/>
          </w:tcPr>
          <w:p w14:paraId="2ACFA6A0" w14:textId="77777777" w:rsidR="006E7692" w:rsidRPr="006E7692" w:rsidRDefault="006E7692" w:rsidP="006E7692">
            <w:pPr>
              <w:spacing w:after="0" w:line="240" w:lineRule="auto"/>
              <w:jc w:val="center"/>
              <w:rPr>
                <w:rFonts w:ascii="Times New Roman" w:hAnsi="Times New Roman"/>
                <w:color w:val="000000"/>
                <w:lang w:val="en-ID" w:eastAsia="en-ID"/>
              </w:rPr>
            </w:pPr>
            <w:r w:rsidRPr="006E7692">
              <w:rPr>
                <w:rFonts w:ascii="Times New Roman" w:hAnsi="Times New Roman"/>
                <w:color w:val="000000"/>
                <w:lang w:val="en-ID" w:eastAsia="en-ID"/>
              </w:rPr>
              <w:t>24</w:t>
            </w:r>
          </w:p>
        </w:tc>
      </w:tr>
      <w:tr w:rsidR="006E7692" w:rsidRPr="006E7692" w14:paraId="0EA3B9CF" w14:textId="77777777" w:rsidTr="0007579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3ACB034" w14:textId="77777777" w:rsidR="006E7692" w:rsidRPr="006E7692" w:rsidRDefault="006E7692" w:rsidP="006E7692">
            <w:pPr>
              <w:spacing w:after="0" w:line="240" w:lineRule="auto"/>
              <w:rPr>
                <w:rFonts w:ascii="Times New Roman" w:hAnsi="Times New Roman"/>
                <w:color w:val="000000"/>
                <w:lang w:val="en-ID" w:eastAsia="en-ID"/>
              </w:rPr>
            </w:pPr>
            <w:r w:rsidRPr="006E7692">
              <w:rPr>
                <w:rFonts w:ascii="Times New Roman" w:hAnsi="Times New Roman"/>
                <w:color w:val="000000"/>
                <w:lang w:val="en-ID" w:eastAsia="en-ID"/>
              </w:rPr>
              <w:t>6</w:t>
            </w:r>
          </w:p>
        </w:tc>
        <w:tc>
          <w:tcPr>
            <w:tcW w:w="1300" w:type="dxa"/>
            <w:tcBorders>
              <w:top w:val="nil"/>
              <w:left w:val="nil"/>
              <w:bottom w:val="single" w:sz="4" w:space="0" w:color="auto"/>
              <w:right w:val="single" w:sz="4" w:space="0" w:color="auto"/>
            </w:tcBorders>
            <w:shd w:val="clear" w:color="auto" w:fill="auto"/>
            <w:noWrap/>
            <w:vAlign w:val="bottom"/>
            <w:hideMark/>
          </w:tcPr>
          <w:p w14:paraId="02F09B07" w14:textId="77777777" w:rsidR="006E7692" w:rsidRPr="006E7692" w:rsidRDefault="006E7692" w:rsidP="006E7692">
            <w:pPr>
              <w:spacing w:after="0" w:line="240" w:lineRule="auto"/>
              <w:jc w:val="center"/>
              <w:rPr>
                <w:rFonts w:ascii="Times New Roman" w:hAnsi="Times New Roman"/>
                <w:color w:val="000000"/>
                <w:lang w:val="en-ID" w:eastAsia="en-ID"/>
              </w:rPr>
            </w:pPr>
            <w:r w:rsidRPr="006E7692">
              <w:rPr>
                <w:rFonts w:ascii="Times New Roman" w:hAnsi="Times New Roman"/>
                <w:color w:val="000000"/>
                <w:lang w:val="en-ID" w:eastAsia="en-ID"/>
              </w:rPr>
              <w:t>Nizam</w:t>
            </w:r>
          </w:p>
        </w:tc>
        <w:tc>
          <w:tcPr>
            <w:tcW w:w="1220" w:type="dxa"/>
            <w:tcBorders>
              <w:top w:val="nil"/>
              <w:left w:val="nil"/>
              <w:bottom w:val="single" w:sz="4" w:space="0" w:color="auto"/>
              <w:right w:val="single" w:sz="4" w:space="0" w:color="auto"/>
            </w:tcBorders>
            <w:shd w:val="clear" w:color="auto" w:fill="auto"/>
            <w:noWrap/>
            <w:vAlign w:val="bottom"/>
            <w:hideMark/>
          </w:tcPr>
          <w:p w14:paraId="637810BD" w14:textId="77777777" w:rsidR="006E7692" w:rsidRPr="006E7692" w:rsidRDefault="006E7692" w:rsidP="006E7692">
            <w:pPr>
              <w:spacing w:after="0" w:line="240" w:lineRule="auto"/>
              <w:jc w:val="center"/>
              <w:rPr>
                <w:rFonts w:ascii="Times New Roman" w:hAnsi="Times New Roman"/>
                <w:color w:val="000000"/>
                <w:lang w:val="en-ID" w:eastAsia="en-ID"/>
              </w:rPr>
            </w:pPr>
            <w:r w:rsidRPr="006E7692">
              <w:rPr>
                <w:rFonts w:ascii="Times New Roman" w:hAnsi="Times New Roman"/>
                <w:color w:val="000000"/>
                <w:lang w:val="en-ID" w:eastAsia="en-ID"/>
              </w:rPr>
              <w:t>O</w:t>
            </w:r>
          </w:p>
        </w:tc>
        <w:tc>
          <w:tcPr>
            <w:tcW w:w="1180" w:type="dxa"/>
            <w:tcBorders>
              <w:top w:val="nil"/>
              <w:left w:val="nil"/>
              <w:bottom w:val="single" w:sz="4" w:space="0" w:color="auto"/>
              <w:right w:val="single" w:sz="4" w:space="0" w:color="auto"/>
            </w:tcBorders>
            <w:shd w:val="clear" w:color="auto" w:fill="auto"/>
            <w:noWrap/>
            <w:vAlign w:val="bottom"/>
            <w:hideMark/>
          </w:tcPr>
          <w:p w14:paraId="10272185" w14:textId="77777777" w:rsidR="006E7692" w:rsidRPr="006E7692" w:rsidRDefault="006E7692" w:rsidP="006E7692">
            <w:pPr>
              <w:spacing w:after="0" w:line="240" w:lineRule="auto"/>
              <w:jc w:val="center"/>
              <w:rPr>
                <w:rFonts w:ascii="Times New Roman" w:hAnsi="Times New Roman"/>
                <w:color w:val="000000"/>
                <w:lang w:val="en-ID" w:eastAsia="en-ID"/>
              </w:rPr>
            </w:pPr>
            <w:r w:rsidRPr="006E7692">
              <w:rPr>
                <w:rFonts w:ascii="Times New Roman" w:hAnsi="Times New Roman"/>
                <w:color w:val="000000"/>
                <w:lang w:val="en-ID" w:eastAsia="en-ID"/>
              </w:rPr>
              <w:t>5</w:t>
            </w:r>
          </w:p>
        </w:tc>
        <w:tc>
          <w:tcPr>
            <w:tcW w:w="590" w:type="dxa"/>
            <w:tcBorders>
              <w:top w:val="nil"/>
              <w:left w:val="nil"/>
              <w:bottom w:val="single" w:sz="4" w:space="0" w:color="auto"/>
              <w:right w:val="single" w:sz="4" w:space="0" w:color="auto"/>
            </w:tcBorders>
            <w:shd w:val="clear" w:color="auto" w:fill="auto"/>
            <w:noWrap/>
            <w:vAlign w:val="bottom"/>
            <w:hideMark/>
          </w:tcPr>
          <w:p w14:paraId="483DA34A" w14:textId="77777777" w:rsidR="006E7692" w:rsidRPr="006E7692" w:rsidRDefault="006E7692" w:rsidP="006E7692">
            <w:pPr>
              <w:spacing w:after="0" w:line="240" w:lineRule="auto"/>
              <w:rPr>
                <w:rFonts w:ascii="Times New Roman" w:hAnsi="Times New Roman"/>
                <w:color w:val="000000"/>
                <w:lang w:val="en-ID" w:eastAsia="en-ID"/>
              </w:rPr>
            </w:pPr>
            <w:r w:rsidRPr="006E7692">
              <w:rPr>
                <w:rFonts w:ascii="Times New Roman" w:hAnsi="Times New Roman"/>
                <w:color w:val="000000"/>
                <w:lang w:val="en-ID" w:eastAsia="en-ID"/>
              </w:rPr>
              <w:t>L</w:t>
            </w:r>
          </w:p>
        </w:tc>
        <w:tc>
          <w:tcPr>
            <w:tcW w:w="1240" w:type="dxa"/>
            <w:tcBorders>
              <w:top w:val="nil"/>
              <w:left w:val="nil"/>
              <w:bottom w:val="single" w:sz="4" w:space="0" w:color="auto"/>
              <w:right w:val="single" w:sz="4" w:space="0" w:color="auto"/>
            </w:tcBorders>
            <w:shd w:val="clear" w:color="auto" w:fill="auto"/>
            <w:noWrap/>
            <w:vAlign w:val="bottom"/>
            <w:hideMark/>
          </w:tcPr>
          <w:p w14:paraId="7FAE1BA8" w14:textId="77777777" w:rsidR="006E7692" w:rsidRPr="006E7692" w:rsidRDefault="006E7692" w:rsidP="006E7692">
            <w:pPr>
              <w:spacing w:after="0" w:line="240" w:lineRule="auto"/>
              <w:jc w:val="center"/>
              <w:rPr>
                <w:rFonts w:ascii="Times New Roman" w:hAnsi="Times New Roman"/>
                <w:color w:val="000000"/>
                <w:lang w:val="en-ID" w:eastAsia="en-ID"/>
              </w:rPr>
            </w:pPr>
            <w:proofErr w:type="spellStart"/>
            <w:r w:rsidRPr="006E7692">
              <w:rPr>
                <w:rFonts w:ascii="Times New Roman" w:hAnsi="Times New Roman"/>
                <w:color w:val="000000"/>
                <w:lang w:val="en-ID" w:eastAsia="en-ID"/>
              </w:rPr>
              <w:t>Suhandi</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5567EAB3" w14:textId="77777777" w:rsidR="006E7692" w:rsidRPr="006E7692" w:rsidRDefault="006E7692" w:rsidP="006E7692">
            <w:pPr>
              <w:spacing w:after="0" w:line="240" w:lineRule="auto"/>
              <w:jc w:val="center"/>
              <w:rPr>
                <w:rFonts w:ascii="Times New Roman" w:hAnsi="Times New Roman"/>
                <w:color w:val="000000"/>
                <w:lang w:val="en-ID" w:eastAsia="en-ID"/>
              </w:rPr>
            </w:pPr>
            <w:r w:rsidRPr="006E7692">
              <w:rPr>
                <w:rFonts w:ascii="Times New Roman" w:hAnsi="Times New Roman"/>
                <w:color w:val="000000"/>
                <w:lang w:val="en-ID" w:eastAsia="en-ID"/>
              </w:rPr>
              <w:t>26</w:t>
            </w:r>
          </w:p>
        </w:tc>
      </w:tr>
      <w:tr w:rsidR="006E7692" w:rsidRPr="006E7692" w14:paraId="50B01C86" w14:textId="77777777" w:rsidTr="0007579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A1BF970" w14:textId="77777777" w:rsidR="006E7692" w:rsidRPr="006E7692" w:rsidRDefault="006E7692" w:rsidP="006E7692">
            <w:pPr>
              <w:spacing w:after="0" w:line="240" w:lineRule="auto"/>
              <w:rPr>
                <w:rFonts w:ascii="Times New Roman" w:hAnsi="Times New Roman"/>
                <w:color w:val="000000"/>
                <w:lang w:val="en-ID" w:eastAsia="en-ID"/>
              </w:rPr>
            </w:pPr>
            <w:r w:rsidRPr="006E7692">
              <w:rPr>
                <w:rFonts w:ascii="Times New Roman" w:hAnsi="Times New Roman"/>
                <w:color w:val="000000"/>
                <w:lang w:val="en-ID" w:eastAsia="en-ID"/>
              </w:rPr>
              <w:t>7</w:t>
            </w:r>
          </w:p>
        </w:tc>
        <w:tc>
          <w:tcPr>
            <w:tcW w:w="1300" w:type="dxa"/>
            <w:tcBorders>
              <w:top w:val="nil"/>
              <w:left w:val="nil"/>
              <w:bottom w:val="single" w:sz="4" w:space="0" w:color="auto"/>
              <w:right w:val="single" w:sz="4" w:space="0" w:color="auto"/>
            </w:tcBorders>
            <w:shd w:val="clear" w:color="auto" w:fill="auto"/>
            <w:noWrap/>
            <w:vAlign w:val="bottom"/>
            <w:hideMark/>
          </w:tcPr>
          <w:p w14:paraId="5E3D2337" w14:textId="77777777" w:rsidR="006E7692" w:rsidRPr="006E7692" w:rsidRDefault="006E7692" w:rsidP="006E7692">
            <w:pPr>
              <w:spacing w:after="0" w:line="240" w:lineRule="auto"/>
              <w:jc w:val="center"/>
              <w:rPr>
                <w:rFonts w:ascii="Times New Roman" w:hAnsi="Times New Roman"/>
                <w:color w:val="000000"/>
                <w:lang w:val="en-ID" w:eastAsia="en-ID"/>
              </w:rPr>
            </w:pPr>
            <w:proofErr w:type="spellStart"/>
            <w:r w:rsidRPr="006E7692">
              <w:rPr>
                <w:rFonts w:ascii="Times New Roman" w:hAnsi="Times New Roman"/>
                <w:color w:val="000000"/>
                <w:lang w:val="en-ID" w:eastAsia="en-ID"/>
              </w:rPr>
              <w:t>Miftahul</w:t>
            </w:r>
            <w:proofErr w:type="spellEnd"/>
          </w:p>
        </w:tc>
        <w:tc>
          <w:tcPr>
            <w:tcW w:w="1220" w:type="dxa"/>
            <w:tcBorders>
              <w:top w:val="nil"/>
              <w:left w:val="nil"/>
              <w:bottom w:val="single" w:sz="4" w:space="0" w:color="auto"/>
              <w:right w:val="single" w:sz="4" w:space="0" w:color="auto"/>
            </w:tcBorders>
            <w:shd w:val="clear" w:color="auto" w:fill="auto"/>
            <w:noWrap/>
            <w:vAlign w:val="bottom"/>
            <w:hideMark/>
          </w:tcPr>
          <w:p w14:paraId="6A7CD38A" w14:textId="77777777" w:rsidR="006E7692" w:rsidRPr="006E7692" w:rsidRDefault="006E7692" w:rsidP="006E7692">
            <w:pPr>
              <w:spacing w:after="0" w:line="240" w:lineRule="auto"/>
              <w:jc w:val="center"/>
              <w:rPr>
                <w:rFonts w:ascii="Times New Roman" w:hAnsi="Times New Roman"/>
                <w:color w:val="000000"/>
                <w:lang w:val="en-ID" w:eastAsia="en-ID"/>
              </w:rPr>
            </w:pPr>
            <w:r w:rsidRPr="006E7692">
              <w:rPr>
                <w:rFonts w:ascii="Times New Roman" w:hAnsi="Times New Roman"/>
                <w:color w:val="000000"/>
                <w:lang w:val="en-ID" w:eastAsia="en-ID"/>
              </w:rPr>
              <w:t>O</w:t>
            </w:r>
          </w:p>
        </w:tc>
        <w:tc>
          <w:tcPr>
            <w:tcW w:w="1180" w:type="dxa"/>
            <w:tcBorders>
              <w:top w:val="nil"/>
              <w:left w:val="nil"/>
              <w:bottom w:val="single" w:sz="4" w:space="0" w:color="auto"/>
              <w:right w:val="single" w:sz="4" w:space="0" w:color="auto"/>
            </w:tcBorders>
            <w:shd w:val="clear" w:color="auto" w:fill="auto"/>
            <w:noWrap/>
            <w:vAlign w:val="bottom"/>
            <w:hideMark/>
          </w:tcPr>
          <w:p w14:paraId="51CC37D0" w14:textId="77777777" w:rsidR="006E7692" w:rsidRPr="006E7692" w:rsidRDefault="006E7692" w:rsidP="006E7692">
            <w:pPr>
              <w:spacing w:after="0" w:line="240" w:lineRule="auto"/>
              <w:jc w:val="center"/>
              <w:rPr>
                <w:rFonts w:ascii="Times New Roman" w:hAnsi="Times New Roman"/>
                <w:color w:val="000000"/>
                <w:lang w:val="en-ID" w:eastAsia="en-ID"/>
              </w:rPr>
            </w:pPr>
            <w:r w:rsidRPr="006E7692">
              <w:rPr>
                <w:rFonts w:ascii="Times New Roman" w:hAnsi="Times New Roman"/>
                <w:color w:val="000000"/>
                <w:lang w:val="en-ID" w:eastAsia="en-ID"/>
              </w:rPr>
              <w:t>4</w:t>
            </w:r>
          </w:p>
        </w:tc>
        <w:tc>
          <w:tcPr>
            <w:tcW w:w="590" w:type="dxa"/>
            <w:tcBorders>
              <w:top w:val="nil"/>
              <w:left w:val="nil"/>
              <w:bottom w:val="single" w:sz="4" w:space="0" w:color="auto"/>
              <w:right w:val="single" w:sz="4" w:space="0" w:color="auto"/>
            </w:tcBorders>
            <w:shd w:val="clear" w:color="auto" w:fill="auto"/>
            <w:noWrap/>
            <w:vAlign w:val="bottom"/>
            <w:hideMark/>
          </w:tcPr>
          <w:p w14:paraId="228608DF" w14:textId="77777777" w:rsidR="006E7692" w:rsidRPr="006E7692" w:rsidRDefault="006E7692" w:rsidP="006E7692">
            <w:pPr>
              <w:spacing w:after="0" w:line="240" w:lineRule="auto"/>
              <w:rPr>
                <w:rFonts w:ascii="Times New Roman" w:hAnsi="Times New Roman"/>
                <w:color w:val="000000"/>
                <w:lang w:val="en-ID" w:eastAsia="en-ID"/>
              </w:rPr>
            </w:pPr>
            <w:r w:rsidRPr="006E7692">
              <w:rPr>
                <w:rFonts w:ascii="Times New Roman" w:hAnsi="Times New Roman"/>
                <w:color w:val="000000"/>
                <w:lang w:val="en-ID" w:eastAsia="en-ID"/>
              </w:rPr>
              <w:t>L</w:t>
            </w:r>
          </w:p>
        </w:tc>
        <w:tc>
          <w:tcPr>
            <w:tcW w:w="1240" w:type="dxa"/>
            <w:tcBorders>
              <w:top w:val="nil"/>
              <w:left w:val="nil"/>
              <w:bottom w:val="single" w:sz="4" w:space="0" w:color="auto"/>
              <w:right w:val="single" w:sz="4" w:space="0" w:color="auto"/>
            </w:tcBorders>
            <w:shd w:val="clear" w:color="auto" w:fill="auto"/>
            <w:noWrap/>
            <w:vAlign w:val="bottom"/>
            <w:hideMark/>
          </w:tcPr>
          <w:p w14:paraId="0B0F127B" w14:textId="77777777" w:rsidR="006E7692" w:rsidRPr="006E7692" w:rsidRDefault="006E7692" w:rsidP="006E7692">
            <w:pPr>
              <w:spacing w:after="0" w:line="240" w:lineRule="auto"/>
              <w:jc w:val="center"/>
              <w:rPr>
                <w:rFonts w:ascii="Times New Roman" w:hAnsi="Times New Roman"/>
                <w:color w:val="000000"/>
                <w:lang w:val="en-ID" w:eastAsia="en-ID"/>
              </w:rPr>
            </w:pPr>
            <w:proofErr w:type="spellStart"/>
            <w:r w:rsidRPr="006E7692">
              <w:rPr>
                <w:rFonts w:ascii="Times New Roman" w:hAnsi="Times New Roman"/>
                <w:color w:val="000000"/>
                <w:lang w:val="en-ID" w:eastAsia="en-ID"/>
              </w:rPr>
              <w:t>Aji</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5C44A663" w14:textId="77777777" w:rsidR="006E7692" w:rsidRPr="006E7692" w:rsidRDefault="006E7692" w:rsidP="006E7692">
            <w:pPr>
              <w:spacing w:after="0" w:line="240" w:lineRule="auto"/>
              <w:jc w:val="center"/>
              <w:rPr>
                <w:rFonts w:ascii="Times New Roman" w:hAnsi="Times New Roman"/>
                <w:color w:val="000000"/>
                <w:lang w:val="en-ID" w:eastAsia="en-ID"/>
              </w:rPr>
            </w:pPr>
            <w:r w:rsidRPr="006E7692">
              <w:rPr>
                <w:rFonts w:ascii="Times New Roman" w:hAnsi="Times New Roman"/>
                <w:color w:val="000000"/>
                <w:lang w:val="en-ID" w:eastAsia="en-ID"/>
              </w:rPr>
              <w:t>25</w:t>
            </w:r>
          </w:p>
        </w:tc>
      </w:tr>
      <w:tr w:rsidR="006E7692" w:rsidRPr="006E7692" w14:paraId="5E453C16" w14:textId="77777777" w:rsidTr="0007579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F43247D" w14:textId="77777777" w:rsidR="006E7692" w:rsidRPr="006E7692" w:rsidRDefault="006E7692" w:rsidP="006E7692">
            <w:pPr>
              <w:spacing w:after="0" w:line="240" w:lineRule="auto"/>
              <w:rPr>
                <w:rFonts w:ascii="Times New Roman" w:hAnsi="Times New Roman"/>
                <w:color w:val="000000"/>
                <w:lang w:val="en-ID" w:eastAsia="en-ID"/>
              </w:rPr>
            </w:pPr>
            <w:r w:rsidRPr="006E7692">
              <w:rPr>
                <w:rFonts w:ascii="Times New Roman" w:hAnsi="Times New Roman"/>
                <w:color w:val="000000"/>
                <w:lang w:val="en-ID" w:eastAsia="en-ID"/>
              </w:rPr>
              <w:lastRenderedPageBreak/>
              <w:t>8</w:t>
            </w:r>
          </w:p>
        </w:tc>
        <w:tc>
          <w:tcPr>
            <w:tcW w:w="1300" w:type="dxa"/>
            <w:tcBorders>
              <w:top w:val="nil"/>
              <w:left w:val="nil"/>
              <w:bottom w:val="single" w:sz="4" w:space="0" w:color="auto"/>
              <w:right w:val="single" w:sz="4" w:space="0" w:color="auto"/>
            </w:tcBorders>
            <w:shd w:val="clear" w:color="auto" w:fill="auto"/>
            <w:noWrap/>
            <w:vAlign w:val="bottom"/>
            <w:hideMark/>
          </w:tcPr>
          <w:p w14:paraId="1DDB80CA" w14:textId="77777777" w:rsidR="006E7692" w:rsidRPr="006E7692" w:rsidRDefault="006E7692" w:rsidP="006E7692">
            <w:pPr>
              <w:spacing w:after="0" w:line="240" w:lineRule="auto"/>
              <w:jc w:val="center"/>
              <w:rPr>
                <w:rFonts w:ascii="Times New Roman" w:hAnsi="Times New Roman"/>
                <w:color w:val="000000"/>
                <w:lang w:val="en-ID" w:eastAsia="en-ID"/>
              </w:rPr>
            </w:pPr>
            <w:proofErr w:type="spellStart"/>
            <w:r w:rsidRPr="006E7692">
              <w:rPr>
                <w:rFonts w:ascii="Times New Roman" w:hAnsi="Times New Roman"/>
                <w:color w:val="000000"/>
                <w:lang w:val="en-ID" w:eastAsia="en-ID"/>
              </w:rPr>
              <w:t>Fildzah</w:t>
            </w:r>
            <w:proofErr w:type="spellEnd"/>
          </w:p>
        </w:tc>
        <w:tc>
          <w:tcPr>
            <w:tcW w:w="1220" w:type="dxa"/>
            <w:tcBorders>
              <w:top w:val="nil"/>
              <w:left w:val="nil"/>
              <w:bottom w:val="single" w:sz="4" w:space="0" w:color="auto"/>
              <w:right w:val="single" w:sz="4" w:space="0" w:color="auto"/>
            </w:tcBorders>
            <w:shd w:val="clear" w:color="auto" w:fill="auto"/>
            <w:noWrap/>
            <w:vAlign w:val="bottom"/>
            <w:hideMark/>
          </w:tcPr>
          <w:p w14:paraId="08E893C3" w14:textId="77777777" w:rsidR="006E7692" w:rsidRPr="006E7692" w:rsidRDefault="006E7692" w:rsidP="006E7692">
            <w:pPr>
              <w:spacing w:after="0" w:line="240" w:lineRule="auto"/>
              <w:jc w:val="center"/>
              <w:rPr>
                <w:rFonts w:ascii="Times New Roman" w:hAnsi="Times New Roman"/>
                <w:color w:val="000000"/>
                <w:lang w:val="en-ID" w:eastAsia="en-ID"/>
              </w:rPr>
            </w:pPr>
            <w:r w:rsidRPr="006E7692">
              <w:rPr>
                <w:rFonts w:ascii="Times New Roman" w:hAnsi="Times New Roman"/>
                <w:color w:val="000000"/>
                <w:lang w:val="en-ID" w:eastAsia="en-ID"/>
              </w:rPr>
              <w:t>O</w:t>
            </w:r>
          </w:p>
        </w:tc>
        <w:tc>
          <w:tcPr>
            <w:tcW w:w="1180" w:type="dxa"/>
            <w:tcBorders>
              <w:top w:val="nil"/>
              <w:left w:val="nil"/>
              <w:bottom w:val="single" w:sz="4" w:space="0" w:color="auto"/>
              <w:right w:val="single" w:sz="4" w:space="0" w:color="auto"/>
            </w:tcBorders>
            <w:shd w:val="clear" w:color="auto" w:fill="auto"/>
            <w:noWrap/>
            <w:vAlign w:val="bottom"/>
            <w:hideMark/>
          </w:tcPr>
          <w:p w14:paraId="5D79532A" w14:textId="77777777" w:rsidR="006E7692" w:rsidRPr="006E7692" w:rsidRDefault="006E7692" w:rsidP="006E7692">
            <w:pPr>
              <w:spacing w:after="0" w:line="240" w:lineRule="auto"/>
              <w:jc w:val="center"/>
              <w:rPr>
                <w:rFonts w:ascii="Times New Roman" w:hAnsi="Times New Roman"/>
                <w:color w:val="000000"/>
                <w:lang w:val="en-ID" w:eastAsia="en-ID"/>
              </w:rPr>
            </w:pPr>
            <w:r w:rsidRPr="006E7692">
              <w:rPr>
                <w:rFonts w:ascii="Times New Roman" w:hAnsi="Times New Roman"/>
                <w:color w:val="000000"/>
                <w:lang w:val="en-ID" w:eastAsia="en-ID"/>
              </w:rPr>
              <w:t>4</w:t>
            </w:r>
          </w:p>
        </w:tc>
        <w:tc>
          <w:tcPr>
            <w:tcW w:w="590" w:type="dxa"/>
            <w:tcBorders>
              <w:top w:val="nil"/>
              <w:left w:val="nil"/>
              <w:bottom w:val="single" w:sz="4" w:space="0" w:color="auto"/>
              <w:right w:val="single" w:sz="4" w:space="0" w:color="auto"/>
            </w:tcBorders>
            <w:shd w:val="clear" w:color="auto" w:fill="auto"/>
            <w:noWrap/>
            <w:vAlign w:val="bottom"/>
            <w:hideMark/>
          </w:tcPr>
          <w:p w14:paraId="12785C5C" w14:textId="77777777" w:rsidR="006E7692" w:rsidRPr="006E7692" w:rsidRDefault="006E7692" w:rsidP="006E7692">
            <w:pPr>
              <w:spacing w:after="0" w:line="240" w:lineRule="auto"/>
              <w:rPr>
                <w:rFonts w:ascii="Times New Roman" w:hAnsi="Times New Roman"/>
                <w:color w:val="000000"/>
                <w:lang w:val="en-ID" w:eastAsia="en-ID"/>
              </w:rPr>
            </w:pPr>
            <w:r w:rsidRPr="006E7692">
              <w:rPr>
                <w:rFonts w:ascii="Times New Roman" w:hAnsi="Times New Roman"/>
                <w:color w:val="000000"/>
                <w:lang w:val="en-ID" w:eastAsia="en-ID"/>
              </w:rPr>
              <w:t>P</w:t>
            </w:r>
          </w:p>
        </w:tc>
        <w:tc>
          <w:tcPr>
            <w:tcW w:w="1240" w:type="dxa"/>
            <w:tcBorders>
              <w:top w:val="nil"/>
              <w:left w:val="nil"/>
              <w:bottom w:val="single" w:sz="4" w:space="0" w:color="auto"/>
              <w:right w:val="single" w:sz="4" w:space="0" w:color="auto"/>
            </w:tcBorders>
            <w:shd w:val="clear" w:color="auto" w:fill="auto"/>
            <w:noWrap/>
            <w:vAlign w:val="bottom"/>
            <w:hideMark/>
          </w:tcPr>
          <w:p w14:paraId="2E7BF0B1" w14:textId="77777777" w:rsidR="006E7692" w:rsidRPr="006E7692" w:rsidRDefault="006E7692" w:rsidP="006E7692">
            <w:pPr>
              <w:spacing w:after="0" w:line="240" w:lineRule="auto"/>
              <w:jc w:val="center"/>
              <w:rPr>
                <w:rFonts w:ascii="Times New Roman" w:hAnsi="Times New Roman"/>
                <w:color w:val="000000"/>
                <w:lang w:val="en-ID" w:eastAsia="en-ID"/>
              </w:rPr>
            </w:pPr>
            <w:proofErr w:type="spellStart"/>
            <w:r w:rsidRPr="006E7692">
              <w:rPr>
                <w:rFonts w:ascii="Times New Roman" w:hAnsi="Times New Roman"/>
                <w:color w:val="000000"/>
                <w:lang w:val="en-ID" w:eastAsia="en-ID"/>
              </w:rPr>
              <w:t>Fadhli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63CD83C6" w14:textId="77777777" w:rsidR="006E7692" w:rsidRPr="006E7692" w:rsidRDefault="006E7692" w:rsidP="006E7692">
            <w:pPr>
              <w:spacing w:after="0" w:line="240" w:lineRule="auto"/>
              <w:jc w:val="center"/>
              <w:rPr>
                <w:rFonts w:ascii="Times New Roman" w:hAnsi="Times New Roman"/>
                <w:color w:val="000000"/>
                <w:lang w:val="en-ID" w:eastAsia="en-ID"/>
              </w:rPr>
            </w:pPr>
            <w:r w:rsidRPr="006E7692">
              <w:rPr>
                <w:rFonts w:ascii="Times New Roman" w:hAnsi="Times New Roman"/>
                <w:color w:val="000000"/>
                <w:lang w:val="en-ID" w:eastAsia="en-ID"/>
              </w:rPr>
              <w:t>25</w:t>
            </w:r>
          </w:p>
        </w:tc>
      </w:tr>
      <w:tr w:rsidR="006E7692" w:rsidRPr="006E7692" w14:paraId="4A2CCA11" w14:textId="77777777" w:rsidTr="0007579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11F0D2F" w14:textId="77777777" w:rsidR="006E7692" w:rsidRPr="006E7692" w:rsidRDefault="006E7692" w:rsidP="006E7692">
            <w:pPr>
              <w:spacing w:after="0" w:line="240" w:lineRule="auto"/>
              <w:rPr>
                <w:rFonts w:ascii="Times New Roman" w:hAnsi="Times New Roman"/>
                <w:color w:val="000000"/>
                <w:lang w:val="en-ID" w:eastAsia="en-ID"/>
              </w:rPr>
            </w:pPr>
            <w:r w:rsidRPr="006E7692">
              <w:rPr>
                <w:rFonts w:ascii="Times New Roman" w:hAnsi="Times New Roman"/>
                <w:color w:val="000000"/>
                <w:lang w:val="en-ID" w:eastAsia="en-ID"/>
              </w:rPr>
              <w:t>9</w:t>
            </w:r>
          </w:p>
        </w:tc>
        <w:tc>
          <w:tcPr>
            <w:tcW w:w="1300" w:type="dxa"/>
            <w:tcBorders>
              <w:top w:val="nil"/>
              <w:left w:val="nil"/>
              <w:bottom w:val="single" w:sz="4" w:space="0" w:color="auto"/>
              <w:right w:val="single" w:sz="4" w:space="0" w:color="auto"/>
            </w:tcBorders>
            <w:shd w:val="clear" w:color="auto" w:fill="auto"/>
            <w:noWrap/>
            <w:vAlign w:val="bottom"/>
            <w:hideMark/>
          </w:tcPr>
          <w:p w14:paraId="3F497AD9" w14:textId="77777777" w:rsidR="006E7692" w:rsidRPr="006E7692" w:rsidRDefault="006E7692" w:rsidP="006E7692">
            <w:pPr>
              <w:spacing w:after="0" w:line="240" w:lineRule="auto"/>
              <w:jc w:val="center"/>
              <w:rPr>
                <w:rFonts w:ascii="Times New Roman" w:hAnsi="Times New Roman"/>
                <w:color w:val="000000"/>
                <w:lang w:val="en-ID" w:eastAsia="en-ID"/>
              </w:rPr>
            </w:pPr>
            <w:proofErr w:type="spellStart"/>
            <w:r w:rsidRPr="006E7692">
              <w:rPr>
                <w:rFonts w:ascii="Times New Roman" w:hAnsi="Times New Roman"/>
                <w:color w:val="000000"/>
                <w:lang w:val="en-ID" w:eastAsia="en-ID"/>
              </w:rPr>
              <w:t>Hosyarara</w:t>
            </w:r>
            <w:proofErr w:type="spellEnd"/>
          </w:p>
        </w:tc>
        <w:tc>
          <w:tcPr>
            <w:tcW w:w="1220" w:type="dxa"/>
            <w:tcBorders>
              <w:top w:val="nil"/>
              <w:left w:val="nil"/>
              <w:bottom w:val="single" w:sz="4" w:space="0" w:color="auto"/>
              <w:right w:val="single" w:sz="4" w:space="0" w:color="auto"/>
            </w:tcBorders>
            <w:shd w:val="clear" w:color="auto" w:fill="auto"/>
            <w:noWrap/>
            <w:vAlign w:val="bottom"/>
            <w:hideMark/>
          </w:tcPr>
          <w:p w14:paraId="00FAA835" w14:textId="77777777" w:rsidR="006E7692" w:rsidRPr="006E7692" w:rsidRDefault="006E7692" w:rsidP="006E7692">
            <w:pPr>
              <w:spacing w:after="0" w:line="240" w:lineRule="auto"/>
              <w:jc w:val="center"/>
              <w:rPr>
                <w:rFonts w:ascii="Times New Roman" w:hAnsi="Times New Roman"/>
                <w:color w:val="000000"/>
                <w:lang w:val="en-ID" w:eastAsia="en-ID"/>
              </w:rPr>
            </w:pPr>
            <w:r w:rsidRPr="006E7692">
              <w:rPr>
                <w:rFonts w:ascii="Times New Roman" w:hAnsi="Times New Roman"/>
                <w:color w:val="000000"/>
                <w:lang w:val="en-ID" w:eastAsia="en-ID"/>
              </w:rPr>
              <w:t>AB</w:t>
            </w:r>
          </w:p>
        </w:tc>
        <w:tc>
          <w:tcPr>
            <w:tcW w:w="1180" w:type="dxa"/>
            <w:tcBorders>
              <w:top w:val="nil"/>
              <w:left w:val="nil"/>
              <w:bottom w:val="single" w:sz="4" w:space="0" w:color="auto"/>
              <w:right w:val="single" w:sz="4" w:space="0" w:color="auto"/>
            </w:tcBorders>
            <w:shd w:val="clear" w:color="auto" w:fill="auto"/>
            <w:noWrap/>
            <w:vAlign w:val="bottom"/>
            <w:hideMark/>
          </w:tcPr>
          <w:p w14:paraId="2B13B6C6" w14:textId="77777777" w:rsidR="006E7692" w:rsidRPr="006E7692" w:rsidRDefault="006E7692" w:rsidP="006E7692">
            <w:pPr>
              <w:spacing w:after="0" w:line="240" w:lineRule="auto"/>
              <w:jc w:val="center"/>
              <w:rPr>
                <w:rFonts w:ascii="Times New Roman" w:hAnsi="Times New Roman"/>
                <w:color w:val="000000"/>
                <w:lang w:val="en-ID" w:eastAsia="en-ID"/>
              </w:rPr>
            </w:pPr>
            <w:r w:rsidRPr="006E7692">
              <w:rPr>
                <w:rFonts w:ascii="Times New Roman" w:hAnsi="Times New Roman"/>
                <w:color w:val="000000"/>
                <w:lang w:val="en-ID" w:eastAsia="en-ID"/>
              </w:rPr>
              <w:t>4</w:t>
            </w:r>
          </w:p>
        </w:tc>
        <w:tc>
          <w:tcPr>
            <w:tcW w:w="590" w:type="dxa"/>
            <w:tcBorders>
              <w:top w:val="nil"/>
              <w:left w:val="nil"/>
              <w:bottom w:val="single" w:sz="4" w:space="0" w:color="auto"/>
              <w:right w:val="single" w:sz="4" w:space="0" w:color="auto"/>
            </w:tcBorders>
            <w:shd w:val="clear" w:color="auto" w:fill="auto"/>
            <w:noWrap/>
            <w:vAlign w:val="bottom"/>
            <w:hideMark/>
          </w:tcPr>
          <w:p w14:paraId="2E578247" w14:textId="77777777" w:rsidR="006E7692" w:rsidRPr="006E7692" w:rsidRDefault="006E7692" w:rsidP="006E7692">
            <w:pPr>
              <w:spacing w:after="0" w:line="240" w:lineRule="auto"/>
              <w:rPr>
                <w:rFonts w:ascii="Times New Roman" w:hAnsi="Times New Roman"/>
                <w:color w:val="000000"/>
                <w:lang w:val="en-ID" w:eastAsia="en-ID"/>
              </w:rPr>
            </w:pPr>
            <w:r w:rsidRPr="006E7692">
              <w:rPr>
                <w:rFonts w:ascii="Times New Roman" w:hAnsi="Times New Roman"/>
                <w:color w:val="000000"/>
                <w:lang w:val="en-ID" w:eastAsia="en-ID"/>
              </w:rPr>
              <w:t>P</w:t>
            </w:r>
          </w:p>
        </w:tc>
        <w:tc>
          <w:tcPr>
            <w:tcW w:w="1240" w:type="dxa"/>
            <w:tcBorders>
              <w:top w:val="nil"/>
              <w:left w:val="nil"/>
              <w:bottom w:val="single" w:sz="4" w:space="0" w:color="auto"/>
              <w:right w:val="single" w:sz="4" w:space="0" w:color="auto"/>
            </w:tcBorders>
            <w:shd w:val="clear" w:color="auto" w:fill="auto"/>
            <w:noWrap/>
            <w:vAlign w:val="bottom"/>
            <w:hideMark/>
          </w:tcPr>
          <w:p w14:paraId="6E2DB38C" w14:textId="77777777" w:rsidR="006E7692" w:rsidRPr="006E7692" w:rsidRDefault="006E7692" w:rsidP="006E7692">
            <w:pPr>
              <w:spacing w:after="0" w:line="240" w:lineRule="auto"/>
              <w:jc w:val="center"/>
              <w:rPr>
                <w:rFonts w:ascii="Times New Roman" w:hAnsi="Times New Roman"/>
                <w:color w:val="000000"/>
                <w:lang w:val="en-ID" w:eastAsia="en-ID"/>
              </w:rPr>
            </w:pPr>
            <w:proofErr w:type="spellStart"/>
            <w:r w:rsidRPr="006E7692">
              <w:rPr>
                <w:rFonts w:ascii="Times New Roman" w:hAnsi="Times New Roman"/>
                <w:color w:val="000000"/>
                <w:lang w:val="en-ID" w:eastAsia="en-ID"/>
              </w:rPr>
              <w:t>Hasbi</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6A4DEA92" w14:textId="77777777" w:rsidR="006E7692" w:rsidRPr="006E7692" w:rsidRDefault="006E7692" w:rsidP="006E7692">
            <w:pPr>
              <w:spacing w:after="0" w:line="240" w:lineRule="auto"/>
              <w:jc w:val="center"/>
              <w:rPr>
                <w:rFonts w:ascii="Times New Roman" w:hAnsi="Times New Roman"/>
                <w:color w:val="000000"/>
                <w:lang w:val="en-ID" w:eastAsia="en-ID"/>
              </w:rPr>
            </w:pPr>
            <w:r w:rsidRPr="006E7692">
              <w:rPr>
                <w:rFonts w:ascii="Times New Roman" w:hAnsi="Times New Roman"/>
                <w:color w:val="000000"/>
                <w:lang w:val="en-ID" w:eastAsia="en-ID"/>
              </w:rPr>
              <w:t>21</w:t>
            </w:r>
          </w:p>
        </w:tc>
      </w:tr>
      <w:tr w:rsidR="006E7692" w:rsidRPr="006E7692" w14:paraId="7CA26258" w14:textId="77777777" w:rsidTr="0007579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350BEA6" w14:textId="77777777" w:rsidR="006E7692" w:rsidRPr="006E7692" w:rsidRDefault="006E7692" w:rsidP="006E7692">
            <w:pPr>
              <w:spacing w:after="0" w:line="240" w:lineRule="auto"/>
              <w:rPr>
                <w:rFonts w:ascii="Times New Roman" w:hAnsi="Times New Roman"/>
                <w:color w:val="000000"/>
                <w:lang w:val="en-ID" w:eastAsia="en-ID"/>
              </w:rPr>
            </w:pPr>
            <w:r w:rsidRPr="006E7692">
              <w:rPr>
                <w:rFonts w:ascii="Times New Roman" w:hAnsi="Times New Roman"/>
                <w:color w:val="000000"/>
                <w:lang w:val="en-ID" w:eastAsia="en-ID"/>
              </w:rPr>
              <w:t>10</w:t>
            </w:r>
          </w:p>
        </w:tc>
        <w:tc>
          <w:tcPr>
            <w:tcW w:w="1300" w:type="dxa"/>
            <w:tcBorders>
              <w:top w:val="nil"/>
              <w:left w:val="nil"/>
              <w:bottom w:val="single" w:sz="4" w:space="0" w:color="auto"/>
              <w:right w:val="single" w:sz="4" w:space="0" w:color="auto"/>
            </w:tcBorders>
            <w:shd w:val="clear" w:color="auto" w:fill="auto"/>
            <w:noWrap/>
            <w:vAlign w:val="bottom"/>
            <w:hideMark/>
          </w:tcPr>
          <w:p w14:paraId="3BAEC34B" w14:textId="77777777" w:rsidR="006E7692" w:rsidRPr="006E7692" w:rsidRDefault="006E7692" w:rsidP="006E7692">
            <w:pPr>
              <w:spacing w:after="0" w:line="240" w:lineRule="auto"/>
              <w:jc w:val="center"/>
              <w:rPr>
                <w:rFonts w:ascii="Times New Roman" w:hAnsi="Times New Roman"/>
                <w:color w:val="000000"/>
                <w:lang w:val="en-ID" w:eastAsia="en-ID"/>
              </w:rPr>
            </w:pPr>
            <w:r w:rsidRPr="006E7692">
              <w:rPr>
                <w:rFonts w:ascii="Times New Roman" w:hAnsi="Times New Roman"/>
                <w:color w:val="000000"/>
                <w:lang w:val="en-ID" w:eastAsia="en-ID"/>
              </w:rPr>
              <w:t>Revan</w:t>
            </w:r>
          </w:p>
        </w:tc>
        <w:tc>
          <w:tcPr>
            <w:tcW w:w="1220" w:type="dxa"/>
            <w:tcBorders>
              <w:top w:val="nil"/>
              <w:left w:val="nil"/>
              <w:bottom w:val="single" w:sz="4" w:space="0" w:color="auto"/>
              <w:right w:val="single" w:sz="4" w:space="0" w:color="auto"/>
            </w:tcBorders>
            <w:shd w:val="clear" w:color="auto" w:fill="auto"/>
            <w:noWrap/>
            <w:vAlign w:val="bottom"/>
            <w:hideMark/>
          </w:tcPr>
          <w:p w14:paraId="3A86D7AF" w14:textId="77777777" w:rsidR="006E7692" w:rsidRPr="006E7692" w:rsidRDefault="006E7692" w:rsidP="006E7692">
            <w:pPr>
              <w:spacing w:after="0" w:line="240" w:lineRule="auto"/>
              <w:jc w:val="center"/>
              <w:rPr>
                <w:rFonts w:ascii="Times New Roman" w:hAnsi="Times New Roman"/>
                <w:color w:val="000000"/>
                <w:lang w:val="en-ID" w:eastAsia="en-ID"/>
              </w:rPr>
            </w:pPr>
            <w:r w:rsidRPr="006E7692">
              <w:rPr>
                <w:rFonts w:ascii="Times New Roman" w:hAnsi="Times New Roman"/>
                <w:color w:val="000000"/>
                <w:lang w:val="en-ID" w:eastAsia="en-ID"/>
              </w:rPr>
              <w:t>AB</w:t>
            </w:r>
          </w:p>
        </w:tc>
        <w:tc>
          <w:tcPr>
            <w:tcW w:w="1180" w:type="dxa"/>
            <w:tcBorders>
              <w:top w:val="nil"/>
              <w:left w:val="nil"/>
              <w:bottom w:val="single" w:sz="4" w:space="0" w:color="auto"/>
              <w:right w:val="single" w:sz="4" w:space="0" w:color="auto"/>
            </w:tcBorders>
            <w:shd w:val="clear" w:color="auto" w:fill="auto"/>
            <w:noWrap/>
            <w:vAlign w:val="bottom"/>
            <w:hideMark/>
          </w:tcPr>
          <w:p w14:paraId="620D1A55" w14:textId="77777777" w:rsidR="006E7692" w:rsidRPr="006E7692" w:rsidRDefault="006E7692" w:rsidP="006E7692">
            <w:pPr>
              <w:spacing w:after="0" w:line="240" w:lineRule="auto"/>
              <w:jc w:val="center"/>
              <w:rPr>
                <w:rFonts w:ascii="Times New Roman" w:hAnsi="Times New Roman"/>
                <w:color w:val="000000"/>
                <w:lang w:val="en-ID" w:eastAsia="en-ID"/>
              </w:rPr>
            </w:pPr>
            <w:r w:rsidRPr="006E7692">
              <w:rPr>
                <w:rFonts w:ascii="Times New Roman" w:hAnsi="Times New Roman"/>
                <w:color w:val="000000"/>
                <w:lang w:val="en-ID" w:eastAsia="en-ID"/>
              </w:rPr>
              <w:t>4</w:t>
            </w:r>
          </w:p>
        </w:tc>
        <w:tc>
          <w:tcPr>
            <w:tcW w:w="590" w:type="dxa"/>
            <w:tcBorders>
              <w:top w:val="nil"/>
              <w:left w:val="nil"/>
              <w:bottom w:val="single" w:sz="4" w:space="0" w:color="auto"/>
              <w:right w:val="single" w:sz="4" w:space="0" w:color="auto"/>
            </w:tcBorders>
            <w:shd w:val="clear" w:color="auto" w:fill="auto"/>
            <w:noWrap/>
            <w:vAlign w:val="bottom"/>
            <w:hideMark/>
          </w:tcPr>
          <w:p w14:paraId="2BB80CD7" w14:textId="77777777" w:rsidR="006E7692" w:rsidRPr="006E7692" w:rsidRDefault="006E7692" w:rsidP="006E7692">
            <w:pPr>
              <w:spacing w:after="0" w:line="240" w:lineRule="auto"/>
              <w:rPr>
                <w:rFonts w:ascii="Times New Roman" w:hAnsi="Times New Roman"/>
                <w:color w:val="000000"/>
                <w:lang w:val="en-ID" w:eastAsia="en-ID"/>
              </w:rPr>
            </w:pPr>
            <w:r w:rsidRPr="006E7692">
              <w:rPr>
                <w:rFonts w:ascii="Times New Roman" w:hAnsi="Times New Roman"/>
                <w:color w:val="000000"/>
                <w:lang w:val="en-ID" w:eastAsia="en-ID"/>
              </w:rPr>
              <w:t>L</w:t>
            </w:r>
          </w:p>
        </w:tc>
        <w:tc>
          <w:tcPr>
            <w:tcW w:w="1240" w:type="dxa"/>
            <w:tcBorders>
              <w:top w:val="nil"/>
              <w:left w:val="nil"/>
              <w:bottom w:val="single" w:sz="4" w:space="0" w:color="auto"/>
              <w:right w:val="single" w:sz="4" w:space="0" w:color="auto"/>
            </w:tcBorders>
            <w:shd w:val="clear" w:color="auto" w:fill="auto"/>
            <w:noWrap/>
            <w:vAlign w:val="bottom"/>
            <w:hideMark/>
          </w:tcPr>
          <w:p w14:paraId="4ED16567" w14:textId="77777777" w:rsidR="006E7692" w:rsidRPr="006E7692" w:rsidRDefault="006E7692" w:rsidP="006E7692">
            <w:pPr>
              <w:spacing w:after="0" w:line="240" w:lineRule="auto"/>
              <w:jc w:val="center"/>
              <w:rPr>
                <w:rFonts w:ascii="Times New Roman" w:hAnsi="Times New Roman"/>
                <w:color w:val="000000"/>
                <w:lang w:val="en-ID" w:eastAsia="en-ID"/>
              </w:rPr>
            </w:pPr>
            <w:proofErr w:type="spellStart"/>
            <w:r w:rsidRPr="006E7692">
              <w:rPr>
                <w:rFonts w:ascii="Times New Roman" w:hAnsi="Times New Roman"/>
                <w:color w:val="000000"/>
                <w:lang w:val="en-ID" w:eastAsia="en-ID"/>
              </w:rPr>
              <w:t>Sahrul</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522BFD54" w14:textId="77777777" w:rsidR="006E7692" w:rsidRPr="006E7692" w:rsidRDefault="006E7692" w:rsidP="006E7692">
            <w:pPr>
              <w:spacing w:after="0" w:line="240" w:lineRule="auto"/>
              <w:jc w:val="center"/>
              <w:rPr>
                <w:rFonts w:ascii="Times New Roman" w:hAnsi="Times New Roman"/>
                <w:color w:val="000000"/>
                <w:lang w:val="en-ID" w:eastAsia="en-ID"/>
              </w:rPr>
            </w:pPr>
            <w:r w:rsidRPr="006E7692">
              <w:rPr>
                <w:rFonts w:ascii="Times New Roman" w:hAnsi="Times New Roman"/>
                <w:color w:val="000000"/>
                <w:lang w:val="en-ID" w:eastAsia="en-ID"/>
              </w:rPr>
              <w:t>22</w:t>
            </w:r>
          </w:p>
        </w:tc>
      </w:tr>
    </w:tbl>
    <w:p w14:paraId="7CA3BA35" w14:textId="77777777" w:rsidR="006E7692" w:rsidRDefault="006E7692" w:rsidP="006E7692">
      <w:pPr>
        <w:pStyle w:val="BodyText"/>
        <w:ind w:left="284" w:firstLine="709"/>
      </w:pPr>
    </w:p>
    <w:p w14:paraId="302B875B" w14:textId="12D685EA" w:rsidR="006E7692" w:rsidRPr="006E7692" w:rsidRDefault="006E7692" w:rsidP="004259D2">
      <w:pPr>
        <w:pStyle w:val="BodyText"/>
        <w:ind w:firstLine="567"/>
        <w:jc w:val="both"/>
        <w:rPr>
          <w:rFonts w:ascii="Times New Roman" w:hAnsi="Times New Roman" w:cs="Times New Roman"/>
        </w:rPr>
      </w:pPr>
      <w:r w:rsidRPr="006E7692">
        <w:rPr>
          <w:rFonts w:ascii="Times New Roman" w:hAnsi="Times New Roman" w:cs="Times New Roman"/>
        </w:rPr>
        <w:t xml:space="preserve">Dari </w:t>
      </w:r>
      <w:proofErr w:type="spellStart"/>
      <w:r w:rsidRPr="006E7692">
        <w:rPr>
          <w:rFonts w:ascii="Times New Roman" w:hAnsi="Times New Roman" w:cs="Times New Roman"/>
        </w:rPr>
        <w:t>tabel</w:t>
      </w:r>
      <w:proofErr w:type="spellEnd"/>
      <w:r w:rsidRPr="006E7692">
        <w:rPr>
          <w:rFonts w:ascii="Times New Roman" w:hAnsi="Times New Roman" w:cs="Times New Roman"/>
        </w:rPr>
        <w:t xml:space="preserve"> 1 </w:t>
      </w:r>
      <w:proofErr w:type="spellStart"/>
      <w:r w:rsidRPr="006E7692">
        <w:rPr>
          <w:rFonts w:ascii="Times New Roman" w:hAnsi="Times New Roman" w:cs="Times New Roman"/>
        </w:rPr>
        <w:t>anak</w:t>
      </w:r>
      <w:proofErr w:type="spellEnd"/>
      <w:r w:rsidRPr="006E7692">
        <w:rPr>
          <w:rFonts w:ascii="Times New Roman" w:hAnsi="Times New Roman" w:cs="Times New Roman"/>
        </w:rPr>
        <w:t xml:space="preserve"> yang </w:t>
      </w:r>
      <w:proofErr w:type="spellStart"/>
      <w:r w:rsidRPr="006E7692">
        <w:rPr>
          <w:rFonts w:ascii="Times New Roman" w:hAnsi="Times New Roman" w:cs="Times New Roman"/>
        </w:rPr>
        <w:t>bergolongan</w:t>
      </w:r>
      <w:proofErr w:type="spellEnd"/>
      <w:r w:rsidRPr="006E7692">
        <w:rPr>
          <w:rFonts w:ascii="Times New Roman" w:hAnsi="Times New Roman" w:cs="Times New Roman"/>
        </w:rPr>
        <w:t xml:space="preserve"> </w:t>
      </w:r>
      <w:proofErr w:type="spellStart"/>
      <w:r w:rsidRPr="006E7692">
        <w:rPr>
          <w:rFonts w:ascii="Times New Roman" w:hAnsi="Times New Roman" w:cs="Times New Roman"/>
        </w:rPr>
        <w:t>darah</w:t>
      </w:r>
      <w:proofErr w:type="spellEnd"/>
      <w:r w:rsidRPr="006E7692">
        <w:rPr>
          <w:rFonts w:ascii="Times New Roman" w:hAnsi="Times New Roman" w:cs="Times New Roman"/>
        </w:rPr>
        <w:t xml:space="preserve"> O </w:t>
      </w:r>
      <w:proofErr w:type="spellStart"/>
      <w:r w:rsidRPr="006E7692">
        <w:rPr>
          <w:rFonts w:ascii="Times New Roman" w:hAnsi="Times New Roman" w:cs="Times New Roman"/>
        </w:rPr>
        <w:t>yaitu</w:t>
      </w:r>
      <w:proofErr w:type="spellEnd"/>
      <w:r w:rsidRPr="006E7692">
        <w:rPr>
          <w:rFonts w:ascii="Times New Roman" w:hAnsi="Times New Roman" w:cs="Times New Roman"/>
        </w:rPr>
        <w:t xml:space="preserve"> </w:t>
      </w:r>
      <w:proofErr w:type="spellStart"/>
      <w:r w:rsidRPr="006E7692">
        <w:rPr>
          <w:rFonts w:ascii="Times New Roman" w:hAnsi="Times New Roman" w:cs="Times New Roman"/>
        </w:rPr>
        <w:t>Aisyah</w:t>
      </w:r>
      <w:proofErr w:type="spellEnd"/>
      <w:r w:rsidRPr="006E7692">
        <w:rPr>
          <w:rFonts w:ascii="Times New Roman" w:hAnsi="Times New Roman" w:cs="Times New Roman"/>
        </w:rPr>
        <w:t xml:space="preserve">, Flo </w:t>
      </w:r>
      <w:proofErr w:type="spellStart"/>
      <w:r w:rsidRPr="006E7692">
        <w:rPr>
          <w:rFonts w:ascii="Times New Roman" w:hAnsi="Times New Roman" w:cs="Times New Roman"/>
        </w:rPr>
        <w:t>Efelin</w:t>
      </w:r>
      <w:proofErr w:type="spellEnd"/>
      <w:r w:rsidRPr="006E7692">
        <w:rPr>
          <w:rFonts w:ascii="Times New Roman" w:hAnsi="Times New Roman" w:cs="Times New Roman"/>
        </w:rPr>
        <w:t xml:space="preserve">, Nizam, </w:t>
      </w:r>
      <w:proofErr w:type="spellStart"/>
      <w:r w:rsidRPr="006E7692">
        <w:rPr>
          <w:rFonts w:ascii="Times New Roman" w:hAnsi="Times New Roman" w:cs="Times New Roman"/>
        </w:rPr>
        <w:t>Miftahul</w:t>
      </w:r>
      <w:proofErr w:type="spellEnd"/>
      <w:r w:rsidRPr="006E7692">
        <w:rPr>
          <w:rFonts w:ascii="Times New Roman" w:hAnsi="Times New Roman" w:cs="Times New Roman"/>
        </w:rPr>
        <w:t xml:space="preserve">, dan </w:t>
      </w:r>
      <w:proofErr w:type="spellStart"/>
      <w:r w:rsidRPr="006E7692">
        <w:rPr>
          <w:rFonts w:ascii="Times New Roman" w:hAnsi="Times New Roman" w:cs="Times New Roman"/>
        </w:rPr>
        <w:t>Fildzah</w:t>
      </w:r>
      <w:proofErr w:type="spellEnd"/>
      <w:r w:rsidRPr="006E7692">
        <w:rPr>
          <w:rFonts w:ascii="Times New Roman" w:hAnsi="Times New Roman" w:cs="Times New Roman"/>
        </w:rPr>
        <w:t xml:space="preserve"> </w:t>
      </w:r>
      <w:proofErr w:type="spellStart"/>
      <w:r w:rsidRPr="006E7692">
        <w:rPr>
          <w:rFonts w:ascii="Times New Roman" w:hAnsi="Times New Roman" w:cs="Times New Roman"/>
        </w:rPr>
        <w:t>dengan</w:t>
      </w:r>
      <w:proofErr w:type="spellEnd"/>
      <w:r w:rsidRPr="006E7692">
        <w:rPr>
          <w:rFonts w:ascii="Times New Roman" w:hAnsi="Times New Roman" w:cs="Times New Roman"/>
        </w:rPr>
        <w:t xml:space="preserve"> </w:t>
      </w:r>
      <w:proofErr w:type="spellStart"/>
      <w:r w:rsidRPr="006E7692">
        <w:rPr>
          <w:rFonts w:ascii="Times New Roman" w:hAnsi="Times New Roman" w:cs="Times New Roman"/>
        </w:rPr>
        <w:t>usia</w:t>
      </w:r>
      <w:proofErr w:type="spellEnd"/>
      <w:r w:rsidRPr="006E7692">
        <w:rPr>
          <w:rFonts w:ascii="Times New Roman" w:hAnsi="Times New Roman" w:cs="Times New Roman"/>
        </w:rPr>
        <w:t xml:space="preserve"> yang </w:t>
      </w:r>
      <w:proofErr w:type="spellStart"/>
      <w:r w:rsidRPr="006E7692">
        <w:rPr>
          <w:rFonts w:ascii="Times New Roman" w:hAnsi="Times New Roman" w:cs="Times New Roman"/>
        </w:rPr>
        <w:t>berbeda</w:t>
      </w:r>
      <w:proofErr w:type="spellEnd"/>
      <w:r w:rsidRPr="006E7692">
        <w:rPr>
          <w:rFonts w:ascii="Times New Roman" w:hAnsi="Times New Roman" w:cs="Times New Roman"/>
        </w:rPr>
        <w:t xml:space="preserve"> </w:t>
      </w:r>
      <w:proofErr w:type="spellStart"/>
      <w:r w:rsidRPr="006E7692">
        <w:rPr>
          <w:rFonts w:ascii="Times New Roman" w:hAnsi="Times New Roman" w:cs="Times New Roman"/>
        </w:rPr>
        <w:t>memiliki</w:t>
      </w:r>
      <w:proofErr w:type="spellEnd"/>
      <w:r w:rsidRPr="006E7692">
        <w:rPr>
          <w:rFonts w:ascii="Times New Roman" w:hAnsi="Times New Roman" w:cs="Times New Roman"/>
        </w:rPr>
        <w:t xml:space="preserve"> BB yang </w:t>
      </w:r>
      <w:proofErr w:type="spellStart"/>
      <w:r w:rsidRPr="006E7692">
        <w:rPr>
          <w:rFonts w:ascii="Times New Roman" w:hAnsi="Times New Roman" w:cs="Times New Roman"/>
        </w:rPr>
        <w:t>berbeda-beda</w:t>
      </w:r>
      <w:proofErr w:type="spellEnd"/>
      <w:r w:rsidRPr="006E7692">
        <w:rPr>
          <w:rFonts w:ascii="Times New Roman" w:hAnsi="Times New Roman" w:cs="Times New Roman"/>
        </w:rPr>
        <w:t xml:space="preserve">. </w:t>
      </w:r>
      <w:proofErr w:type="spellStart"/>
      <w:r w:rsidRPr="006E7692">
        <w:rPr>
          <w:rFonts w:ascii="Times New Roman" w:hAnsi="Times New Roman" w:cs="Times New Roman"/>
        </w:rPr>
        <w:t>Sedangkan</w:t>
      </w:r>
      <w:proofErr w:type="spellEnd"/>
      <w:r w:rsidRPr="006E7692">
        <w:rPr>
          <w:rFonts w:ascii="Times New Roman" w:hAnsi="Times New Roman" w:cs="Times New Roman"/>
        </w:rPr>
        <w:t xml:space="preserve"> </w:t>
      </w:r>
      <w:proofErr w:type="spellStart"/>
      <w:r w:rsidRPr="006E7692">
        <w:rPr>
          <w:rFonts w:ascii="Times New Roman" w:hAnsi="Times New Roman" w:cs="Times New Roman"/>
        </w:rPr>
        <w:t>Miftahul</w:t>
      </w:r>
      <w:proofErr w:type="spellEnd"/>
      <w:r w:rsidRPr="006E7692">
        <w:rPr>
          <w:rFonts w:ascii="Times New Roman" w:hAnsi="Times New Roman" w:cs="Times New Roman"/>
        </w:rPr>
        <w:t xml:space="preserve"> dan </w:t>
      </w:r>
      <w:proofErr w:type="spellStart"/>
      <w:r w:rsidRPr="006E7692">
        <w:rPr>
          <w:rFonts w:ascii="Times New Roman" w:hAnsi="Times New Roman" w:cs="Times New Roman"/>
        </w:rPr>
        <w:t>Fildzah</w:t>
      </w:r>
      <w:proofErr w:type="spellEnd"/>
      <w:r w:rsidRPr="006E7692">
        <w:rPr>
          <w:rFonts w:ascii="Times New Roman" w:hAnsi="Times New Roman" w:cs="Times New Roman"/>
        </w:rPr>
        <w:t xml:space="preserve"> yang </w:t>
      </w:r>
      <w:proofErr w:type="spellStart"/>
      <w:r w:rsidRPr="006E7692">
        <w:rPr>
          <w:rFonts w:ascii="Times New Roman" w:hAnsi="Times New Roman" w:cs="Times New Roman"/>
        </w:rPr>
        <w:t>memeiliki</w:t>
      </w:r>
      <w:proofErr w:type="spellEnd"/>
      <w:r w:rsidRPr="006E7692">
        <w:rPr>
          <w:rFonts w:ascii="Times New Roman" w:hAnsi="Times New Roman" w:cs="Times New Roman"/>
        </w:rPr>
        <w:t xml:space="preserve"> </w:t>
      </w:r>
      <w:proofErr w:type="spellStart"/>
      <w:r w:rsidRPr="006E7692">
        <w:rPr>
          <w:rFonts w:ascii="Times New Roman" w:hAnsi="Times New Roman" w:cs="Times New Roman"/>
        </w:rPr>
        <w:t>golongan</w:t>
      </w:r>
      <w:proofErr w:type="spellEnd"/>
      <w:r w:rsidRPr="006E7692">
        <w:rPr>
          <w:rFonts w:ascii="Times New Roman" w:hAnsi="Times New Roman" w:cs="Times New Roman"/>
        </w:rPr>
        <w:t xml:space="preserve"> </w:t>
      </w:r>
      <w:proofErr w:type="spellStart"/>
      <w:r w:rsidRPr="006E7692">
        <w:rPr>
          <w:rFonts w:ascii="Times New Roman" w:hAnsi="Times New Roman" w:cs="Times New Roman"/>
        </w:rPr>
        <w:t>darah</w:t>
      </w:r>
      <w:proofErr w:type="spellEnd"/>
      <w:r w:rsidRPr="006E7692">
        <w:rPr>
          <w:rFonts w:ascii="Times New Roman" w:hAnsi="Times New Roman" w:cs="Times New Roman"/>
        </w:rPr>
        <w:t xml:space="preserve"> dan </w:t>
      </w:r>
      <w:proofErr w:type="spellStart"/>
      <w:r w:rsidRPr="006E7692">
        <w:rPr>
          <w:rFonts w:ascii="Times New Roman" w:hAnsi="Times New Roman" w:cs="Times New Roman"/>
        </w:rPr>
        <w:t>usia</w:t>
      </w:r>
      <w:proofErr w:type="spellEnd"/>
      <w:r w:rsidRPr="006E7692">
        <w:rPr>
          <w:rFonts w:ascii="Times New Roman" w:hAnsi="Times New Roman" w:cs="Times New Roman"/>
        </w:rPr>
        <w:t xml:space="preserve"> </w:t>
      </w:r>
      <w:proofErr w:type="spellStart"/>
      <w:r w:rsidRPr="006E7692">
        <w:rPr>
          <w:rFonts w:ascii="Times New Roman" w:hAnsi="Times New Roman" w:cs="Times New Roman"/>
        </w:rPr>
        <w:t>sama</w:t>
      </w:r>
      <w:proofErr w:type="spellEnd"/>
      <w:r w:rsidRPr="006E7692">
        <w:rPr>
          <w:rFonts w:ascii="Times New Roman" w:hAnsi="Times New Roman" w:cs="Times New Roman"/>
        </w:rPr>
        <w:t xml:space="preserve"> </w:t>
      </w:r>
      <w:proofErr w:type="spellStart"/>
      <w:r w:rsidRPr="006E7692">
        <w:rPr>
          <w:rFonts w:ascii="Times New Roman" w:hAnsi="Times New Roman" w:cs="Times New Roman"/>
        </w:rPr>
        <w:t>namun</w:t>
      </w:r>
      <w:proofErr w:type="spellEnd"/>
      <w:r w:rsidRPr="006E7692">
        <w:rPr>
          <w:rFonts w:ascii="Times New Roman" w:hAnsi="Times New Roman" w:cs="Times New Roman"/>
        </w:rPr>
        <w:t xml:space="preserve"> BB </w:t>
      </w:r>
      <w:proofErr w:type="spellStart"/>
      <w:r w:rsidRPr="006E7692">
        <w:rPr>
          <w:rFonts w:ascii="Times New Roman" w:hAnsi="Times New Roman" w:cs="Times New Roman"/>
        </w:rPr>
        <w:t>nya</w:t>
      </w:r>
      <w:proofErr w:type="spellEnd"/>
      <w:r w:rsidRPr="006E7692">
        <w:rPr>
          <w:rFonts w:ascii="Times New Roman" w:hAnsi="Times New Roman" w:cs="Times New Roman"/>
        </w:rPr>
        <w:t xml:space="preserve"> </w:t>
      </w:r>
      <w:proofErr w:type="spellStart"/>
      <w:r w:rsidRPr="006E7692">
        <w:rPr>
          <w:rFonts w:ascii="Times New Roman" w:hAnsi="Times New Roman" w:cs="Times New Roman"/>
        </w:rPr>
        <w:t>berbeda</w:t>
      </w:r>
      <w:proofErr w:type="spellEnd"/>
      <w:r w:rsidRPr="006E7692">
        <w:rPr>
          <w:rFonts w:ascii="Times New Roman" w:hAnsi="Times New Roman" w:cs="Times New Roman"/>
        </w:rPr>
        <w:t xml:space="preserve">. </w:t>
      </w:r>
      <w:proofErr w:type="spellStart"/>
      <w:r w:rsidRPr="006E7692">
        <w:rPr>
          <w:rFonts w:ascii="Times New Roman" w:hAnsi="Times New Roman" w:cs="Times New Roman"/>
        </w:rPr>
        <w:t>Selanjutnya</w:t>
      </w:r>
      <w:proofErr w:type="spellEnd"/>
      <w:r w:rsidRPr="006E7692">
        <w:rPr>
          <w:rFonts w:ascii="Times New Roman" w:hAnsi="Times New Roman" w:cs="Times New Roman"/>
        </w:rPr>
        <w:t xml:space="preserve"> </w:t>
      </w:r>
      <w:proofErr w:type="spellStart"/>
      <w:r w:rsidRPr="006E7692">
        <w:rPr>
          <w:rFonts w:ascii="Times New Roman" w:hAnsi="Times New Roman" w:cs="Times New Roman"/>
        </w:rPr>
        <w:t>Hosyara</w:t>
      </w:r>
      <w:proofErr w:type="spellEnd"/>
      <w:r w:rsidRPr="006E7692">
        <w:rPr>
          <w:rFonts w:ascii="Times New Roman" w:hAnsi="Times New Roman" w:cs="Times New Roman"/>
        </w:rPr>
        <w:t xml:space="preserve"> dan Revan </w:t>
      </w:r>
      <w:proofErr w:type="spellStart"/>
      <w:r w:rsidRPr="006E7692">
        <w:rPr>
          <w:rFonts w:ascii="Times New Roman" w:hAnsi="Times New Roman" w:cs="Times New Roman"/>
        </w:rPr>
        <w:t>dengan</w:t>
      </w:r>
      <w:proofErr w:type="spellEnd"/>
      <w:r w:rsidRPr="006E7692">
        <w:rPr>
          <w:rFonts w:ascii="Times New Roman" w:hAnsi="Times New Roman" w:cs="Times New Roman"/>
        </w:rPr>
        <w:t xml:space="preserve"> </w:t>
      </w:r>
      <w:proofErr w:type="spellStart"/>
      <w:r w:rsidRPr="006E7692">
        <w:rPr>
          <w:rFonts w:ascii="Times New Roman" w:hAnsi="Times New Roman" w:cs="Times New Roman"/>
        </w:rPr>
        <w:t>golongan</w:t>
      </w:r>
      <w:proofErr w:type="spellEnd"/>
      <w:r w:rsidRPr="006E7692">
        <w:rPr>
          <w:rFonts w:ascii="Times New Roman" w:hAnsi="Times New Roman" w:cs="Times New Roman"/>
        </w:rPr>
        <w:t xml:space="preserve"> </w:t>
      </w:r>
      <w:proofErr w:type="spellStart"/>
      <w:r w:rsidRPr="006E7692">
        <w:rPr>
          <w:rFonts w:ascii="Times New Roman" w:hAnsi="Times New Roman" w:cs="Times New Roman"/>
        </w:rPr>
        <w:t>darah</w:t>
      </w:r>
      <w:proofErr w:type="spellEnd"/>
      <w:r w:rsidRPr="006E7692">
        <w:rPr>
          <w:rFonts w:ascii="Times New Roman" w:hAnsi="Times New Roman" w:cs="Times New Roman"/>
        </w:rPr>
        <w:t xml:space="preserve"> AB dan </w:t>
      </w:r>
      <w:proofErr w:type="spellStart"/>
      <w:r w:rsidRPr="006E7692">
        <w:rPr>
          <w:rFonts w:ascii="Times New Roman" w:hAnsi="Times New Roman" w:cs="Times New Roman"/>
        </w:rPr>
        <w:t>usia</w:t>
      </w:r>
      <w:proofErr w:type="spellEnd"/>
      <w:r w:rsidRPr="006E7692">
        <w:rPr>
          <w:rFonts w:ascii="Times New Roman" w:hAnsi="Times New Roman" w:cs="Times New Roman"/>
        </w:rPr>
        <w:t xml:space="preserve"> </w:t>
      </w:r>
      <w:proofErr w:type="spellStart"/>
      <w:r w:rsidRPr="006E7692">
        <w:rPr>
          <w:rFonts w:ascii="Times New Roman" w:hAnsi="Times New Roman" w:cs="Times New Roman"/>
        </w:rPr>
        <w:t>sama</w:t>
      </w:r>
      <w:proofErr w:type="spellEnd"/>
      <w:r w:rsidRPr="006E7692">
        <w:rPr>
          <w:rFonts w:ascii="Times New Roman" w:hAnsi="Times New Roman" w:cs="Times New Roman"/>
        </w:rPr>
        <w:t xml:space="preserve"> – </w:t>
      </w:r>
      <w:proofErr w:type="spellStart"/>
      <w:r w:rsidRPr="006E7692">
        <w:rPr>
          <w:rFonts w:ascii="Times New Roman" w:hAnsi="Times New Roman" w:cs="Times New Roman"/>
        </w:rPr>
        <w:t>sama</w:t>
      </w:r>
      <w:proofErr w:type="spellEnd"/>
      <w:r w:rsidRPr="006E7692">
        <w:rPr>
          <w:rFonts w:ascii="Times New Roman" w:hAnsi="Times New Roman" w:cs="Times New Roman"/>
        </w:rPr>
        <w:t xml:space="preserve"> </w:t>
      </w:r>
      <w:proofErr w:type="spellStart"/>
      <w:r w:rsidRPr="006E7692">
        <w:rPr>
          <w:rFonts w:ascii="Times New Roman" w:hAnsi="Times New Roman" w:cs="Times New Roman"/>
        </w:rPr>
        <w:t>berusia</w:t>
      </w:r>
      <w:proofErr w:type="spellEnd"/>
      <w:r w:rsidRPr="006E7692">
        <w:rPr>
          <w:rFonts w:ascii="Times New Roman" w:hAnsi="Times New Roman" w:cs="Times New Roman"/>
        </w:rPr>
        <w:t xml:space="preserve"> 4 </w:t>
      </w:r>
      <w:proofErr w:type="spellStart"/>
      <w:r w:rsidRPr="006E7692">
        <w:rPr>
          <w:rFonts w:ascii="Times New Roman" w:hAnsi="Times New Roman" w:cs="Times New Roman"/>
        </w:rPr>
        <w:t>tahun</w:t>
      </w:r>
      <w:proofErr w:type="spellEnd"/>
      <w:r w:rsidRPr="006E7692">
        <w:rPr>
          <w:rFonts w:ascii="Times New Roman" w:hAnsi="Times New Roman" w:cs="Times New Roman"/>
        </w:rPr>
        <w:t xml:space="preserve"> </w:t>
      </w:r>
      <w:proofErr w:type="spellStart"/>
      <w:r w:rsidRPr="006E7692">
        <w:rPr>
          <w:rFonts w:ascii="Times New Roman" w:hAnsi="Times New Roman" w:cs="Times New Roman"/>
        </w:rPr>
        <w:t>memiliki</w:t>
      </w:r>
      <w:proofErr w:type="spellEnd"/>
      <w:r w:rsidRPr="006E7692">
        <w:rPr>
          <w:rFonts w:ascii="Times New Roman" w:hAnsi="Times New Roman" w:cs="Times New Roman"/>
        </w:rPr>
        <w:t xml:space="preserve"> BB yang </w:t>
      </w:r>
      <w:proofErr w:type="spellStart"/>
      <w:r w:rsidRPr="006E7692">
        <w:rPr>
          <w:rFonts w:ascii="Times New Roman" w:hAnsi="Times New Roman" w:cs="Times New Roman"/>
        </w:rPr>
        <w:t>berbeda</w:t>
      </w:r>
      <w:proofErr w:type="spellEnd"/>
      <w:r w:rsidRPr="006E7692">
        <w:rPr>
          <w:rFonts w:ascii="Times New Roman" w:hAnsi="Times New Roman" w:cs="Times New Roman"/>
        </w:rPr>
        <w:t xml:space="preserve"> pula. Dari </w:t>
      </w:r>
      <w:proofErr w:type="spellStart"/>
      <w:r w:rsidRPr="006E7692">
        <w:rPr>
          <w:rFonts w:ascii="Times New Roman" w:hAnsi="Times New Roman" w:cs="Times New Roman"/>
        </w:rPr>
        <w:t>penjelasan</w:t>
      </w:r>
      <w:proofErr w:type="spellEnd"/>
      <w:r w:rsidRPr="006E7692">
        <w:rPr>
          <w:rFonts w:ascii="Times New Roman" w:hAnsi="Times New Roman" w:cs="Times New Roman"/>
        </w:rPr>
        <w:t xml:space="preserve"> table </w:t>
      </w:r>
      <w:proofErr w:type="spellStart"/>
      <w:r w:rsidRPr="006E7692">
        <w:rPr>
          <w:rFonts w:ascii="Times New Roman" w:hAnsi="Times New Roman" w:cs="Times New Roman"/>
        </w:rPr>
        <w:t>tersebut</w:t>
      </w:r>
      <w:proofErr w:type="spellEnd"/>
      <w:r w:rsidRPr="006E7692">
        <w:rPr>
          <w:rFonts w:ascii="Times New Roman" w:hAnsi="Times New Roman" w:cs="Times New Roman"/>
        </w:rPr>
        <w:t xml:space="preserve"> </w:t>
      </w:r>
      <w:proofErr w:type="spellStart"/>
      <w:r w:rsidRPr="006E7692">
        <w:rPr>
          <w:rFonts w:ascii="Times New Roman" w:hAnsi="Times New Roman" w:cs="Times New Roman"/>
        </w:rPr>
        <w:t>dapat</w:t>
      </w:r>
      <w:proofErr w:type="spellEnd"/>
      <w:r w:rsidRPr="006E7692">
        <w:rPr>
          <w:rFonts w:ascii="Times New Roman" w:hAnsi="Times New Roman" w:cs="Times New Roman"/>
        </w:rPr>
        <w:t xml:space="preserve"> </w:t>
      </w:r>
      <w:proofErr w:type="spellStart"/>
      <w:r w:rsidRPr="006E7692">
        <w:rPr>
          <w:rFonts w:ascii="Times New Roman" w:hAnsi="Times New Roman" w:cs="Times New Roman"/>
        </w:rPr>
        <w:t>diambil</w:t>
      </w:r>
      <w:proofErr w:type="spellEnd"/>
      <w:r w:rsidRPr="006E7692">
        <w:rPr>
          <w:rFonts w:ascii="Times New Roman" w:hAnsi="Times New Roman" w:cs="Times New Roman"/>
        </w:rPr>
        <w:t xml:space="preserve"> </w:t>
      </w:r>
      <w:proofErr w:type="spellStart"/>
      <w:r w:rsidRPr="006E7692">
        <w:rPr>
          <w:rFonts w:ascii="Times New Roman" w:hAnsi="Times New Roman" w:cs="Times New Roman"/>
        </w:rPr>
        <w:t>kesimpulan</w:t>
      </w:r>
      <w:proofErr w:type="spellEnd"/>
      <w:r w:rsidRPr="006E7692">
        <w:rPr>
          <w:rFonts w:ascii="Times New Roman" w:hAnsi="Times New Roman" w:cs="Times New Roman"/>
        </w:rPr>
        <w:t xml:space="preserve"> </w:t>
      </w:r>
      <w:proofErr w:type="spellStart"/>
      <w:r w:rsidRPr="006E7692">
        <w:rPr>
          <w:rFonts w:ascii="Times New Roman" w:hAnsi="Times New Roman" w:cs="Times New Roman"/>
        </w:rPr>
        <w:t>bahwa</w:t>
      </w:r>
      <w:proofErr w:type="spellEnd"/>
      <w:r w:rsidRPr="006E7692">
        <w:rPr>
          <w:rFonts w:ascii="Times New Roman" w:hAnsi="Times New Roman" w:cs="Times New Roman"/>
        </w:rPr>
        <w:t xml:space="preserve"> BB </w:t>
      </w:r>
      <w:proofErr w:type="spellStart"/>
      <w:r w:rsidRPr="006E7692">
        <w:rPr>
          <w:rFonts w:ascii="Times New Roman" w:hAnsi="Times New Roman" w:cs="Times New Roman"/>
        </w:rPr>
        <w:t>anak</w:t>
      </w:r>
      <w:proofErr w:type="spellEnd"/>
      <w:r w:rsidRPr="006E7692">
        <w:rPr>
          <w:rFonts w:ascii="Times New Roman" w:hAnsi="Times New Roman" w:cs="Times New Roman"/>
        </w:rPr>
        <w:t xml:space="preserve"> </w:t>
      </w:r>
      <w:r w:rsidR="004259D2">
        <w:rPr>
          <w:rFonts w:ascii="Times New Roman" w:hAnsi="Times New Roman" w:cs="Times New Roman"/>
          <w:lang w:val="id-ID"/>
        </w:rPr>
        <w:t>dapat</w:t>
      </w:r>
      <w:r w:rsidRPr="006E7692">
        <w:rPr>
          <w:rFonts w:ascii="Times New Roman" w:hAnsi="Times New Roman" w:cs="Times New Roman"/>
        </w:rPr>
        <w:t xml:space="preserve"> </w:t>
      </w:r>
      <w:proofErr w:type="spellStart"/>
      <w:r w:rsidRPr="006E7692">
        <w:rPr>
          <w:rFonts w:ascii="Times New Roman" w:hAnsi="Times New Roman" w:cs="Times New Roman"/>
        </w:rPr>
        <w:t>saja</w:t>
      </w:r>
      <w:proofErr w:type="spellEnd"/>
      <w:r w:rsidRPr="006E7692">
        <w:rPr>
          <w:rFonts w:ascii="Times New Roman" w:hAnsi="Times New Roman" w:cs="Times New Roman"/>
        </w:rPr>
        <w:t xml:space="preserve"> </w:t>
      </w:r>
      <w:proofErr w:type="spellStart"/>
      <w:r w:rsidRPr="006E7692">
        <w:rPr>
          <w:rFonts w:ascii="Times New Roman" w:hAnsi="Times New Roman" w:cs="Times New Roman"/>
        </w:rPr>
        <w:t>berbeda</w:t>
      </w:r>
      <w:proofErr w:type="spellEnd"/>
      <w:r w:rsidRPr="006E7692">
        <w:rPr>
          <w:rFonts w:ascii="Times New Roman" w:hAnsi="Times New Roman" w:cs="Times New Roman"/>
        </w:rPr>
        <w:t xml:space="preserve"> </w:t>
      </w:r>
      <w:proofErr w:type="spellStart"/>
      <w:r w:rsidRPr="006E7692">
        <w:rPr>
          <w:rFonts w:ascii="Times New Roman" w:hAnsi="Times New Roman" w:cs="Times New Roman"/>
        </w:rPr>
        <w:t>meski</w:t>
      </w:r>
      <w:proofErr w:type="spellEnd"/>
      <w:r w:rsidRPr="006E7692">
        <w:rPr>
          <w:rFonts w:ascii="Times New Roman" w:hAnsi="Times New Roman" w:cs="Times New Roman"/>
        </w:rPr>
        <w:t xml:space="preserve"> </w:t>
      </w:r>
      <w:proofErr w:type="spellStart"/>
      <w:r w:rsidRPr="006E7692">
        <w:rPr>
          <w:rFonts w:ascii="Times New Roman" w:hAnsi="Times New Roman" w:cs="Times New Roman"/>
        </w:rPr>
        <w:t>dari</w:t>
      </w:r>
      <w:proofErr w:type="spellEnd"/>
      <w:r w:rsidRPr="006E7692">
        <w:rPr>
          <w:rFonts w:ascii="Times New Roman" w:hAnsi="Times New Roman" w:cs="Times New Roman"/>
        </w:rPr>
        <w:t xml:space="preserve"> </w:t>
      </w:r>
      <w:proofErr w:type="spellStart"/>
      <w:r w:rsidRPr="006E7692">
        <w:rPr>
          <w:rFonts w:ascii="Times New Roman" w:hAnsi="Times New Roman" w:cs="Times New Roman"/>
        </w:rPr>
        <w:t>usia</w:t>
      </w:r>
      <w:proofErr w:type="spellEnd"/>
      <w:r w:rsidRPr="006E7692">
        <w:rPr>
          <w:rFonts w:ascii="Times New Roman" w:hAnsi="Times New Roman" w:cs="Times New Roman"/>
        </w:rPr>
        <w:t xml:space="preserve"> dan </w:t>
      </w:r>
      <w:proofErr w:type="spellStart"/>
      <w:r w:rsidRPr="006E7692">
        <w:rPr>
          <w:rFonts w:ascii="Times New Roman" w:hAnsi="Times New Roman" w:cs="Times New Roman"/>
        </w:rPr>
        <w:t>golongan</w:t>
      </w:r>
      <w:proofErr w:type="spellEnd"/>
      <w:r w:rsidRPr="006E7692">
        <w:rPr>
          <w:rFonts w:ascii="Times New Roman" w:hAnsi="Times New Roman" w:cs="Times New Roman"/>
        </w:rPr>
        <w:t xml:space="preserve"> </w:t>
      </w:r>
      <w:proofErr w:type="spellStart"/>
      <w:r w:rsidRPr="006E7692">
        <w:rPr>
          <w:rFonts w:ascii="Times New Roman" w:hAnsi="Times New Roman" w:cs="Times New Roman"/>
        </w:rPr>
        <w:t>darah</w:t>
      </w:r>
      <w:proofErr w:type="spellEnd"/>
      <w:r w:rsidRPr="006E7692">
        <w:rPr>
          <w:rFonts w:ascii="Times New Roman" w:hAnsi="Times New Roman" w:cs="Times New Roman"/>
        </w:rPr>
        <w:t xml:space="preserve"> </w:t>
      </w:r>
      <w:proofErr w:type="spellStart"/>
      <w:r w:rsidRPr="006E7692">
        <w:rPr>
          <w:rFonts w:ascii="Times New Roman" w:hAnsi="Times New Roman" w:cs="Times New Roman"/>
        </w:rPr>
        <w:t>sama</w:t>
      </w:r>
      <w:proofErr w:type="spellEnd"/>
      <w:r w:rsidRPr="006E7692">
        <w:rPr>
          <w:rFonts w:ascii="Times New Roman" w:hAnsi="Times New Roman" w:cs="Times New Roman"/>
        </w:rPr>
        <w:t>.</w:t>
      </w:r>
    </w:p>
    <w:p w14:paraId="10F46A87" w14:textId="77777777" w:rsidR="006E7692" w:rsidRDefault="006E7692" w:rsidP="006E7692">
      <w:pPr>
        <w:pStyle w:val="BodyText"/>
        <w:ind w:left="284" w:firstLine="709"/>
      </w:pPr>
    </w:p>
    <w:p w14:paraId="0BA786ED" w14:textId="77777777" w:rsidR="006E7692" w:rsidRDefault="006E7692" w:rsidP="006E7692">
      <w:pPr>
        <w:pStyle w:val="Heading1"/>
        <w:ind w:left="0"/>
      </w:pPr>
      <w:r>
        <w:t>SIMPULAN (PENUTUP)</w:t>
      </w:r>
    </w:p>
    <w:p w14:paraId="3B422A08" w14:textId="0BFC48E4" w:rsidR="00B5614E" w:rsidRPr="006E7692" w:rsidRDefault="006E7692" w:rsidP="004259D2">
      <w:pPr>
        <w:spacing w:after="0" w:line="240" w:lineRule="auto"/>
        <w:ind w:firstLine="567"/>
        <w:jc w:val="both"/>
        <w:rPr>
          <w:rFonts w:ascii="Times New Roman" w:hAnsi="Times New Roman"/>
          <w:b/>
          <w:bCs/>
          <w:sz w:val="24"/>
          <w:szCs w:val="24"/>
        </w:rPr>
      </w:pPr>
      <w:r w:rsidRPr="006E7692">
        <w:rPr>
          <w:rFonts w:ascii="Times New Roman" w:hAnsi="Times New Roman"/>
          <w:sz w:val="24"/>
          <w:szCs w:val="24"/>
        </w:rPr>
        <w:t xml:space="preserve">Penggunaan Logika </w:t>
      </w:r>
      <w:r w:rsidR="00075791" w:rsidRPr="00075791">
        <w:rPr>
          <w:rFonts w:ascii="Times New Roman" w:hAnsi="Times New Roman"/>
          <w:i/>
          <w:iCs/>
          <w:sz w:val="24"/>
          <w:szCs w:val="24"/>
        </w:rPr>
        <w:t>Fuzzy</w:t>
      </w:r>
      <w:r w:rsidRPr="006E7692">
        <w:rPr>
          <w:rFonts w:ascii="Times New Roman" w:hAnsi="Times New Roman"/>
          <w:sz w:val="24"/>
          <w:szCs w:val="24"/>
        </w:rPr>
        <w:t xml:space="preserve"> </w:t>
      </w:r>
      <w:r w:rsidRPr="006E7692">
        <w:rPr>
          <w:rFonts w:ascii="Times New Roman" w:hAnsi="Times New Roman"/>
          <w:spacing w:val="2"/>
          <w:sz w:val="24"/>
          <w:szCs w:val="24"/>
        </w:rPr>
        <w:t xml:space="preserve">Sugeno </w:t>
      </w:r>
      <w:r w:rsidRPr="006E7692">
        <w:rPr>
          <w:rFonts w:ascii="Times New Roman" w:hAnsi="Times New Roman"/>
          <w:sz w:val="24"/>
          <w:szCs w:val="24"/>
        </w:rPr>
        <w:t xml:space="preserve">dapat memberikan </w:t>
      </w:r>
      <w:r w:rsidRPr="006E7692">
        <w:rPr>
          <w:rFonts w:ascii="Times New Roman" w:hAnsi="Times New Roman"/>
          <w:spacing w:val="-4"/>
          <w:sz w:val="24"/>
          <w:szCs w:val="24"/>
        </w:rPr>
        <w:t xml:space="preserve">keputusan </w:t>
      </w:r>
      <w:r w:rsidRPr="006E7692">
        <w:rPr>
          <w:rFonts w:ascii="Times New Roman" w:hAnsi="Times New Roman"/>
          <w:spacing w:val="-3"/>
          <w:sz w:val="24"/>
          <w:szCs w:val="24"/>
        </w:rPr>
        <w:t xml:space="preserve">yang </w:t>
      </w:r>
      <w:r w:rsidRPr="006E7692">
        <w:rPr>
          <w:rFonts w:ascii="Times New Roman" w:hAnsi="Times New Roman"/>
          <w:sz w:val="24"/>
          <w:szCs w:val="24"/>
        </w:rPr>
        <w:t xml:space="preserve">akurat </w:t>
      </w:r>
      <w:r w:rsidRPr="006E7692">
        <w:rPr>
          <w:rFonts w:ascii="Times New Roman" w:hAnsi="Times New Roman"/>
          <w:spacing w:val="-4"/>
          <w:sz w:val="24"/>
          <w:szCs w:val="24"/>
        </w:rPr>
        <w:t xml:space="preserve">dalam </w:t>
      </w:r>
      <w:r w:rsidRPr="006E7692">
        <w:rPr>
          <w:rFonts w:ascii="Times New Roman" w:hAnsi="Times New Roman"/>
          <w:sz w:val="24"/>
          <w:szCs w:val="24"/>
        </w:rPr>
        <w:t xml:space="preserve">menentukan </w:t>
      </w:r>
      <w:r w:rsidRPr="006E7692">
        <w:rPr>
          <w:rFonts w:ascii="Times New Roman" w:hAnsi="Times New Roman"/>
          <w:spacing w:val="-3"/>
          <w:sz w:val="24"/>
          <w:szCs w:val="24"/>
        </w:rPr>
        <w:t xml:space="preserve">gizi </w:t>
      </w:r>
      <w:r w:rsidRPr="006E7692">
        <w:rPr>
          <w:rFonts w:ascii="Times New Roman" w:hAnsi="Times New Roman"/>
          <w:spacing w:val="-4"/>
          <w:sz w:val="24"/>
          <w:szCs w:val="24"/>
        </w:rPr>
        <w:t xml:space="preserve">pada </w:t>
      </w:r>
      <w:r w:rsidRPr="006E7692">
        <w:rPr>
          <w:rFonts w:ascii="Times New Roman" w:hAnsi="Times New Roman"/>
          <w:sz w:val="24"/>
          <w:szCs w:val="24"/>
        </w:rPr>
        <w:t xml:space="preserve">anak. </w:t>
      </w:r>
      <w:r w:rsidRPr="006E7692">
        <w:rPr>
          <w:rFonts w:ascii="Times New Roman" w:hAnsi="Times New Roman"/>
          <w:spacing w:val="-3"/>
          <w:sz w:val="24"/>
          <w:szCs w:val="24"/>
        </w:rPr>
        <w:t xml:space="preserve">Metode logika </w:t>
      </w:r>
      <w:r w:rsidR="00075791" w:rsidRPr="00075791">
        <w:rPr>
          <w:rFonts w:ascii="Times New Roman" w:hAnsi="Times New Roman"/>
          <w:i/>
          <w:iCs/>
          <w:spacing w:val="-3"/>
          <w:sz w:val="24"/>
          <w:szCs w:val="24"/>
        </w:rPr>
        <w:t>fuzzy</w:t>
      </w:r>
      <w:r w:rsidRPr="006E7692">
        <w:rPr>
          <w:rFonts w:ascii="Times New Roman" w:hAnsi="Times New Roman"/>
          <w:spacing w:val="-3"/>
          <w:sz w:val="24"/>
          <w:szCs w:val="24"/>
        </w:rPr>
        <w:t xml:space="preserve"> </w:t>
      </w:r>
      <w:r w:rsidRPr="006E7692">
        <w:rPr>
          <w:rFonts w:ascii="Times New Roman" w:hAnsi="Times New Roman"/>
          <w:sz w:val="24"/>
          <w:szCs w:val="24"/>
        </w:rPr>
        <w:t xml:space="preserve">sugeno </w:t>
      </w:r>
      <w:r w:rsidRPr="006E7692">
        <w:rPr>
          <w:rFonts w:ascii="Times New Roman" w:hAnsi="Times New Roman"/>
          <w:spacing w:val="-4"/>
          <w:sz w:val="24"/>
          <w:szCs w:val="24"/>
        </w:rPr>
        <w:t xml:space="preserve">ini </w:t>
      </w:r>
      <w:r w:rsidRPr="006E7692">
        <w:rPr>
          <w:rFonts w:ascii="Times New Roman" w:hAnsi="Times New Roman"/>
          <w:sz w:val="24"/>
          <w:szCs w:val="24"/>
        </w:rPr>
        <w:t xml:space="preserve">dapat dijadikan acuan dalam penentuan status </w:t>
      </w:r>
      <w:r w:rsidRPr="006E7692">
        <w:rPr>
          <w:rFonts w:ascii="Times New Roman" w:hAnsi="Times New Roman"/>
          <w:spacing w:val="-3"/>
          <w:sz w:val="24"/>
          <w:szCs w:val="24"/>
        </w:rPr>
        <w:t xml:space="preserve">gizi </w:t>
      </w:r>
      <w:r w:rsidRPr="006E7692">
        <w:rPr>
          <w:rFonts w:ascii="Times New Roman" w:hAnsi="Times New Roman"/>
          <w:spacing w:val="-9"/>
          <w:sz w:val="24"/>
          <w:szCs w:val="24"/>
        </w:rPr>
        <w:t xml:space="preserve">pada </w:t>
      </w:r>
      <w:r w:rsidRPr="006E7692">
        <w:rPr>
          <w:rFonts w:ascii="Times New Roman" w:hAnsi="Times New Roman"/>
          <w:sz w:val="24"/>
          <w:szCs w:val="24"/>
        </w:rPr>
        <w:t xml:space="preserve">anak. </w:t>
      </w:r>
      <w:r w:rsidRPr="006E7692">
        <w:rPr>
          <w:rFonts w:ascii="Times New Roman" w:hAnsi="Times New Roman"/>
          <w:spacing w:val="2"/>
          <w:sz w:val="24"/>
          <w:szCs w:val="24"/>
        </w:rPr>
        <w:t xml:space="preserve">Dengan </w:t>
      </w:r>
      <w:r w:rsidRPr="006E7692">
        <w:rPr>
          <w:rFonts w:ascii="Times New Roman" w:hAnsi="Times New Roman"/>
          <w:sz w:val="24"/>
          <w:szCs w:val="24"/>
        </w:rPr>
        <w:t xml:space="preserve">metode </w:t>
      </w:r>
      <w:r w:rsidRPr="006E7692">
        <w:rPr>
          <w:rFonts w:ascii="Times New Roman" w:hAnsi="Times New Roman"/>
          <w:spacing w:val="-4"/>
          <w:sz w:val="24"/>
          <w:szCs w:val="24"/>
        </w:rPr>
        <w:t>ini</w:t>
      </w:r>
      <w:r w:rsidRPr="006E7692">
        <w:rPr>
          <w:rFonts w:ascii="Times New Roman" w:hAnsi="Times New Roman"/>
          <w:spacing w:val="52"/>
          <w:sz w:val="24"/>
          <w:szCs w:val="24"/>
        </w:rPr>
        <w:t xml:space="preserve"> </w:t>
      </w:r>
      <w:r w:rsidRPr="006E7692">
        <w:rPr>
          <w:rFonts w:ascii="Times New Roman" w:hAnsi="Times New Roman"/>
          <w:sz w:val="24"/>
          <w:szCs w:val="24"/>
        </w:rPr>
        <w:t xml:space="preserve">dapat dikembangkan pembuatan aplikasi </w:t>
      </w:r>
      <w:r w:rsidRPr="006E7692">
        <w:rPr>
          <w:rFonts w:ascii="Times New Roman" w:hAnsi="Times New Roman"/>
          <w:spacing w:val="-2"/>
          <w:sz w:val="24"/>
          <w:szCs w:val="24"/>
        </w:rPr>
        <w:t xml:space="preserve">Sistem </w:t>
      </w:r>
      <w:r w:rsidRPr="006E7692">
        <w:rPr>
          <w:rFonts w:ascii="Times New Roman" w:hAnsi="Times New Roman"/>
          <w:sz w:val="24"/>
          <w:szCs w:val="24"/>
        </w:rPr>
        <w:t xml:space="preserve">Pendukung Keputusan untuk menentukan </w:t>
      </w:r>
      <w:proofErr w:type="spellStart"/>
      <w:r w:rsidRPr="006E7692">
        <w:rPr>
          <w:rFonts w:ascii="Times New Roman" w:hAnsi="Times New Roman"/>
          <w:bCs/>
          <w:sz w:val="24"/>
          <w:szCs w:val="24"/>
          <w:lang w:val="en-GB"/>
        </w:rPr>
        <w:t>konsumsi</w:t>
      </w:r>
      <w:proofErr w:type="spellEnd"/>
      <w:r w:rsidRPr="006E7692">
        <w:rPr>
          <w:rFonts w:ascii="Times New Roman" w:hAnsi="Times New Roman"/>
          <w:bCs/>
          <w:sz w:val="24"/>
          <w:szCs w:val="24"/>
          <w:lang w:val="en-GB"/>
        </w:rPr>
        <w:t xml:space="preserve"> </w:t>
      </w:r>
      <w:proofErr w:type="spellStart"/>
      <w:r w:rsidRPr="006E7692">
        <w:rPr>
          <w:rFonts w:ascii="Times New Roman" w:hAnsi="Times New Roman"/>
          <w:bCs/>
          <w:sz w:val="24"/>
          <w:szCs w:val="24"/>
          <w:lang w:val="en-GB"/>
        </w:rPr>
        <w:t>makanan</w:t>
      </w:r>
      <w:proofErr w:type="spellEnd"/>
      <w:r w:rsidRPr="006E7692">
        <w:rPr>
          <w:rFonts w:ascii="Times New Roman" w:hAnsi="Times New Roman"/>
          <w:bCs/>
          <w:sz w:val="24"/>
          <w:szCs w:val="24"/>
          <w:lang w:val="en-GB"/>
        </w:rPr>
        <w:t xml:space="preserve"> yang </w:t>
      </w:r>
      <w:proofErr w:type="spellStart"/>
      <w:r w:rsidRPr="006E7692">
        <w:rPr>
          <w:rFonts w:ascii="Times New Roman" w:hAnsi="Times New Roman"/>
          <w:bCs/>
          <w:sz w:val="24"/>
          <w:szCs w:val="24"/>
          <w:lang w:val="en-GB"/>
        </w:rPr>
        <w:t>dianjurkan</w:t>
      </w:r>
      <w:proofErr w:type="spellEnd"/>
      <w:r w:rsidRPr="006E7692">
        <w:rPr>
          <w:rFonts w:ascii="Times New Roman" w:hAnsi="Times New Roman"/>
          <w:bCs/>
          <w:sz w:val="24"/>
          <w:szCs w:val="24"/>
          <w:lang w:val="en-GB"/>
        </w:rPr>
        <w:t xml:space="preserve"> dan </w:t>
      </w:r>
      <w:proofErr w:type="spellStart"/>
      <w:r w:rsidRPr="006E7692">
        <w:rPr>
          <w:rFonts w:ascii="Times New Roman" w:hAnsi="Times New Roman"/>
          <w:bCs/>
          <w:sz w:val="24"/>
          <w:szCs w:val="24"/>
          <w:lang w:val="en-GB"/>
        </w:rPr>
        <w:t>makanan</w:t>
      </w:r>
      <w:proofErr w:type="spellEnd"/>
      <w:r w:rsidRPr="006E7692">
        <w:rPr>
          <w:rFonts w:ascii="Times New Roman" w:hAnsi="Times New Roman"/>
          <w:bCs/>
          <w:sz w:val="24"/>
          <w:szCs w:val="24"/>
          <w:lang w:val="en-GB"/>
        </w:rPr>
        <w:t xml:space="preserve"> yang </w:t>
      </w:r>
      <w:proofErr w:type="spellStart"/>
      <w:r w:rsidRPr="006E7692">
        <w:rPr>
          <w:rFonts w:ascii="Times New Roman" w:hAnsi="Times New Roman"/>
          <w:bCs/>
          <w:sz w:val="24"/>
          <w:szCs w:val="24"/>
          <w:lang w:val="en-GB"/>
        </w:rPr>
        <w:t>dihindari</w:t>
      </w:r>
      <w:proofErr w:type="spellEnd"/>
      <w:r w:rsidRPr="006E7692">
        <w:rPr>
          <w:rFonts w:ascii="Times New Roman" w:hAnsi="Times New Roman"/>
          <w:bCs/>
          <w:sz w:val="24"/>
          <w:szCs w:val="24"/>
          <w:lang w:val="en-GB"/>
        </w:rPr>
        <w:t xml:space="preserve"> pada </w:t>
      </w:r>
      <w:proofErr w:type="spellStart"/>
      <w:r w:rsidRPr="006E7692">
        <w:rPr>
          <w:rFonts w:ascii="Times New Roman" w:hAnsi="Times New Roman"/>
          <w:bCs/>
          <w:sz w:val="24"/>
          <w:szCs w:val="24"/>
          <w:lang w:val="en-GB"/>
        </w:rPr>
        <w:t>anak</w:t>
      </w:r>
      <w:proofErr w:type="spellEnd"/>
      <w:r w:rsidRPr="006E7692">
        <w:rPr>
          <w:rFonts w:ascii="Times New Roman" w:hAnsi="Times New Roman"/>
          <w:bCs/>
          <w:sz w:val="24"/>
          <w:szCs w:val="24"/>
          <w:lang w:val="en-GB"/>
        </w:rPr>
        <w:t xml:space="preserve"> yang </w:t>
      </w:r>
      <w:proofErr w:type="spellStart"/>
      <w:r w:rsidRPr="006E7692">
        <w:rPr>
          <w:rFonts w:ascii="Times New Roman" w:hAnsi="Times New Roman"/>
          <w:bCs/>
          <w:sz w:val="24"/>
          <w:szCs w:val="24"/>
          <w:lang w:val="en-GB"/>
        </w:rPr>
        <w:t>dapat</w:t>
      </w:r>
      <w:proofErr w:type="spellEnd"/>
      <w:r w:rsidRPr="006E7692">
        <w:rPr>
          <w:rFonts w:ascii="Times New Roman" w:hAnsi="Times New Roman"/>
          <w:bCs/>
          <w:sz w:val="24"/>
          <w:szCs w:val="24"/>
          <w:lang w:val="en-GB"/>
        </w:rPr>
        <w:t xml:space="preserve"> </w:t>
      </w:r>
      <w:proofErr w:type="spellStart"/>
      <w:r w:rsidRPr="006E7692">
        <w:rPr>
          <w:rFonts w:ascii="Times New Roman" w:hAnsi="Times New Roman"/>
          <w:bCs/>
          <w:sz w:val="24"/>
          <w:szCs w:val="24"/>
          <w:lang w:val="en-GB"/>
        </w:rPr>
        <w:t>dimanfaatkan</w:t>
      </w:r>
      <w:proofErr w:type="spellEnd"/>
      <w:r w:rsidRPr="006E7692">
        <w:rPr>
          <w:rFonts w:ascii="Times New Roman" w:hAnsi="Times New Roman"/>
          <w:bCs/>
          <w:sz w:val="24"/>
          <w:szCs w:val="24"/>
          <w:lang w:val="en-GB"/>
        </w:rPr>
        <w:t xml:space="preserve"> </w:t>
      </w:r>
      <w:proofErr w:type="spellStart"/>
      <w:r w:rsidRPr="006E7692">
        <w:rPr>
          <w:rFonts w:ascii="Times New Roman" w:hAnsi="Times New Roman"/>
          <w:bCs/>
          <w:sz w:val="24"/>
          <w:szCs w:val="24"/>
          <w:lang w:val="en-GB"/>
        </w:rPr>
        <w:t>masyarakat</w:t>
      </w:r>
      <w:proofErr w:type="spellEnd"/>
      <w:r w:rsidRPr="006E7692">
        <w:rPr>
          <w:rFonts w:ascii="Times New Roman" w:hAnsi="Times New Roman"/>
          <w:bCs/>
          <w:sz w:val="24"/>
          <w:szCs w:val="24"/>
          <w:lang w:val="en-GB"/>
        </w:rPr>
        <w:t xml:space="preserve"> </w:t>
      </w:r>
      <w:proofErr w:type="spellStart"/>
      <w:r w:rsidRPr="006E7692">
        <w:rPr>
          <w:rFonts w:ascii="Times New Roman" w:hAnsi="Times New Roman"/>
          <w:bCs/>
          <w:sz w:val="24"/>
          <w:szCs w:val="24"/>
          <w:lang w:val="en-GB"/>
        </w:rPr>
        <w:t>suatu</w:t>
      </w:r>
      <w:proofErr w:type="spellEnd"/>
      <w:r w:rsidRPr="006E7692">
        <w:rPr>
          <w:rFonts w:ascii="Times New Roman" w:hAnsi="Times New Roman"/>
          <w:bCs/>
          <w:sz w:val="24"/>
          <w:szCs w:val="24"/>
          <w:lang w:val="en-GB"/>
        </w:rPr>
        <w:t xml:space="preserve"> </w:t>
      </w:r>
      <w:proofErr w:type="spellStart"/>
      <w:r w:rsidRPr="006E7692">
        <w:rPr>
          <w:rFonts w:ascii="Times New Roman" w:hAnsi="Times New Roman"/>
          <w:bCs/>
          <w:sz w:val="24"/>
          <w:szCs w:val="24"/>
          <w:lang w:val="en-GB"/>
        </w:rPr>
        <w:t>wilyah</w:t>
      </w:r>
      <w:proofErr w:type="spellEnd"/>
      <w:r w:rsidRPr="006E7692">
        <w:rPr>
          <w:rFonts w:ascii="Times New Roman" w:hAnsi="Times New Roman"/>
          <w:bCs/>
          <w:sz w:val="24"/>
          <w:szCs w:val="24"/>
          <w:lang w:val="en-GB"/>
        </w:rPr>
        <w:t xml:space="preserve"> pada </w:t>
      </w:r>
      <w:proofErr w:type="spellStart"/>
      <w:r w:rsidRPr="006E7692">
        <w:rPr>
          <w:rFonts w:ascii="Times New Roman" w:hAnsi="Times New Roman"/>
          <w:bCs/>
          <w:sz w:val="24"/>
          <w:szCs w:val="24"/>
          <w:lang w:val="en-GB"/>
        </w:rPr>
        <w:t>pelaksanaan</w:t>
      </w:r>
      <w:proofErr w:type="spellEnd"/>
      <w:r w:rsidRPr="006E7692">
        <w:rPr>
          <w:rFonts w:ascii="Times New Roman" w:hAnsi="Times New Roman"/>
          <w:bCs/>
          <w:sz w:val="24"/>
          <w:szCs w:val="24"/>
          <w:lang w:val="en-GB"/>
        </w:rPr>
        <w:t xml:space="preserve"> </w:t>
      </w:r>
      <w:proofErr w:type="spellStart"/>
      <w:r w:rsidRPr="006E7692">
        <w:rPr>
          <w:rFonts w:ascii="Times New Roman" w:hAnsi="Times New Roman"/>
          <w:bCs/>
          <w:sz w:val="24"/>
          <w:szCs w:val="24"/>
          <w:lang w:val="en-GB"/>
        </w:rPr>
        <w:t>posyandu</w:t>
      </w:r>
      <w:proofErr w:type="spellEnd"/>
      <w:r w:rsidRPr="006E7692">
        <w:rPr>
          <w:rFonts w:ascii="Times New Roman" w:hAnsi="Times New Roman"/>
          <w:bCs/>
          <w:sz w:val="24"/>
          <w:szCs w:val="24"/>
          <w:lang w:val="en-GB"/>
        </w:rPr>
        <w:t xml:space="preserve"> yang </w:t>
      </w:r>
      <w:proofErr w:type="spellStart"/>
      <w:r w:rsidRPr="006E7692">
        <w:rPr>
          <w:rFonts w:ascii="Times New Roman" w:hAnsi="Times New Roman"/>
          <w:bCs/>
          <w:sz w:val="24"/>
          <w:szCs w:val="24"/>
          <w:lang w:val="en-GB"/>
        </w:rPr>
        <w:t>diadakan</w:t>
      </w:r>
      <w:proofErr w:type="spellEnd"/>
      <w:r w:rsidRPr="006E7692">
        <w:rPr>
          <w:rFonts w:ascii="Times New Roman" w:hAnsi="Times New Roman"/>
          <w:bCs/>
          <w:sz w:val="24"/>
          <w:szCs w:val="24"/>
          <w:lang w:val="en-GB"/>
        </w:rPr>
        <w:t xml:space="preserve"> </w:t>
      </w:r>
      <w:proofErr w:type="spellStart"/>
      <w:r w:rsidRPr="006E7692">
        <w:rPr>
          <w:rFonts w:ascii="Times New Roman" w:hAnsi="Times New Roman"/>
          <w:bCs/>
          <w:sz w:val="24"/>
          <w:szCs w:val="24"/>
          <w:lang w:val="en-GB"/>
        </w:rPr>
        <w:t>tiap</w:t>
      </w:r>
      <w:proofErr w:type="spellEnd"/>
      <w:r w:rsidRPr="006E7692">
        <w:rPr>
          <w:rFonts w:ascii="Times New Roman" w:hAnsi="Times New Roman"/>
          <w:bCs/>
          <w:sz w:val="24"/>
          <w:szCs w:val="24"/>
          <w:lang w:val="en-GB"/>
        </w:rPr>
        <w:t xml:space="preserve"> </w:t>
      </w:r>
      <w:proofErr w:type="spellStart"/>
      <w:r w:rsidRPr="006E7692">
        <w:rPr>
          <w:rFonts w:ascii="Times New Roman" w:hAnsi="Times New Roman"/>
          <w:bCs/>
          <w:sz w:val="24"/>
          <w:szCs w:val="24"/>
          <w:lang w:val="en-GB"/>
        </w:rPr>
        <w:t>bulan</w:t>
      </w:r>
      <w:proofErr w:type="spellEnd"/>
      <w:r w:rsidRPr="006E7692">
        <w:rPr>
          <w:rFonts w:ascii="Times New Roman" w:hAnsi="Times New Roman"/>
          <w:bCs/>
          <w:sz w:val="24"/>
          <w:szCs w:val="24"/>
          <w:lang w:val="en-GB"/>
        </w:rPr>
        <w:t xml:space="preserve">. </w:t>
      </w:r>
      <w:proofErr w:type="spellStart"/>
      <w:r w:rsidRPr="006E7692">
        <w:rPr>
          <w:rFonts w:ascii="Times New Roman" w:hAnsi="Times New Roman"/>
          <w:bCs/>
          <w:sz w:val="24"/>
          <w:szCs w:val="24"/>
          <w:lang w:val="en-GB"/>
        </w:rPr>
        <w:t>Dengan</w:t>
      </w:r>
      <w:proofErr w:type="spellEnd"/>
      <w:r w:rsidRPr="006E7692">
        <w:rPr>
          <w:rFonts w:ascii="Times New Roman" w:hAnsi="Times New Roman"/>
          <w:bCs/>
          <w:sz w:val="24"/>
          <w:szCs w:val="24"/>
          <w:lang w:val="en-GB"/>
        </w:rPr>
        <w:t xml:space="preserve"> </w:t>
      </w:r>
      <w:proofErr w:type="spellStart"/>
      <w:r w:rsidRPr="006E7692">
        <w:rPr>
          <w:rFonts w:ascii="Times New Roman" w:hAnsi="Times New Roman"/>
          <w:bCs/>
          <w:sz w:val="24"/>
          <w:szCs w:val="24"/>
          <w:lang w:val="en-GB"/>
        </w:rPr>
        <w:t>harapan</w:t>
      </w:r>
      <w:proofErr w:type="spellEnd"/>
      <w:r w:rsidRPr="006E7692">
        <w:rPr>
          <w:rFonts w:ascii="Times New Roman" w:hAnsi="Times New Roman"/>
          <w:bCs/>
          <w:sz w:val="24"/>
          <w:szCs w:val="24"/>
          <w:lang w:val="en-GB"/>
        </w:rPr>
        <w:t xml:space="preserve"> </w:t>
      </w:r>
      <w:proofErr w:type="spellStart"/>
      <w:r w:rsidRPr="006E7692">
        <w:rPr>
          <w:rFonts w:ascii="Times New Roman" w:hAnsi="Times New Roman"/>
          <w:bCs/>
          <w:sz w:val="24"/>
          <w:szCs w:val="24"/>
          <w:lang w:val="en-GB"/>
        </w:rPr>
        <w:t>setelah</w:t>
      </w:r>
      <w:proofErr w:type="spellEnd"/>
      <w:r w:rsidRPr="006E7692">
        <w:rPr>
          <w:rFonts w:ascii="Times New Roman" w:hAnsi="Times New Roman"/>
          <w:bCs/>
          <w:sz w:val="24"/>
          <w:szCs w:val="24"/>
          <w:lang w:val="en-GB"/>
        </w:rPr>
        <w:t xml:space="preserve"> </w:t>
      </w:r>
      <w:proofErr w:type="spellStart"/>
      <w:r w:rsidRPr="006E7692">
        <w:rPr>
          <w:rFonts w:ascii="Times New Roman" w:hAnsi="Times New Roman"/>
          <w:bCs/>
          <w:sz w:val="24"/>
          <w:szCs w:val="24"/>
          <w:lang w:val="en-GB"/>
        </w:rPr>
        <w:t>mengetahui</w:t>
      </w:r>
      <w:proofErr w:type="spellEnd"/>
      <w:r w:rsidRPr="006E7692">
        <w:rPr>
          <w:rFonts w:ascii="Times New Roman" w:hAnsi="Times New Roman"/>
          <w:bCs/>
          <w:sz w:val="24"/>
          <w:szCs w:val="24"/>
          <w:lang w:val="en-GB"/>
        </w:rPr>
        <w:t xml:space="preserve"> </w:t>
      </w:r>
      <w:proofErr w:type="spellStart"/>
      <w:r w:rsidRPr="006E7692">
        <w:rPr>
          <w:rFonts w:ascii="Times New Roman" w:hAnsi="Times New Roman"/>
          <w:bCs/>
          <w:sz w:val="24"/>
          <w:szCs w:val="24"/>
          <w:lang w:val="en-GB"/>
        </w:rPr>
        <w:t>konsumsi</w:t>
      </w:r>
      <w:proofErr w:type="spellEnd"/>
      <w:r w:rsidRPr="006E7692">
        <w:rPr>
          <w:rFonts w:ascii="Times New Roman" w:hAnsi="Times New Roman"/>
          <w:bCs/>
          <w:sz w:val="24"/>
          <w:szCs w:val="24"/>
          <w:lang w:val="en-GB"/>
        </w:rPr>
        <w:t xml:space="preserve"> </w:t>
      </w:r>
      <w:proofErr w:type="spellStart"/>
      <w:r w:rsidRPr="006E7692">
        <w:rPr>
          <w:rFonts w:ascii="Times New Roman" w:hAnsi="Times New Roman"/>
          <w:bCs/>
          <w:sz w:val="24"/>
          <w:szCs w:val="24"/>
          <w:lang w:val="en-GB"/>
        </w:rPr>
        <w:t>makanan</w:t>
      </w:r>
      <w:proofErr w:type="spellEnd"/>
      <w:r w:rsidRPr="006E7692">
        <w:rPr>
          <w:rFonts w:ascii="Times New Roman" w:hAnsi="Times New Roman"/>
          <w:bCs/>
          <w:sz w:val="24"/>
          <w:szCs w:val="24"/>
          <w:lang w:val="en-GB"/>
        </w:rPr>
        <w:t xml:space="preserve">, </w:t>
      </w:r>
      <w:proofErr w:type="spellStart"/>
      <w:r w:rsidRPr="006E7692">
        <w:rPr>
          <w:rFonts w:ascii="Times New Roman" w:hAnsi="Times New Roman"/>
          <w:bCs/>
          <w:sz w:val="24"/>
          <w:szCs w:val="24"/>
          <w:lang w:val="en-GB"/>
        </w:rPr>
        <w:t>anak</w:t>
      </w:r>
      <w:proofErr w:type="spellEnd"/>
      <w:r w:rsidRPr="006E7692">
        <w:rPr>
          <w:rFonts w:ascii="Times New Roman" w:hAnsi="Times New Roman"/>
          <w:bCs/>
          <w:sz w:val="24"/>
          <w:szCs w:val="24"/>
          <w:lang w:val="en-GB"/>
        </w:rPr>
        <w:t xml:space="preserve"> </w:t>
      </w:r>
      <w:proofErr w:type="spellStart"/>
      <w:r w:rsidRPr="006E7692">
        <w:rPr>
          <w:rFonts w:ascii="Times New Roman" w:hAnsi="Times New Roman"/>
          <w:bCs/>
          <w:sz w:val="24"/>
          <w:szCs w:val="24"/>
          <w:lang w:val="en-GB"/>
        </w:rPr>
        <w:t>tersebut</w:t>
      </w:r>
      <w:proofErr w:type="spellEnd"/>
      <w:r w:rsidRPr="006E7692">
        <w:rPr>
          <w:rFonts w:ascii="Times New Roman" w:hAnsi="Times New Roman"/>
          <w:bCs/>
          <w:sz w:val="24"/>
          <w:szCs w:val="24"/>
          <w:lang w:val="en-GB"/>
        </w:rPr>
        <w:t xml:space="preserve"> </w:t>
      </w:r>
      <w:proofErr w:type="spellStart"/>
      <w:r w:rsidRPr="006E7692">
        <w:rPr>
          <w:rFonts w:ascii="Times New Roman" w:hAnsi="Times New Roman"/>
          <w:bCs/>
          <w:sz w:val="24"/>
          <w:szCs w:val="24"/>
          <w:lang w:val="en-GB"/>
        </w:rPr>
        <w:t>dapat</w:t>
      </w:r>
      <w:proofErr w:type="spellEnd"/>
      <w:r w:rsidRPr="006E7692">
        <w:rPr>
          <w:rFonts w:ascii="Times New Roman" w:hAnsi="Times New Roman"/>
          <w:bCs/>
          <w:sz w:val="24"/>
          <w:szCs w:val="24"/>
          <w:lang w:val="en-GB"/>
        </w:rPr>
        <w:t xml:space="preserve"> </w:t>
      </w:r>
      <w:proofErr w:type="spellStart"/>
      <w:r w:rsidRPr="006E7692">
        <w:rPr>
          <w:rFonts w:ascii="Times New Roman" w:hAnsi="Times New Roman"/>
          <w:bCs/>
          <w:sz w:val="24"/>
          <w:szCs w:val="24"/>
          <w:lang w:val="en-GB"/>
        </w:rPr>
        <w:t>terhindar</w:t>
      </w:r>
      <w:proofErr w:type="spellEnd"/>
      <w:r w:rsidRPr="006E7692">
        <w:rPr>
          <w:rFonts w:ascii="Times New Roman" w:hAnsi="Times New Roman"/>
          <w:bCs/>
          <w:sz w:val="24"/>
          <w:szCs w:val="24"/>
          <w:lang w:val="en-GB"/>
        </w:rPr>
        <w:t xml:space="preserve"> </w:t>
      </w:r>
      <w:proofErr w:type="spellStart"/>
      <w:r w:rsidRPr="006E7692">
        <w:rPr>
          <w:rFonts w:ascii="Times New Roman" w:hAnsi="Times New Roman"/>
          <w:bCs/>
          <w:sz w:val="24"/>
          <w:szCs w:val="24"/>
          <w:lang w:val="en-GB"/>
        </w:rPr>
        <w:t>dari</w:t>
      </w:r>
      <w:proofErr w:type="spellEnd"/>
      <w:r w:rsidRPr="006E7692">
        <w:rPr>
          <w:rFonts w:ascii="Times New Roman" w:hAnsi="Times New Roman"/>
          <w:bCs/>
          <w:sz w:val="24"/>
          <w:szCs w:val="24"/>
          <w:lang w:val="en-GB"/>
        </w:rPr>
        <w:t xml:space="preserve"> </w:t>
      </w:r>
      <w:proofErr w:type="spellStart"/>
      <w:r w:rsidRPr="006E7692">
        <w:rPr>
          <w:rFonts w:ascii="Times New Roman" w:hAnsi="Times New Roman"/>
          <w:bCs/>
          <w:sz w:val="24"/>
          <w:szCs w:val="24"/>
          <w:lang w:val="en-GB"/>
        </w:rPr>
        <w:t>resiko</w:t>
      </w:r>
      <w:proofErr w:type="spellEnd"/>
      <w:r w:rsidRPr="006E7692">
        <w:rPr>
          <w:rFonts w:ascii="Times New Roman" w:hAnsi="Times New Roman"/>
          <w:bCs/>
          <w:sz w:val="24"/>
          <w:szCs w:val="24"/>
          <w:lang w:val="en-GB"/>
        </w:rPr>
        <w:t xml:space="preserve"> </w:t>
      </w:r>
      <w:proofErr w:type="spellStart"/>
      <w:r w:rsidRPr="006E7692">
        <w:rPr>
          <w:rFonts w:ascii="Times New Roman" w:hAnsi="Times New Roman"/>
          <w:bCs/>
          <w:sz w:val="24"/>
          <w:szCs w:val="24"/>
          <w:lang w:val="en-GB"/>
        </w:rPr>
        <w:t>obesitas</w:t>
      </w:r>
      <w:proofErr w:type="spellEnd"/>
      <w:r w:rsidRPr="006E7692">
        <w:rPr>
          <w:rFonts w:ascii="Times New Roman" w:hAnsi="Times New Roman"/>
          <w:bCs/>
          <w:sz w:val="24"/>
          <w:szCs w:val="24"/>
          <w:lang w:val="en-GB"/>
        </w:rPr>
        <w:t xml:space="preserve">. </w:t>
      </w:r>
      <w:r w:rsidRPr="006E7692">
        <w:rPr>
          <w:rFonts w:ascii="Times New Roman" w:hAnsi="Times New Roman"/>
          <w:bCs/>
          <w:sz w:val="24"/>
          <w:szCs w:val="24"/>
        </w:rPr>
        <w:t>P</w:t>
      </w:r>
      <w:r w:rsidRPr="006E7692">
        <w:rPr>
          <w:rFonts w:ascii="Times New Roman" w:hAnsi="Times New Roman"/>
          <w:sz w:val="24"/>
          <w:szCs w:val="24"/>
        </w:rPr>
        <w:t xml:space="preserve">enulis untuk penelitian selanjutnya agar menggunakan metode </w:t>
      </w:r>
      <w:r w:rsidRPr="006E7692">
        <w:rPr>
          <w:rFonts w:ascii="Times New Roman" w:hAnsi="Times New Roman"/>
          <w:spacing w:val="-4"/>
          <w:sz w:val="24"/>
          <w:szCs w:val="24"/>
        </w:rPr>
        <w:t>sistem</w:t>
      </w:r>
      <w:r w:rsidRPr="006E7692">
        <w:rPr>
          <w:rFonts w:ascii="Times New Roman" w:hAnsi="Times New Roman"/>
          <w:spacing w:val="52"/>
          <w:sz w:val="24"/>
          <w:szCs w:val="24"/>
        </w:rPr>
        <w:t xml:space="preserve"> </w:t>
      </w:r>
      <w:r w:rsidRPr="006E7692">
        <w:rPr>
          <w:rFonts w:ascii="Times New Roman" w:hAnsi="Times New Roman"/>
          <w:sz w:val="24"/>
          <w:szCs w:val="24"/>
        </w:rPr>
        <w:t xml:space="preserve">pendukung keputusan </w:t>
      </w:r>
      <w:r w:rsidRPr="006E7692">
        <w:rPr>
          <w:rFonts w:ascii="Times New Roman" w:hAnsi="Times New Roman"/>
          <w:spacing w:val="-5"/>
          <w:sz w:val="24"/>
          <w:szCs w:val="24"/>
        </w:rPr>
        <w:t xml:space="preserve">yang </w:t>
      </w:r>
      <w:r w:rsidRPr="006E7692">
        <w:rPr>
          <w:rFonts w:ascii="Times New Roman" w:hAnsi="Times New Roman"/>
          <w:sz w:val="24"/>
          <w:szCs w:val="24"/>
        </w:rPr>
        <w:t xml:space="preserve">lain, </w:t>
      </w:r>
      <w:r w:rsidRPr="006E7692">
        <w:rPr>
          <w:rFonts w:ascii="Times New Roman" w:hAnsi="Times New Roman"/>
          <w:spacing w:val="-4"/>
          <w:sz w:val="24"/>
          <w:szCs w:val="24"/>
        </w:rPr>
        <w:t xml:space="preserve">agar </w:t>
      </w:r>
      <w:r w:rsidR="004259D2">
        <w:rPr>
          <w:rFonts w:ascii="Times New Roman" w:hAnsi="Times New Roman"/>
          <w:spacing w:val="-4"/>
          <w:sz w:val="24"/>
          <w:szCs w:val="24"/>
        </w:rPr>
        <w:t>dapat</w:t>
      </w:r>
      <w:r w:rsidRPr="006E7692">
        <w:rPr>
          <w:rFonts w:ascii="Times New Roman" w:hAnsi="Times New Roman"/>
          <w:spacing w:val="-4"/>
          <w:sz w:val="24"/>
          <w:szCs w:val="24"/>
        </w:rPr>
        <w:t xml:space="preserve"> </w:t>
      </w:r>
      <w:r w:rsidRPr="006E7692">
        <w:rPr>
          <w:rFonts w:ascii="Times New Roman" w:hAnsi="Times New Roman"/>
          <w:sz w:val="24"/>
          <w:szCs w:val="24"/>
        </w:rPr>
        <w:t>menjadi</w:t>
      </w:r>
      <w:r w:rsidRPr="006E7692">
        <w:rPr>
          <w:rFonts w:ascii="Times New Roman" w:hAnsi="Times New Roman"/>
          <w:spacing w:val="40"/>
          <w:sz w:val="24"/>
          <w:szCs w:val="24"/>
        </w:rPr>
        <w:t xml:space="preserve"> </w:t>
      </w:r>
      <w:r w:rsidRPr="006E7692">
        <w:rPr>
          <w:rFonts w:ascii="Times New Roman" w:hAnsi="Times New Roman"/>
          <w:spacing w:val="-3"/>
          <w:sz w:val="24"/>
          <w:szCs w:val="24"/>
        </w:rPr>
        <w:t>pembanding</w:t>
      </w:r>
      <w:r w:rsidR="00B5614E" w:rsidRPr="006E7692">
        <w:rPr>
          <w:rFonts w:ascii="Times New Roman" w:hAnsi="Times New Roman"/>
          <w:color w:val="000000"/>
          <w:sz w:val="24"/>
          <w:szCs w:val="24"/>
          <w:lang w:val="fi-FI"/>
        </w:rPr>
        <w:t>.</w:t>
      </w:r>
    </w:p>
    <w:p w14:paraId="74534753" w14:textId="77777777" w:rsidR="00B5614E" w:rsidRDefault="00B5614E" w:rsidP="00CB04C5">
      <w:pPr>
        <w:spacing w:after="0" w:line="240" w:lineRule="auto"/>
        <w:rPr>
          <w:rFonts w:ascii="Times New Roman" w:hAnsi="Times New Roman"/>
          <w:b/>
          <w:bCs/>
          <w:sz w:val="24"/>
          <w:szCs w:val="24"/>
        </w:rPr>
      </w:pPr>
    </w:p>
    <w:p w14:paraId="39E433DD" w14:textId="77777777" w:rsidR="00A14501" w:rsidRDefault="00A14501" w:rsidP="00CB04C5">
      <w:pPr>
        <w:spacing w:after="0" w:line="240" w:lineRule="auto"/>
        <w:rPr>
          <w:rFonts w:ascii="Times New Roman" w:hAnsi="Times New Roman"/>
          <w:b/>
          <w:bCs/>
          <w:sz w:val="24"/>
          <w:szCs w:val="24"/>
        </w:rPr>
      </w:pPr>
    </w:p>
    <w:p w14:paraId="02A670BE" w14:textId="77777777" w:rsidR="003E66B0" w:rsidRDefault="003E66B0" w:rsidP="003E66B0">
      <w:pPr>
        <w:spacing w:after="0" w:line="240" w:lineRule="auto"/>
        <w:jc w:val="center"/>
        <w:rPr>
          <w:rFonts w:ascii="Times New Roman" w:hAnsi="Times New Roman"/>
          <w:b/>
          <w:bCs/>
          <w:sz w:val="24"/>
          <w:szCs w:val="24"/>
        </w:rPr>
      </w:pPr>
      <w:r>
        <w:rPr>
          <w:rFonts w:ascii="Times New Roman" w:hAnsi="Times New Roman"/>
          <w:b/>
          <w:bCs/>
          <w:sz w:val="24"/>
          <w:szCs w:val="24"/>
        </w:rPr>
        <w:t>DAFTAR PUSTAKA</w:t>
      </w:r>
    </w:p>
    <w:p w14:paraId="7EC3DC55" w14:textId="665A5720" w:rsidR="00075791" w:rsidRPr="00075791" w:rsidRDefault="00A14501" w:rsidP="00075791">
      <w:pPr>
        <w:widowControl w:val="0"/>
        <w:autoSpaceDE w:val="0"/>
        <w:autoSpaceDN w:val="0"/>
        <w:adjustRightInd w:val="0"/>
        <w:spacing w:after="20" w:line="240" w:lineRule="auto"/>
        <w:ind w:left="640" w:hanging="640"/>
        <w:rPr>
          <w:rFonts w:ascii="Times New Roman" w:hAnsi="Times New Roman"/>
          <w:noProof/>
          <w:sz w:val="24"/>
          <w:szCs w:val="24"/>
        </w:rPr>
      </w:pPr>
      <w:r>
        <w:rPr>
          <w:rFonts w:ascii="Times New Roman" w:hAnsi="Times New Roman"/>
          <w:b/>
          <w:bCs/>
          <w:sz w:val="24"/>
          <w:szCs w:val="24"/>
        </w:rPr>
        <w:fldChar w:fldCharType="begin" w:fldLock="1"/>
      </w:r>
      <w:r>
        <w:rPr>
          <w:rFonts w:ascii="Times New Roman" w:hAnsi="Times New Roman"/>
          <w:b/>
          <w:bCs/>
          <w:sz w:val="24"/>
          <w:szCs w:val="24"/>
        </w:rPr>
        <w:instrText xml:space="preserve">ADDIN Mendeley Bibliography CSL_BIBLIOGRAPHY </w:instrText>
      </w:r>
      <w:r>
        <w:rPr>
          <w:rFonts w:ascii="Times New Roman" w:hAnsi="Times New Roman"/>
          <w:b/>
          <w:bCs/>
          <w:sz w:val="24"/>
          <w:szCs w:val="24"/>
        </w:rPr>
        <w:fldChar w:fldCharType="separate"/>
      </w:r>
      <w:r w:rsidR="00075791" w:rsidRPr="00075791">
        <w:rPr>
          <w:rFonts w:ascii="Times New Roman" w:hAnsi="Times New Roman"/>
          <w:noProof/>
          <w:sz w:val="24"/>
          <w:szCs w:val="24"/>
        </w:rPr>
        <w:t>[1]</w:t>
      </w:r>
      <w:r w:rsidR="00075791" w:rsidRPr="00075791">
        <w:rPr>
          <w:rFonts w:ascii="Times New Roman" w:hAnsi="Times New Roman"/>
          <w:noProof/>
          <w:sz w:val="24"/>
          <w:szCs w:val="24"/>
        </w:rPr>
        <w:tab/>
        <w:t xml:space="preserve">S. Ujani, “Hubungan Antara Usia dan Jenis Kelamin Dengan Kadar Kolesterol Penderita Obesitas RSUD Abdul Moeloek Provinsi Lampung,” </w:t>
      </w:r>
      <w:r w:rsidR="00075791" w:rsidRPr="00075791">
        <w:rPr>
          <w:rFonts w:ascii="Times New Roman" w:hAnsi="Times New Roman"/>
          <w:i/>
          <w:iCs/>
          <w:noProof/>
          <w:sz w:val="24"/>
          <w:szCs w:val="24"/>
        </w:rPr>
        <w:t>J. Kesehat.</w:t>
      </w:r>
      <w:r w:rsidR="00075791" w:rsidRPr="00075791">
        <w:rPr>
          <w:rFonts w:ascii="Times New Roman" w:hAnsi="Times New Roman"/>
          <w:noProof/>
          <w:sz w:val="24"/>
          <w:szCs w:val="24"/>
        </w:rPr>
        <w:t>, vol. 6, no. 1, 2016.</w:t>
      </w:r>
    </w:p>
    <w:p w14:paraId="3AE89A52" w14:textId="77777777" w:rsidR="00075791" w:rsidRPr="00075791" w:rsidRDefault="00075791" w:rsidP="00075791">
      <w:pPr>
        <w:widowControl w:val="0"/>
        <w:autoSpaceDE w:val="0"/>
        <w:autoSpaceDN w:val="0"/>
        <w:adjustRightInd w:val="0"/>
        <w:spacing w:after="20" w:line="240" w:lineRule="auto"/>
        <w:ind w:left="640" w:hanging="640"/>
        <w:rPr>
          <w:rFonts w:ascii="Times New Roman" w:hAnsi="Times New Roman"/>
          <w:noProof/>
          <w:sz w:val="24"/>
          <w:szCs w:val="24"/>
        </w:rPr>
      </w:pPr>
      <w:r w:rsidRPr="00075791">
        <w:rPr>
          <w:rFonts w:ascii="Times New Roman" w:hAnsi="Times New Roman"/>
          <w:noProof/>
          <w:sz w:val="24"/>
          <w:szCs w:val="24"/>
        </w:rPr>
        <w:t>[2]</w:t>
      </w:r>
      <w:r w:rsidRPr="00075791">
        <w:rPr>
          <w:rFonts w:ascii="Times New Roman" w:hAnsi="Times New Roman"/>
          <w:noProof/>
          <w:sz w:val="24"/>
          <w:szCs w:val="24"/>
        </w:rPr>
        <w:tab/>
        <w:t xml:space="preserve">I. M. Sofa, “Kejadian Obesitas, Obesitas Sentral, dan Kelebihan Lemak Viseral Pada Lansia Wanita,” </w:t>
      </w:r>
      <w:r w:rsidRPr="00075791">
        <w:rPr>
          <w:rFonts w:ascii="Times New Roman" w:hAnsi="Times New Roman"/>
          <w:i/>
          <w:iCs/>
          <w:noProof/>
          <w:sz w:val="24"/>
          <w:szCs w:val="24"/>
        </w:rPr>
        <w:t>Amerta Nutr.</w:t>
      </w:r>
      <w:r w:rsidRPr="00075791">
        <w:rPr>
          <w:rFonts w:ascii="Times New Roman" w:hAnsi="Times New Roman"/>
          <w:noProof/>
          <w:sz w:val="24"/>
          <w:szCs w:val="24"/>
        </w:rPr>
        <w:t>, vol. 2, no. 3, pp. 228–236, 2018.</w:t>
      </w:r>
    </w:p>
    <w:p w14:paraId="087515EE" w14:textId="77777777" w:rsidR="00075791" w:rsidRPr="00075791" w:rsidRDefault="00075791" w:rsidP="00075791">
      <w:pPr>
        <w:widowControl w:val="0"/>
        <w:autoSpaceDE w:val="0"/>
        <w:autoSpaceDN w:val="0"/>
        <w:adjustRightInd w:val="0"/>
        <w:spacing w:after="20" w:line="240" w:lineRule="auto"/>
        <w:ind w:left="640" w:hanging="640"/>
        <w:rPr>
          <w:rFonts w:ascii="Times New Roman" w:hAnsi="Times New Roman"/>
          <w:noProof/>
          <w:sz w:val="24"/>
          <w:szCs w:val="24"/>
        </w:rPr>
      </w:pPr>
      <w:r w:rsidRPr="00075791">
        <w:rPr>
          <w:rFonts w:ascii="Times New Roman" w:hAnsi="Times New Roman"/>
          <w:noProof/>
          <w:sz w:val="24"/>
          <w:szCs w:val="24"/>
        </w:rPr>
        <w:t>[3]</w:t>
      </w:r>
      <w:r w:rsidRPr="00075791">
        <w:rPr>
          <w:rFonts w:ascii="Times New Roman" w:hAnsi="Times New Roman"/>
          <w:noProof/>
          <w:sz w:val="24"/>
          <w:szCs w:val="24"/>
        </w:rPr>
        <w:tab/>
        <w:t>P. M. Indarwati, “Faktor–Faktor Yang Berhubungan Dengan Obesitas pada Anak Usia 9–11 Tahun di SD Ma’arif Kecamatan Ponorogo,” STIKES BHAKTI HUSADA MULIA MADIUN, 2019.</w:t>
      </w:r>
    </w:p>
    <w:p w14:paraId="0ED712A5" w14:textId="5A4980DF" w:rsidR="00075791" w:rsidRPr="00075791" w:rsidRDefault="00075791" w:rsidP="00075791">
      <w:pPr>
        <w:widowControl w:val="0"/>
        <w:autoSpaceDE w:val="0"/>
        <w:autoSpaceDN w:val="0"/>
        <w:adjustRightInd w:val="0"/>
        <w:spacing w:after="20" w:line="240" w:lineRule="auto"/>
        <w:ind w:left="640" w:hanging="640"/>
        <w:rPr>
          <w:rFonts w:ascii="Times New Roman" w:hAnsi="Times New Roman"/>
          <w:noProof/>
          <w:sz w:val="24"/>
          <w:szCs w:val="24"/>
        </w:rPr>
      </w:pPr>
      <w:r w:rsidRPr="00075791">
        <w:rPr>
          <w:rFonts w:ascii="Times New Roman" w:hAnsi="Times New Roman"/>
          <w:noProof/>
          <w:sz w:val="24"/>
          <w:szCs w:val="24"/>
        </w:rPr>
        <w:t>[4]</w:t>
      </w:r>
      <w:r w:rsidRPr="00075791">
        <w:rPr>
          <w:rFonts w:ascii="Times New Roman" w:hAnsi="Times New Roman"/>
          <w:noProof/>
          <w:sz w:val="24"/>
          <w:szCs w:val="24"/>
        </w:rPr>
        <w:tab/>
        <w:t xml:space="preserve">P. M. Toha, “Sistem Pendukung Keputusan Menentukan Kecukupan Gizi Bayi Menggunakan Logika </w:t>
      </w:r>
      <w:r w:rsidRPr="00075791">
        <w:rPr>
          <w:rFonts w:ascii="Times New Roman" w:hAnsi="Times New Roman"/>
          <w:i/>
          <w:iCs/>
          <w:noProof/>
          <w:sz w:val="24"/>
          <w:szCs w:val="24"/>
        </w:rPr>
        <w:t>Fuzzy</w:t>
      </w:r>
      <w:r w:rsidRPr="00075791">
        <w:rPr>
          <w:rFonts w:ascii="Times New Roman" w:hAnsi="Times New Roman"/>
          <w:noProof/>
          <w:sz w:val="24"/>
          <w:szCs w:val="24"/>
        </w:rPr>
        <w:t xml:space="preserve"> Sugeno,” Universitas Muhammadiyah Surakarta, 2014.</w:t>
      </w:r>
    </w:p>
    <w:p w14:paraId="6BF30CD8" w14:textId="0485601E" w:rsidR="00075791" w:rsidRPr="00075791" w:rsidRDefault="00075791" w:rsidP="00075791">
      <w:pPr>
        <w:widowControl w:val="0"/>
        <w:autoSpaceDE w:val="0"/>
        <w:autoSpaceDN w:val="0"/>
        <w:adjustRightInd w:val="0"/>
        <w:spacing w:after="20" w:line="240" w:lineRule="auto"/>
        <w:ind w:left="640" w:hanging="640"/>
        <w:rPr>
          <w:rFonts w:ascii="Times New Roman" w:hAnsi="Times New Roman"/>
          <w:noProof/>
          <w:sz w:val="24"/>
          <w:szCs w:val="24"/>
        </w:rPr>
      </w:pPr>
      <w:r w:rsidRPr="00075791">
        <w:rPr>
          <w:rFonts w:ascii="Times New Roman" w:hAnsi="Times New Roman"/>
          <w:noProof/>
          <w:sz w:val="24"/>
          <w:szCs w:val="24"/>
        </w:rPr>
        <w:t>[5]</w:t>
      </w:r>
      <w:r w:rsidRPr="00075791">
        <w:rPr>
          <w:rFonts w:ascii="Times New Roman" w:hAnsi="Times New Roman"/>
          <w:noProof/>
          <w:sz w:val="24"/>
          <w:szCs w:val="24"/>
        </w:rPr>
        <w:tab/>
        <w:t xml:space="preserve">B. Sutara and H. Kuswanto, “Analisa Perbandingan </w:t>
      </w:r>
      <w:r w:rsidRPr="00075791">
        <w:rPr>
          <w:rFonts w:ascii="Times New Roman" w:hAnsi="Times New Roman"/>
          <w:i/>
          <w:iCs/>
          <w:noProof/>
          <w:sz w:val="24"/>
          <w:szCs w:val="24"/>
        </w:rPr>
        <w:t>Fuzzy</w:t>
      </w:r>
      <w:r w:rsidRPr="00075791">
        <w:rPr>
          <w:rFonts w:ascii="Times New Roman" w:hAnsi="Times New Roman"/>
          <w:noProof/>
          <w:sz w:val="24"/>
          <w:szCs w:val="24"/>
        </w:rPr>
        <w:t xml:space="preserve"> Logic Metode Tsukamoto, Sugeno, Mamdani Dalam Penentuan Keluarga Miskin,” </w:t>
      </w:r>
      <w:r w:rsidRPr="00075791">
        <w:rPr>
          <w:rFonts w:ascii="Times New Roman" w:hAnsi="Times New Roman"/>
          <w:i/>
          <w:iCs/>
          <w:noProof/>
          <w:sz w:val="24"/>
          <w:szCs w:val="24"/>
        </w:rPr>
        <w:t>Infotekmesin</w:t>
      </w:r>
      <w:r w:rsidRPr="00075791">
        <w:rPr>
          <w:rFonts w:ascii="Times New Roman" w:hAnsi="Times New Roman"/>
          <w:noProof/>
          <w:sz w:val="24"/>
          <w:szCs w:val="24"/>
        </w:rPr>
        <w:t>, vol. 10, no. 2, pp. 75–86, 2019.</w:t>
      </w:r>
    </w:p>
    <w:p w14:paraId="6640B08E" w14:textId="1F70804E" w:rsidR="00075791" w:rsidRPr="00075791" w:rsidRDefault="00075791" w:rsidP="00075791">
      <w:pPr>
        <w:widowControl w:val="0"/>
        <w:autoSpaceDE w:val="0"/>
        <w:autoSpaceDN w:val="0"/>
        <w:adjustRightInd w:val="0"/>
        <w:spacing w:after="20" w:line="240" w:lineRule="auto"/>
        <w:ind w:left="640" w:hanging="640"/>
        <w:rPr>
          <w:rFonts w:ascii="Times New Roman" w:hAnsi="Times New Roman"/>
          <w:noProof/>
          <w:sz w:val="24"/>
          <w:szCs w:val="24"/>
        </w:rPr>
      </w:pPr>
      <w:r w:rsidRPr="00075791">
        <w:rPr>
          <w:rFonts w:ascii="Times New Roman" w:hAnsi="Times New Roman"/>
          <w:noProof/>
          <w:sz w:val="24"/>
          <w:szCs w:val="24"/>
        </w:rPr>
        <w:t>[6]</w:t>
      </w:r>
      <w:r w:rsidRPr="00075791">
        <w:rPr>
          <w:rFonts w:ascii="Times New Roman" w:hAnsi="Times New Roman"/>
          <w:noProof/>
          <w:sz w:val="24"/>
          <w:szCs w:val="24"/>
        </w:rPr>
        <w:tab/>
        <w:t xml:space="preserve">J. Warmansyah and D. Hilpiah, “Penerapan Metode </w:t>
      </w:r>
      <w:r w:rsidRPr="00075791">
        <w:rPr>
          <w:rFonts w:ascii="Times New Roman" w:hAnsi="Times New Roman"/>
          <w:i/>
          <w:iCs/>
          <w:noProof/>
          <w:sz w:val="24"/>
          <w:szCs w:val="24"/>
        </w:rPr>
        <w:t>Fuzzy</w:t>
      </w:r>
      <w:r w:rsidRPr="00075791">
        <w:rPr>
          <w:rFonts w:ascii="Times New Roman" w:hAnsi="Times New Roman"/>
          <w:noProof/>
          <w:sz w:val="24"/>
          <w:szCs w:val="24"/>
        </w:rPr>
        <w:t xml:space="preserve"> Sugeno Untuk Prediksi Persediaan Bahan Baku,” </w:t>
      </w:r>
      <w:r w:rsidRPr="00075791">
        <w:rPr>
          <w:rFonts w:ascii="Times New Roman" w:hAnsi="Times New Roman"/>
          <w:i/>
          <w:iCs/>
          <w:noProof/>
          <w:sz w:val="24"/>
          <w:szCs w:val="24"/>
        </w:rPr>
        <w:t>Teknois J. Ilm. Teknol. Inf. dan Sains</w:t>
      </w:r>
      <w:r w:rsidRPr="00075791">
        <w:rPr>
          <w:rFonts w:ascii="Times New Roman" w:hAnsi="Times New Roman"/>
          <w:noProof/>
          <w:sz w:val="24"/>
          <w:szCs w:val="24"/>
        </w:rPr>
        <w:t>, vol. 9, no. 2, pp. 12–20, 2019.</w:t>
      </w:r>
    </w:p>
    <w:p w14:paraId="5AC21B9D" w14:textId="4FB3D28D" w:rsidR="00075791" w:rsidRPr="00075791" w:rsidRDefault="00075791" w:rsidP="00075791">
      <w:pPr>
        <w:widowControl w:val="0"/>
        <w:autoSpaceDE w:val="0"/>
        <w:autoSpaceDN w:val="0"/>
        <w:adjustRightInd w:val="0"/>
        <w:spacing w:after="20" w:line="240" w:lineRule="auto"/>
        <w:ind w:left="640" w:hanging="640"/>
        <w:rPr>
          <w:rFonts w:ascii="Times New Roman" w:hAnsi="Times New Roman"/>
          <w:noProof/>
          <w:sz w:val="24"/>
          <w:szCs w:val="24"/>
        </w:rPr>
      </w:pPr>
      <w:r w:rsidRPr="00075791">
        <w:rPr>
          <w:rFonts w:ascii="Times New Roman" w:hAnsi="Times New Roman"/>
          <w:noProof/>
          <w:sz w:val="24"/>
          <w:szCs w:val="24"/>
        </w:rPr>
        <w:t>[7]</w:t>
      </w:r>
      <w:r w:rsidRPr="00075791">
        <w:rPr>
          <w:rFonts w:ascii="Times New Roman" w:hAnsi="Times New Roman"/>
          <w:noProof/>
          <w:sz w:val="24"/>
          <w:szCs w:val="24"/>
        </w:rPr>
        <w:tab/>
        <w:t xml:space="preserve">L. P. Ayuningtias, M. Irfan, and J. Jumadi, “Analisa Perbandingan Logic </w:t>
      </w:r>
      <w:r w:rsidRPr="00075791">
        <w:rPr>
          <w:rFonts w:ascii="Times New Roman" w:hAnsi="Times New Roman"/>
          <w:i/>
          <w:iCs/>
          <w:noProof/>
          <w:sz w:val="24"/>
          <w:szCs w:val="24"/>
        </w:rPr>
        <w:t>Fuzzy</w:t>
      </w:r>
      <w:r w:rsidRPr="00075791">
        <w:rPr>
          <w:rFonts w:ascii="Times New Roman" w:hAnsi="Times New Roman"/>
          <w:noProof/>
          <w:sz w:val="24"/>
          <w:szCs w:val="24"/>
        </w:rPr>
        <w:t xml:space="preserve"> Metode Tsukamoto, Sugeno, Dan Mamdani (Studi Kasus: Prediksi Jumlah Pendaftar Mahasiswa Baru Fakultas Sains Dan Teknologi Uin Sunan Gunung Djati Bandung),” </w:t>
      </w:r>
      <w:r w:rsidRPr="00075791">
        <w:rPr>
          <w:rFonts w:ascii="Times New Roman" w:hAnsi="Times New Roman"/>
          <w:i/>
          <w:iCs/>
          <w:noProof/>
          <w:sz w:val="24"/>
          <w:szCs w:val="24"/>
        </w:rPr>
        <w:t>J. Tek. Inform.</w:t>
      </w:r>
      <w:r w:rsidRPr="00075791">
        <w:rPr>
          <w:rFonts w:ascii="Times New Roman" w:hAnsi="Times New Roman"/>
          <w:noProof/>
          <w:sz w:val="24"/>
          <w:szCs w:val="24"/>
        </w:rPr>
        <w:t>, vol. 10, no. 1, pp. 9–16, 2017.</w:t>
      </w:r>
    </w:p>
    <w:p w14:paraId="63AA42AE" w14:textId="094A414D" w:rsidR="00075791" w:rsidRPr="00075791" w:rsidRDefault="00075791" w:rsidP="00075791">
      <w:pPr>
        <w:widowControl w:val="0"/>
        <w:autoSpaceDE w:val="0"/>
        <w:autoSpaceDN w:val="0"/>
        <w:adjustRightInd w:val="0"/>
        <w:spacing w:after="20" w:line="240" w:lineRule="auto"/>
        <w:ind w:left="640" w:hanging="640"/>
        <w:rPr>
          <w:rFonts w:ascii="Times New Roman" w:hAnsi="Times New Roman"/>
          <w:noProof/>
          <w:sz w:val="24"/>
          <w:szCs w:val="24"/>
        </w:rPr>
      </w:pPr>
      <w:r w:rsidRPr="00075791">
        <w:rPr>
          <w:rFonts w:ascii="Times New Roman" w:hAnsi="Times New Roman"/>
          <w:noProof/>
          <w:sz w:val="24"/>
          <w:szCs w:val="24"/>
        </w:rPr>
        <w:t>[8]</w:t>
      </w:r>
      <w:r w:rsidRPr="00075791">
        <w:rPr>
          <w:rFonts w:ascii="Times New Roman" w:hAnsi="Times New Roman"/>
          <w:noProof/>
          <w:sz w:val="24"/>
          <w:szCs w:val="24"/>
        </w:rPr>
        <w:tab/>
        <w:t xml:space="preserve">M. Muizaitul, “Penerapan Metode </w:t>
      </w:r>
      <w:r w:rsidRPr="00075791">
        <w:rPr>
          <w:rFonts w:ascii="Times New Roman" w:hAnsi="Times New Roman"/>
          <w:i/>
          <w:iCs/>
          <w:noProof/>
          <w:sz w:val="24"/>
          <w:szCs w:val="24"/>
        </w:rPr>
        <w:t>Fuzzy</w:t>
      </w:r>
      <w:r w:rsidRPr="00075791">
        <w:rPr>
          <w:rFonts w:ascii="Times New Roman" w:hAnsi="Times New Roman"/>
          <w:noProof/>
          <w:sz w:val="24"/>
          <w:szCs w:val="24"/>
        </w:rPr>
        <w:t xml:space="preserve"> Sugeno Untuk Menentukan Jalur Terbaik Menuju Lokasi Wisata di Surabaya,” </w:t>
      </w:r>
      <w:r w:rsidRPr="00075791">
        <w:rPr>
          <w:rFonts w:ascii="Times New Roman" w:hAnsi="Times New Roman"/>
          <w:i/>
          <w:iCs/>
          <w:noProof/>
          <w:sz w:val="24"/>
          <w:szCs w:val="24"/>
        </w:rPr>
        <w:t>J. Mat. Sains dan Teknol.</w:t>
      </w:r>
      <w:r w:rsidRPr="00075791">
        <w:rPr>
          <w:rFonts w:ascii="Times New Roman" w:hAnsi="Times New Roman"/>
          <w:noProof/>
          <w:sz w:val="24"/>
          <w:szCs w:val="24"/>
        </w:rPr>
        <w:t>, vol. 20, no. 2, pp. 95–101, 2019.</w:t>
      </w:r>
    </w:p>
    <w:p w14:paraId="15CCF597" w14:textId="2ACB025A" w:rsidR="00075791" w:rsidRPr="00075791" w:rsidRDefault="00075791" w:rsidP="00075791">
      <w:pPr>
        <w:widowControl w:val="0"/>
        <w:autoSpaceDE w:val="0"/>
        <w:autoSpaceDN w:val="0"/>
        <w:adjustRightInd w:val="0"/>
        <w:spacing w:after="20" w:line="240" w:lineRule="auto"/>
        <w:ind w:left="640" w:hanging="640"/>
        <w:rPr>
          <w:rFonts w:ascii="Times New Roman" w:hAnsi="Times New Roman"/>
          <w:noProof/>
          <w:sz w:val="24"/>
          <w:szCs w:val="24"/>
        </w:rPr>
      </w:pPr>
      <w:r w:rsidRPr="00075791">
        <w:rPr>
          <w:rFonts w:ascii="Times New Roman" w:hAnsi="Times New Roman"/>
          <w:noProof/>
          <w:sz w:val="24"/>
          <w:szCs w:val="24"/>
        </w:rPr>
        <w:t>[9]</w:t>
      </w:r>
      <w:r w:rsidRPr="00075791">
        <w:rPr>
          <w:rFonts w:ascii="Times New Roman" w:hAnsi="Times New Roman"/>
          <w:noProof/>
          <w:sz w:val="24"/>
          <w:szCs w:val="24"/>
        </w:rPr>
        <w:tab/>
        <w:t xml:space="preserve">A. H. Agustin, G. K. Gandhiadi, and T. B. Oka, “PENERAPAN METODE </w:t>
      </w:r>
      <w:r w:rsidRPr="00075791">
        <w:rPr>
          <w:rFonts w:ascii="Times New Roman" w:hAnsi="Times New Roman"/>
          <w:i/>
          <w:iCs/>
          <w:noProof/>
          <w:sz w:val="24"/>
          <w:szCs w:val="24"/>
        </w:rPr>
        <w:t>FUZZY</w:t>
      </w:r>
      <w:r w:rsidRPr="00075791">
        <w:rPr>
          <w:rFonts w:ascii="Times New Roman" w:hAnsi="Times New Roman"/>
          <w:noProof/>
          <w:sz w:val="24"/>
          <w:szCs w:val="24"/>
        </w:rPr>
        <w:t xml:space="preserve"> SUGENO UNTUK MENENTUKAN HARGA JUAL SEPEDA MOTOR BEKAS,” </w:t>
      </w:r>
      <w:r w:rsidRPr="00075791">
        <w:rPr>
          <w:rFonts w:ascii="Times New Roman" w:hAnsi="Times New Roman"/>
          <w:i/>
          <w:iCs/>
          <w:noProof/>
          <w:sz w:val="24"/>
          <w:szCs w:val="24"/>
        </w:rPr>
        <w:t>E-Jurnal Mat.</w:t>
      </w:r>
      <w:r w:rsidRPr="00075791">
        <w:rPr>
          <w:rFonts w:ascii="Times New Roman" w:hAnsi="Times New Roman"/>
          <w:noProof/>
          <w:sz w:val="24"/>
          <w:szCs w:val="24"/>
        </w:rPr>
        <w:t>, vol. 5, no. 4, p. 176, Nov. 2016.</w:t>
      </w:r>
    </w:p>
    <w:p w14:paraId="72F6564D" w14:textId="5349E0F8" w:rsidR="00075791" w:rsidRPr="00075791" w:rsidRDefault="00075791" w:rsidP="00075791">
      <w:pPr>
        <w:widowControl w:val="0"/>
        <w:autoSpaceDE w:val="0"/>
        <w:autoSpaceDN w:val="0"/>
        <w:adjustRightInd w:val="0"/>
        <w:spacing w:after="20" w:line="240" w:lineRule="auto"/>
        <w:ind w:left="640" w:hanging="640"/>
        <w:rPr>
          <w:rFonts w:ascii="Times New Roman" w:hAnsi="Times New Roman"/>
          <w:noProof/>
          <w:sz w:val="24"/>
          <w:szCs w:val="24"/>
        </w:rPr>
      </w:pPr>
      <w:r w:rsidRPr="00075791">
        <w:rPr>
          <w:rFonts w:ascii="Times New Roman" w:hAnsi="Times New Roman"/>
          <w:noProof/>
          <w:sz w:val="24"/>
          <w:szCs w:val="24"/>
        </w:rPr>
        <w:t>[10]</w:t>
      </w:r>
      <w:r w:rsidRPr="00075791">
        <w:rPr>
          <w:rFonts w:ascii="Times New Roman" w:hAnsi="Times New Roman"/>
          <w:noProof/>
          <w:sz w:val="24"/>
          <w:szCs w:val="24"/>
        </w:rPr>
        <w:tab/>
        <w:t xml:space="preserve">S. Sunardi and R. S. Artati, “Aplikasi Metode </w:t>
      </w:r>
      <w:r w:rsidRPr="00075791">
        <w:rPr>
          <w:rFonts w:ascii="Times New Roman" w:hAnsi="Times New Roman"/>
          <w:i/>
          <w:iCs/>
          <w:noProof/>
          <w:sz w:val="24"/>
          <w:szCs w:val="24"/>
        </w:rPr>
        <w:t>Fuzzy</w:t>
      </w:r>
      <w:r w:rsidRPr="00075791">
        <w:rPr>
          <w:rFonts w:ascii="Times New Roman" w:hAnsi="Times New Roman"/>
          <w:noProof/>
          <w:sz w:val="24"/>
          <w:szCs w:val="24"/>
        </w:rPr>
        <w:t xml:space="preserve"> Sugeno untuk Sistem Informasi </w:t>
      </w:r>
      <w:r w:rsidRPr="00075791">
        <w:rPr>
          <w:rFonts w:ascii="Times New Roman" w:hAnsi="Times New Roman"/>
          <w:noProof/>
          <w:sz w:val="24"/>
          <w:szCs w:val="24"/>
        </w:rPr>
        <w:lastRenderedPageBreak/>
        <w:t xml:space="preserve">Ketinggian Air dan Ketinggian Pintu Air Suatu Bendungan,” </w:t>
      </w:r>
      <w:r w:rsidRPr="00075791">
        <w:rPr>
          <w:rFonts w:ascii="Times New Roman" w:hAnsi="Times New Roman"/>
          <w:i/>
          <w:iCs/>
          <w:noProof/>
          <w:sz w:val="24"/>
          <w:szCs w:val="24"/>
        </w:rPr>
        <w:t>Dinamik</w:t>
      </w:r>
      <w:r w:rsidRPr="00075791">
        <w:rPr>
          <w:rFonts w:ascii="Times New Roman" w:hAnsi="Times New Roman"/>
          <w:noProof/>
          <w:sz w:val="24"/>
          <w:szCs w:val="24"/>
        </w:rPr>
        <w:t>, vol. 19, no. 2, pp. 179–190, 2014.</w:t>
      </w:r>
    </w:p>
    <w:p w14:paraId="6F59CDDE" w14:textId="7A426191" w:rsidR="00075791" w:rsidRPr="00075791" w:rsidRDefault="00075791" w:rsidP="00075791">
      <w:pPr>
        <w:widowControl w:val="0"/>
        <w:autoSpaceDE w:val="0"/>
        <w:autoSpaceDN w:val="0"/>
        <w:adjustRightInd w:val="0"/>
        <w:spacing w:after="20" w:line="240" w:lineRule="auto"/>
        <w:ind w:left="640" w:hanging="640"/>
        <w:rPr>
          <w:rFonts w:ascii="Times New Roman" w:hAnsi="Times New Roman"/>
          <w:noProof/>
          <w:sz w:val="24"/>
          <w:szCs w:val="24"/>
        </w:rPr>
      </w:pPr>
      <w:r w:rsidRPr="00075791">
        <w:rPr>
          <w:rFonts w:ascii="Times New Roman" w:hAnsi="Times New Roman"/>
          <w:noProof/>
          <w:sz w:val="24"/>
          <w:szCs w:val="24"/>
        </w:rPr>
        <w:t>[11]</w:t>
      </w:r>
      <w:r w:rsidRPr="00075791">
        <w:rPr>
          <w:rFonts w:ascii="Times New Roman" w:hAnsi="Times New Roman"/>
          <w:noProof/>
          <w:sz w:val="24"/>
          <w:szCs w:val="24"/>
        </w:rPr>
        <w:tab/>
        <w:t xml:space="preserve">H. Santosa, “Aplikasi Penentuan Tarif Listrik Menggunakan Metode </w:t>
      </w:r>
      <w:r w:rsidRPr="00075791">
        <w:rPr>
          <w:rFonts w:ascii="Times New Roman" w:hAnsi="Times New Roman"/>
          <w:i/>
          <w:iCs/>
          <w:noProof/>
          <w:sz w:val="24"/>
          <w:szCs w:val="24"/>
        </w:rPr>
        <w:t>Fuzzy</w:t>
      </w:r>
      <w:r w:rsidRPr="00075791">
        <w:rPr>
          <w:rFonts w:ascii="Times New Roman" w:hAnsi="Times New Roman"/>
          <w:noProof/>
          <w:sz w:val="24"/>
          <w:szCs w:val="24"/>
        </w:rPr>
        <w:t xml:space="preserve"> Sugeno,” </w:t>
      </w:r>
      <w:r w:rsidRPr="00075791">
        <w:rPr>
          <w:rFonts w:ascii="Times New Roman" w:hAnsi="Times New Roman"/>
          <w:i/>
          <w:iCs/>
          <w:noProof/>
          <w:sz w:val="24"/>
          <w:szCs w:val="24"/>
        </w:rPr>
        <w:t>J. Sist. Inf. BISNIS</w:t>
      </w:r>
      <w:r w:rsidRPr="00075791">
        <w:rPr>
          <w:rFonts w:ascii="Times New Roman" w:hAnsi="Times New Roman"/>
          <w:noProof/>
          <w:sz w:val="24"/>
          <w:szCs w:val="24"/>
        </w:rPr>
        <w:t>, vol. 4, no. 1, Apr. 2014.</w:t>
      </w:r>
    </w:p>
    <w:p w14:paraId="633BAE44" w14:textId="77777777" w:rsidR="00075791" w:rsidRPr="00075791" w:rsidRDefault="00075791" w:rsidP="00075791">
      <w:pPr>
        <w:widowControl w:val="0"/>
        <w:autoSpaceDE w:val="0"/>
        <w:autoSpaceDN w:val="0"/>
        <w:adjustRightInd w:val="0"/>
        <w:spacing w:after="20" w:line="240" w:lineRule="auto"/>
        <w:ind w:left="640" w:hanging="640"/>
        <w:rPr>
          <w:rFonts w:ascii="Times New Roman" w:hAnsi="Times New Roman"/>
          <w:noProof/>
          <w:sz w:val="24"/>
          <w:szCs w:val="24"/>
        </w:rPr>
      </w:pPr>
      <w:r w:rsidRPr="00075791">
        <w:rPr>
          <w:rFonts w:ascii="Times New Roman" w:hAnsi="Times New Roman"/>
          <w:noProof/>
          <w:sz w:val="24"/>
          <w:szCs w:val="24"/>
        </w:rPr>
        <w:t>[12]</w:t>
      </w:r>
      <w:r w:rsidRPr="00075791">
        <w:rPr>
          <w:rFonts w:ascii="Times New Roman" w:hAnsi="Times New Roman"/>
          <w:noProof/>
          <w:sz w:val="24"/>
          <w:szCs w:val="24"/>
        </w:rPr>
        <w:tab/>
        <w:t>W. Hakim, “Sistem pendukung keputusan metode Sugeno dalam menentukan tingkat kepribadian siswa berdasarkan pendidikan: Studi kasus di MI Miftahul Ulum Gondanglegi Malang,” Universitas Islam Negeri Maulana Malik Ibrahim, 2015.</w:t>
      </w:r>
    </w:p>
    <w:p w14:paraId="039940D9" w14:textId="7DCCDCED" w:rsidR="00075791" w:rsidRPr="00075791" w:rsidRDefault="00075791" w:rsidP="00075791">
      <w:pPr>
        <w:widowControl w:val="0"/>
        <w:autoSpaceDE w:val="0"/>
        <w:autoSpaceDN w:val="0"/>
        <w:adjustRightInd w:val="0"/>
        <w:spacing w:after="20" w:line="240" w:lineRule="auto"/>
        <w:ind w:left="640" w:hanging="640"/>
        <w:rPr>
          <w:rFonts w:ascii="Times New Roman" w:hAnsi="Times New Roman"/>
          <w:noProof/>
          <w:sz w:val="24"/>
        </w:rPr>
      </w:pPr>
      <w:r w:rsidRPr="00075791">
        <w:rPr>
          <w:rFonts w:ascii="Times New Roman" w:hAnsi="Times New Roman"/>
          <w:noProof/>
          <w:sz w:val="24"/>
          <w:szCs w:val="24"/>
        </w:rPr>
        <w:t>[13]</w:t>
      </w:r>
      <w:r w:rsidRPr="00075791">
        <w:rPr>
          <w:rFonts w:ascii="Times New Roman" w:hAnsi="Times New Roman"/>
          <w:noProof/>
          <w:sz w:val="24"/>
          <w:szCs w:val="24"/>
        </w:rPr>
        <w:tab/>
        <w:t xml:space="preserve">S. Kusumadewi and H. Purnomo, </w:t>
      </w:r>
      <w:r w:rsidRPr="00075791">
        <w:rPr>
          <w:rFonts w:ascii="Times New Roman" w:hAnsi="Times New Roman"/>
          <w:i/>
          <w:iCs/>
          <w:noProof/>
          <w:sz w:val="24"/>
          <w:szCs w:val="24"/>
        </w:rPr>
        <w:t>Aplikasi Logika Fuzzy untuk Pendukung Keputusan</w:t>
      </w:r>
      <w:r w:rsidRPr="00075791">
        <w:rPr>
          <w:rFonts w:ascii="Times New Roman" w:hAnsi="Times New Roman"/>
          <w:noProof/>
          <w:sz w:val="24"/>
          <w:szCs w:val="24"/>
        </w:rPr>
        <w:t>. Yogyakarta: Graha Ilmu, 2010.</w:t>
      </w:r>
    </w:p>
    <w:p w14:paraId="33199AA5" w14:textId="1135978D" w:rsidR="00A14501" w:rsidRDefault="00A14501" w:rsidP="004259D2">
      <w:r>
        <w:fldChar w:fldCharType="end"/>
      </w:r>
    </w:p>
    <w:p w14:paraId="784E7B70" w14:textId="77777777" w:rsidR="0007000E" w:rsidRDefault="0007000E" w:rsidP="003E66B0">
      <w:pPr>
        <w:spacing w:after="0" w:line="240" w:lineRule="auto"/>
        <w:jc w:val="center"/>
        <w:rPr>
          <w:rFonts w:ascii="Times New Roman" w:hAnsi="Times New Roman"/>
          <w:b/>
          <w:bCs/>
          <w:sz w:val="24"/>
          <w:szCs w:val="24"/>
        </w:rPr>
      </w:pPr>
    </w:p>
    <w:p w14:paraId="75E26D2C" w14:textId="77777777" w:rsidR="00120358" w:rsidRDefault="00120358" w:rsidP="00120358">
      <w:pPr>
        <w:autoSpaceDE w:val="0"/>
        <w:autoSpaceDN w:val="0"/>
        <w:adjustRightInd w:val="0"/>
        <w:spacing w:line="240" w:lineRule="auto"/>
      </w:pPr>
    </w:p>
    <w:p w14:paraId="0A8329FF" w14:textId="239E343A" w:rsidR="00120358" w:rsidRPr="00120358" w:rsidRDefault="00120358" w:rsidP="00120358">
      <w:pPr>
        <w:tabs>
          <w:tab w:val="left" w:pos="4049"/>
        </w:tabs>
        <w:rPr>
          <w:rFonts w:ascii="Times New Roman" w:hAnsi="Times New Roman"/>
          <w:sz w:val="24"/>
          <w:szCs w:val="24"/>
        </w:rPr>
      </w:pPr>
    </w:p>
    <w:sectPr w:rsidR="00120358" w:rsidRPr="00120358" w:rsidSect="006E7692">
      <w:headerReference w:type="even" r:id="rId29"/>
      <w:headerReference w:type="default" r:id="rId30"/>
      <w:footerReference w:type="even" r:id="rId31"/>
      <w:footerReference w:type="default" r:id="rId32"/>
      <w:headerReference w:type="first" r:id="rId33"/>
      <w:footerReference w:type="first" r:id="rId34"/>
      <w:pgSz w:w="11906" w:h="16838"/>
      <w:pgMar w:top="1182" w:right="1134" w:bottom="1134" w:left="1701" w:header="567" w:footer="567" w:gutter="0"/>
      <w:pgNumType w:start="9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98B144" w14:textId="77777777" w:rsidR="005630FD" w:rsidRDefault="005630FD" w:rsidP="008378F1">
      <w:pPr>
        <w:spacing w:after="0" w:line="240" w:lineRule="auto"/>
      </w:pPr>
      <w:r>
        <w:separator/>
      </w:r>
    </w:p>
  </w:endnote>
  <w:endnote w:type="continuationSeparator" w:id="0">
    <w:p w14:paraId="2D59318A" w14:textId="77777777" w:rsidR="005630FD" w:rsidRDefault="005630FD" w:rsidP="008378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67A4E4" w14:textId="77777777" w:rsidR="00075791" w:rsidRPr="0087224D" w:rsidRDefault="00075791">
    <w:pPr>
      <w:pStyle w:val="Footer"/>
      <w:jc w:val="center"/>
      <w:rPr>
        <w:sz w:val="20"/>
        <w:szCs w:val="20"/>
      </w:rPr>
    </w:pPr>
    <w:r w:rsidRPr="0087224D">
      <w:rPr>
        <w:sz w:val="20"/>
        <w:szCs w:val="20"/>
      </w:rPr>
      <w:t>[</w:t>
    </w:r>
    <w:r w:rsidRPr="0087224D">
      <w:rPr>
        <w:sz w:val="20"/>
        <w:szCs w:val="20"/>
      </w:rPr>
      <w:fldChar w:fldCharType="begin"/>
    </w:r>
    <w:r w:rsidRPr="0087224D">
      <w:rPr>
        <w:sz w:val="20"/>
        <w:szCs w:val="20"/>
      </w:rPr>
      <w:instrText xml:space="preserve"> PAGE   \* MERGEFORMAT </w:instrText>
    </w:r>
    <w:r w:rsidRPr="0087224D">
      <w:rPr>
        <w:sz w:val="20"/>
        <w:szCs w:val="20"/>
      </w:rPr>
      <w:fldChar w:fldCharType="separate"/>
    </w:r>
    <w:r w:rsidRPr="0087224D">
      <w:rPr>
        <w:noProof/>
        <w:sz w:val="20"/>
        <w:szCs w:val="20"/>
      </w:rPr>
      <w:t>2</w:t>
    </w:r>
    <w:r w:rsidRPr="0087224D">
      <w:rPr>
        <w:noProof/>
        <w:sz w:val="20"/>
        <w:szCs w:val="20"/>
      </w:rPr>
      <w:fldChar w:fldCharType="end"/>
    </w:r>
    <w:r w:rsidRPr="0087224D">
      <w:rPr>
        <w:sz w:val="20"/>
        <w:szCs w:val="20"/>
      </w:rPr>
      <w:t>]</w:t>
    </w:r>
  </w:p>
  <w:p w14:paraId="282DA1BD" w14:textId="77777777" w:rsidR="00075791" w:rsidRDefault="000757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72F33" w14:textId="77777777" w:rsidR="00075791" w:rsidRDefault="00075791">
    <w:pPr>
      <w:pStyle w:val="Footer"/>
      <w:jc w:val="center"/>
    </w:pPr>
    <w:r>
      <w:t>[</w:t>
    </w:r>
    <w:r>
      <w:fldChar w:fldCharType="begin"/>
    </w:r>
    <w:r>
      <w:instrText xml:space="preserve"> PAGE   \* MERGEFORMAT </w:instrText>
    </w:r>
    <w:r>
      <w:fldChar w:fldCharType="separate"/>
    </w:r>
    <w:r>
      <w:rPr>
        <w:noProof/>
      </w:rPr>
      <w:t>2</w:t>
    </w:r>
    <w:r>
      <w:rPr>
        <w:noProof/>
      </w:rPr>
      <w:fldChar w:fldCharType="end"/>
    </w:r>
    <w: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DDBA9E" w14:textId="77777777" w:rsidR="00075791" w:rsidRDefault="00075791">
    <w:pPr>
      <w:pStyle w:val="Footer"/>
      <w:jc w:val="center"/>
    </w:pPr>
    <w:r>
      <w:t>[</w:t>
    </w:r>
    <w:r>
      <w:fldChar w:fldCharType="begin"/>
    </w:r>
    <w:r>
      <w:instrText xml:space="preserve"> PAGE   \* MERGEFORMAT </w:instrText>
    </w:r>
    <w:r>
      <w:fldChar w:fldCharType="separate"/>
    </w:r>
    <w:r>
      <w:rPr>
        <w:noProof/>
      </w:rPr>
      <w:t>2</w:t>
    </w:r>
    <w:r>
      <w:rPr>
        <w:noProof/>
      </w:rPr>
      <w:fldChar w:fldCharType="end"/>
    </w:r>
    <w: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1A0549" w14:textId="77777777" w:rsidR="005630FD" w:rsidRDefault="005630FD" w:rsidP="008378F1">
      <w:pPr>
        <w:spacing w:after="0" w:line="240" w:lineRule="auto"/>
      </w:pPr>
      <w:r>
        <w:separator/>
      </w:r>
    </w:p>
  </w:footnote>
  <w:footnote w:type="continuationSeparator" w:id="0">
    <w:p w14:paraId="0B3F5F1F" w14:textId="77777777" w:rsidR="005630FD" w:rsidRDefault="005630FD" w:rsidP="008378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B106FC" w14:textId="77777777" w:rsidR="00075791" w:rsidRPr="000D79AC" w:rsidRDefault="00075791" w:rsidP="00966708">
    <w:pPr>
      <w:pStyle w:val="Header"/>
      <w:jc w:val="center"/>
      <w:rPr>
        <w:b/>
        <w:bCs/>
        <w:sz w:val="20"/>
        <w:szCs w:val="20"/>
      </w:rPr>
    </w:pPr>
    <w:r w:rsidRPr="000D79AC">
      <w:rPr>
        <w:b/>
        <w:bCs/>
        <w:sz w:val="20"/>
        <w:szCs w:val="20"/>
      </w:rPr>
      <w:t>Jurnal Teknologi dan Manajemen Informatika (JTMI)</w:t>
    </w:r>
  </w:p>
  <w:p w14:paraId="385D8061" w14:textId="40911EBE" w:rsidR="00075791" w:rsidRPr="000D79AC" w:rsidRDefault="00075791" w:rsidP="006E7692">
    <w:pPr>
      <w:pStyle w:val="Header"/>
      <w:jc w:val="center"/>
      <w:rPr>
        <w:sz w:val="20"/>
        <w:szCs w:val="20"/>
      </w:rPr>
    </w:pPr>
    <w:r w:rsidRPr="000D79AC">
      <w:rPr>
        <w:sz w:val="20"/>
        <w:szCs w:val="20"/>
      </w:rPr>
      <w:t>Vol.</w:t>
    </w:r>
    <w:r>
      <w:rPr>
        <w:sz w:val="20"/>
        <w:szCs w:val="20"/>
      </w:rPr>
      <w:t>6</w:t>
    </w:r>
    <w:r w:rsidRPr="000D79AC">
      <w:rPr>
        <w:sz w:val="20"/>
        <w:szCs w:val="20"/>
      </w:rPr>
      <w:t xml:space="preserve"> No.</w:t>
    </w:r>
    <w:r>
      <w:rPr>
        <w:sz w:val="20"/>
        <w:szCs w:val="20"/>
      </w:rPr>
      <w:t>2</w:t>
    </w:r>
    <w:r w:rsidRPr="000D79AC">
      <w:rPr>
        <w:sz w:val="20"/>
        <w:szCs w:val="20"/>
      </w:rPr>
      <w:t xml:space="preserve"> Tahun 20</w:t>
    </w:r>
    <w:r>
      <w:rPr>
        <w:sz w:val="20"/>
        <w:szCs w:val="20"/>
      </w:rPr>
      <w:t>20</w:t>
    </w:r>
    <w:r w:rsidRPr="000D79AC">
      <w:rPr>
        <w:sz w:val="20"/>
        <w:szCs w:val="20"/>
      </w:rPr>
      <w:t xml:space="preserve"> : </w:t>
    </w:r>
    <w:r>
      <w:rPr>
        <w:sz w:val="20"/>
        <w:szCs w:val="20"/>
      </w:rPr>
      <w:t>90-9</w:t>
    </w:r>
    <w:r w:rsidR="004259D2">
      <w:rPr>
        <w:sz w:val="20"/>
        <w:szCs w:val="20"/>
      </w:rPr>
      <w:t>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503B4D" w14:textId="77777777" w:rsidR="00075791" w:rsidRPr="006E7692" w:rsidRDefault="00075791" w:rsidP="006E7692">
    <w:pPr>
      <w:pStyle w:val="Header"/>
      <w:jc w:val="right"/>
      <w:rPr>
        <w:b/>
        <w:bCs/>
        <w:sz w:val="20"/>
        <w:szCs w:val="20"/>
      </w:rPr>
    </w:pPr>
    <w:r w:rsidRPr="006E7692">
      <w:rPr>
        <w:b/>
        <w:bCs/>
        <w:sz w:val="20"/>
        <w:szCs w:val="20"/>
      </w:rPr>
      <w:t>Sistem Pengambil Keputusan Menggunakan Fuzzy Sugeno untuk Menentukan Penyakit Obesitas Anak Usia 0 sampai 16 Tahun</w:t>
    </w:r>
  </w:p>
  <w:p w14:paraId="12668D5E" w14:textId="7474C2A2" w:rsidR="00075791" w:rsidRPr="006E7692" w:rsidRDefault="00075791" w:rsidP="006E7692">
    <w:pPr>
      <w:pStyle w:val="Header"/>
      <w:jc w:val="right"/>
      <w:rPr>
        <w:sz w:val="20"/>
        <w:szCs w:val="20"/>
      </w:rPr>
    </w:pPr>
    <w:r w:rsidRPr="006E7692">
      <w:rPr>
        <w:b/>
        <w:bCs/>
        <w:sz w:val="20"/>
        <w:szCs w:val="20"/>
      </w:rPr>
      <w:tab/>
    </w:r>
    <w:r w:rsidRPr="006E7692">
      <w:rPr>
        <w:sz w:val="20"/>
        <w:szCs w:val="20"/>
      </w:rPr>
      <w:t>Mohamad Imam Gozali</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Borders>
        <w:top w:val="single" w:sz="4" w:space="0" w:color="auto"/>
        <w:bottom w:val="single" w:sz="4" w:space="0" w:color="auto"/>
      </w:tblBorders>
      <w:tblLook w:val="04A0" w:firstRow="1" w:lastRow="0" w:firstColumn="1" w:lastColumn="0" w:noHBand="0" w:noVBand="1"/>
    </w:tblPr>
    <w:tblGrid>
      <w:gridCol w:w="2022"/>
      <w:gridCol w:w="6773"/>
    </w:tblGrid>
    <w:tr w:rsidR="00075791" w:rsidRPr="00295352" w14:paraId="2A2CAA02" w14:textId="77777777" w:rsidTr="00295352">
      <w:tc>
        <w:tcPr>
          <w:tcW w:w="2016" w:type="dxa"/>
          <w:vMerge w:val="restart"/>
          <w:shd w:val="clear" w:color="auto" w:fill="auto"/>
          <w:vAlign w:val="center"/>
        </w:tcPr>
        <w:p w14:paraId="4F679925" w14:textId="47EDCDF9" w:rsidR="00075791" w:rsidRPr="00295352" w:rsidRDefault="00075791" w:rsidP="00295352">
          <w:pPr>
            <w:pStyle w:val="Header"/>
            <w:tabs>
              <w:tab w:val="clear" w:pos="9026"/>
            </w:tabs>
            <w:ind w:left="-120"/>
            <w:jc w:val="center"/>
          </w:pPr>
          <w:r w:rsidRPr="004D265E">
            <w:rPr>
              <w:noProof/>
            </w:rPr>
            <w:drawing>
              <wp:inline distT="0" distB="0" distL="0" distR="0" wp14:anchorId="079952EC" wp14:editId="73135697">
                <wp:extent cx="1223010" cy="648335"/>
                <wp:effectExtent l="0" t="0" r="0" b="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23010" cy="648335"/>
                        </a:xfrm>
                        <a:prstGeom prst="rect">
                          <a:avLst/>
                        </a:prstGeom>
                        <a:noFill/>
                        <a:ln>
                          <a:noFill/>
                        </a:ln>
                      </pic:spPr>
                    </pic:pic>
                  </a:graphicData>
                </a:graphic>
              </wp:inline>
            </w:drawing>
          </w:r>
        </w:p>
      </w:tc>
      <w:tc>
        <w:tcPr>
          <w:tcW w:w="6773" w:type="dxa"/>
          <w:shd w:val="clear" w:color="auto" w:fill="auto"/>
        </w:tcPr>
        <w:p w14:paraId="546B0F09" w14:textId="74E6B5E6" w:rsidR="00075791" w:rsidRPr="00295352" w:rsidRDefault="00075791" w:rsidP="00295352">
          <w:pPr>
            <w:pStyle w:val="Header"/>
            <w:tabs>
              <w:tab w:val="clear" w:pos="4513"/>
            </w:tabs>
            <w:jc w:val="center"/>
            <w:rPr>
              <w:rFonts w:cs="Calibri"/>
            </w:rPr>
          </w:pPr>
          <w:r w:rsidRPr="00295352">
            <w:rPr>
              <w:rFonts w:cs="Calibri"/>
              <w:sz w:val="20"/>
              <w:szCs w:val="20"/>
            </w:rPr>
            <w:t xml:space="preserve">Vol. </w:t>
          </w:r>
          <w:r>
            <w:rPr>
              <w:rFonts w:cs="Calibri"/>
              <w:sz w:val="20"/>
              <w:szCs w:val="20"/>
            </w:rPr>
            <w:t>6</w:t>
          </w:r>
          <w:r w:rsidRPr="00295352">
            <w:rPr>
              <w:rFonts w:cs="Calibri"/>
              <w:sz w:val="20"/>
              <w:szCs w:val="20"/>
            </w:rPr>
            <w:t xml:space="preserve"> No.</w:t>
          </w:r>
          <w:r>
            <w:rPr>
              <w:rFonts w:cs="Calibri"/>
              <w:sz w:val="20"/>
              <w:szCs w:val="20"/>
            </w:rPr>
            <w:t>2</w:t>
          </w:r>
          <w:r w:rsidRPr="00295352">
            <w:rPr>
              <w:rFonts w:cs="Calibri"/>
              <w:sz w:val="20"/>
              <w:szCs w:val="20"/>
            </w:rPr>
            <w:t xml:space="preserve"> Tahun 20</w:t>
          </w:r>
          <w:r>
            <w:rPr>
              <w:rFonts w:cs="Calibri"/>
              <w:sz w:val="20"/>
              <w:szCs w:val="20"/>
            </w:rPr>
            <w:t>20, pp. 90-96</w:t>
          </w:r>
        </w:p>
      </w:tc>
    </w:tr>
    <w:tr w:rsidR="00075791" w:rsidRPr="00295352" w14:paraId="6F66A4B0" w14:textId="77777777" w:rsidTr="00295352">
      <w:tc>
        <w:tcPr>
          <w:tcW w:w="2016" w:type="dxa"/>
          <w:vMerge/>
          <w:shd w:val="clear" w:color="auto" w:fill="auto"/>
        </w:tcPr>
        <w:p w14:paraId="0E82CB1F" w14:textId="77777777" w:rsidR="00075791" w:rsidRPr="00295352" w:rsidRDefault="00075791" w:rsidP="000D79AC">
          <w:pPr>
            <w:pStyle w:val="Header"/>
          </w:pPr>
        </w:p>
      </w:tc>
      <w:tc>
        <w:tcPr>
          <w:tcW w:w="6773" w:type="dxa"/>
          <w:shd w:val="clear" w:color="auto" w:fill="auto"/>
        </w:tcPr>
        <w:p w14:paraId="4AB7272C" w14:textId="77777777" w:rsidR="00075791" w:rsidRPr="00295352" w:rsidRDefault="00075791" w:rsidP="00295352">
          <w:pPr>
            <w:pStyle w:val="Header"/>
            <w:jc w:val="center"/>
            <w:rPr>
              <w:rFonts w:ascii="Garamond" w:hAnsi="Garamond" w:cs="Calibri"/>
              <w:b/>
              <w:bCs/>
            </w:rPr>
          </w:pPr>
          <w:r w:rsidRPr="00295352">
            <w:rPr>
              <w:rFonts w:ascii="Garamond" w:hAnsi="Garamond" w:cs="Calibri"/>
              <w:b/>
              <w:bCs/>
              <w:sz w:val="28"/>
              <w:szCs w:val="28"/>
            </w:rPr>
            <w:t>Jurnal Teknologi dan Manajemen Informatika</w:t>
          </w:r>
        </w:p>
      </w:tc>
    </w:tr>
    <w:tr w:rsidR="00075791" w:rsidRPr="00295352" w14:paraId="2DEBE8E2" w14:textId="77777777" w:rsidTr="00295352">
      <w:tc>
        <w:tcPr>
          <w:tcW w:w="2016" w:type="dxa"/>
          <w:vMerge/>
          <w:shd w:val="clear" w:color="auto" w:fill="auto"/>
        </w:tcPr>
        <w:p w14:paraId="4FC8EEBF" w14:textId="77777777" w:rsidR="00075791" w:rsidRPr="00295352" w:rsidRDefault="00075791" w:rsidP="000D79AC">
          <w:pPr>
            <w:pStyle w:val="Header"/>
          </w:pPr>
        </w:p>
      </w:tc>
      <w:tc>
        <w:tcPr>
          <w:tcW w:w="6773" w:type="dxa"/>
          <w:shd w:val="clear" w:color="auto" w:fill="auto"/>
        </w:tcPr>
        <w:p w14:paraId="6A7BE422" w14:textId="77777777" w:rsidR="00075791" w:rsidRPr="00295352" w:rsidRDefault="00075791" w:rsidP="00295352">
          <w:pPr>
            <w:pStyle w:val="Header"/>
            <w:tabs>
              <w:tab w:val="clear" w:pos="4513"/>
            </w:tabs>
            <w:jc w:val="center"/>
            <w:rPr>
              <w:rFonts w:cs="Calibri"/>
              <w:sz w:val="20"/>
              <w:szCs w:val="20"/>
            </w:rPr>
          </w:pPr>
          <w:r w:rsidRPr="00295352">
            <w:rPr>
              <w:rFonts w:cs="Calibri"/>
              <w:sz w:val="20"/>
              <w:szCs w:val="20"/>
            </w:rPr>
            <w:t xml:space="preserve">http:// </w:t>
          </w:r>
          <w:hyperlink r:id="rId2" w:history="1">
            <w:r w:rsidRPr="00295352">
              <w:rPr>
                <w:rStyle w:val="Hyperlink"/>
                <w:rFonts w:cs="Calibri"/>
                <w:color w:val="auto"/>
                <w:sz w:val="20"/>
                <w:szCs w:val="20"/>
                <w:u w:val="none"/>
              </w:rPr>
              <w:t>http://jurnal.unmer.ac.id/index.php/jtmi</w:t>
            </w:r>
          </w:hyperlink>
        </w:p>
      </w:tc>
    </w:tr>
    <w:tr w:rsidR="00075791" w:rsidRPr="00295352" w14:paraId="0C067071" w14:textId="77777777" w:rsidTr="00295352">
      <w:tc>
        <w:tcPr>
          <w:tcW w:w="2016" w:type="dxa"/>
          <w:vMerge/>
          <w:shd w:val="clear" w:color="auto" w:fill="auto"/>
        </w:tcPr>
        <w:p w14:paraId="4E51FB98" w14:textId="77777777" w:rsidR="00075791" w:rsidRPr="00295352" w:rsidRDefault="00075791" w:rsidP="000D79AC">
          <w:pPr>
            <w:pStyle w:val="Header"/>
          </w:pPr>
        </w:p>
      </w:tc>
      <w:tc>
        <w:tcPr>
          <w:tcW w:w="6773" w:type="dxa"/>
          <w:shd w:val="clear" w:color="auto" w:fill="auto"/>
        </w:tcPr>
        <w:p w14:paraId="3A2DD9B9" w14:textId="77777777" w:rsidR="00075791" w:rsidRPr="00295352" w:rsidRDefault="00075791" w:rsidP="00295352">
          <w:pPr>
            <w:pStyle w:val="Header"/>
            <w:jc w:val="center"/>
            <w:rPr>
              <w:rFonts w:cs="Calibri"/>
              <w:sz w:val="20"/>
              <w:szCs w:val="20"/>
            </w:rPr>
          </w:pPr>
          <w:r w:rsidRPr="00295352">
            <w:rPr>
              <w:rFonts w:cs="Calibri"/>
              <w:sz w:val="20"/>
              <w:szCs w:val="20"/>
            </w:rPr>
            <w:t>P-ISSN: 1693-6604    E-ISSN: 2580-8044</w:t>
          </w:r>
        </w:p>
      </w:tc>
    </w:tr>
  </w:tbl>
  <w:p w14:paraId="6E14578B" w14:textId="77777777" w:rsidR="00075791" w:rsidRDefault="00075791" w:rsidP="005912C6">
    <w:pPr>
      <w:pStyle w:val="Header"/>
      <w:tabs>
        <w:tab w:val="clear" w:pos="9026"/>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0.25pt;height:15.75pt;visibility:visible" o:bullet="t">
        <v:imagedata r:id="rId1" o:title=""/>
      </v:shape>
    </w:pict>
  </w:numPicBullet>
  <w:abstractNum w:abstractNumId="0" w15:restartNumberingAfterBreak="0">
    <w:nsid w:val="03FB7414"/>
    <w:multiLevelType w:val="multilevel"/>
    <w:tmpl w:val="F1829262"/>
    <w:lvl w:ilvl="0">
      <w:start w:val="1"/>
      <w:numFmt w:val="decimal"/>
      <w:lvlText w:val="%1."/>
      <w:lvlJc w:val="left"/>
      <w:pPr>
        <w:ind w:left="862" w:hanging="360"/>
      </w:pPr>
    </w:lvl>
    <w:lvl w:ilvl="1">
      <w:start w:val="1"/>
      <w:numFmt w:val="decimal"/>
      <w:isLgl/>
      <w:lvlText w:val="%1.%2."/>
      <w:lvlJc w:val="left"/>
      <w:pPr>
        <w:ind w:left="862" w:hanging="360"/>
      </w:pPr>
      <w:rPr>
        <w:rFonts w:hint="default"/>
      </w:rPr>
    </w:lvl>
    <w:lvl w:ilvl="2">
      <w:start w:val="1"/>
      <w:numFmt w:val="decimal"/>
      <w:isLgl/>
      <w:lvlText w:val="%1.%2.%3."/>
      <w:lvlJc w:val="left"/>
      <w:pPr>
        <w:ind w:left="1222" w:hanging="720"/>
      </w:pPr>
      <w:rPr>
        <w:rFonts w:hint="default"/>
      </w:rPr>
    </w:lvl>
    <w:lvl w:ilvl="3">
      <w:start w:val="1"/>
      <w:numFmt w:val="decimal"/>
      <w:isLgl/>
      <w:lvlText w:val="%1.%2.%3.%4."/>
      <w:lvlJc w:val="left"/>
      <w:pPr>
        <w:ind w:left="1222" w:hanging="720"/>
      </w:pPr>
      <w:rPr>
        <w:rFonts w:hint="default"/>
      </w:rPr>
    </w:lvl>
    <w:lvl w:ilvl="4">
      <w:start w:val="1"/>
      <w:numFmt w:val="decimal"/>
      <w:isLgl/>
      <w:lvlText w:val="%1.%2.%3.%4.%5."/>
      <w:lvlJc w:val="left"/>
      <w:pPr>
        <w:ind w:left="1582" w:hanging="1080"/>
      </w:pPr>
      <w:rPr>
        <w:rFonts w:hint="default"/>
      </w:rPr>
    </w:lvl>
    <w:lvl w:ilvl="5">
      <w:start w:val="1"/>
      <w:numFmt w:val="decimal"/>
      <w:isLgl/>
      <w:lvlText w:val="%1.%2.%3.%4.%5.%6."/>
      <w:lvlJc w:val="left"/>
      <w:pPr>
        <w:ind w:left="1582" w:hanging="1080"/>
      </w:pPr>
      <w:rPr>
        <w:rFonts w:hint="default"/>
      </w:rPr>
    </w:lvl>
    <w:lvl w:ilvl="6">
      <w:start w:val="1"/>
      <w:numFmt w:val="decimal"/>
      <w:isLgl/>
      <w:lvlText w:val="%1.%2.%3.%4.%5.%6.%7."/>
      <w:lvlJc w:val="left"/>
      <w:pPr>
        <w:ind w:left="1582" w:hanging="1080"/>
      </w:pPr>
      <w:rPr>
        <w:rFonts w:hint="default"/>
      </w:rPr>
    </w:lvl>
    <w:lvl w:ilvl="7">
      <w:start w:val="1"/>
      <w:numFmt w:val="decimal"/>
      <w:isLgl/>
      <w:lvlText w:val="%1.%2.%3.%4.%5.%6.%7.%8."/>
      <w:lvlJc w:val="left"/>
      <w:pPr>
        <w:ind w:left="1942" w:hanging="1440"/>
      </w:pPr>
      <w:rPr>
        <w:rFonts w:hint="default"/>
      </w:rPr>
    </w:lvl>
    <w:lvl w:ilvl="8">
      <w:start w:val="1"/>
      <w:numFmt w:val="decimal"/>
      <w:isLgl/>
      <w:lvlText w:val="%1.%2.%3.%4.%5.%6.%7.%8.%9."/>
      <w:lvlJc w:val="left"/>
      <w:pPr>
        <w:ind w:left="1942" w:hanging="1440"/>
      </w:pPr>
      <w:rPr>
        <w:rFonts w:hint="default"/>
      </w:rPr>
    </w:lvl>
  </w:abstractNum>
  <w:abstractNum w:abstractNumId="1" w15:restartNumberingAfterBreak="0">
    <w:nsid w:val="046B2967"/>
    <w:multiLevelType w:val="hybridMultilevel"/>
    <w:tmpl w:val="6D28FE10"/>
    <w:lvl w:ilvl="0" w:tplc="92D2F9A2">
      <w:start w:val="1"/>
      <w:numFmt w:val="upperLetter"/>
      <w:lvlText w:val="%1."/>
      <w:lvlJc w:val="left"/>
      <w:pPr>
        <w:ind w:left="720" w:hanging="360"/>
      </w:pPr>
      <w:rPr>
        <w:rFonts w:hint="default"/>
        <w:b/>
        <w:bCs/>
      </w:rPr>
    </w:lvl>
    <w:lvl w:ilvl="1" w:tplc="E5F0C8CC">
      <w:start w:val="1"/>
      <w:numFmt w:val="decimal"/>
      <w:lvlText w:val="%2."/>
      <w:lvlJc w:val="left"/>
      <w:pPr>
        <w:ind w:left="1440" w:hanging="360"/>
      </w:pPr>
      <w:rPr>
        <w:b w:val="0"/>
      </w:rPr>
    </w:lvl>
    <w:lvl w:ilvl="2" w:tplc="3809001B">
      <w:start w:val="1"/>
      <w:numFmt w:val="lowerRoman"/>
      <w:lvlText w:val="%3."/>
      <w:lvlJc w:val="right"/>
      <w:pPr>
        <w:ind w:left="2160" w:hanging="180"/>
      </w:pPr>
    </w:lvl>
    <w:lvl w:ilvl="3" w:tplc="748EDAC4">
      <w:start w:val="1"/>
      <w:numFmt w:val="lowerLetter"/>
      <w:lvlText w:val="%4."/>
      <w:lvlJc w:val="left"/>
      <w:pPr>
        <w:ind w:left="2880" w:hanging="360"/>
      </w:pPr>
      <w:rPr>
        <w:rFonts w:hint="default"/>
        <w:b w:val="0"/>
        <w:bCs w:val="0"/>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DD84384"/>
    <w:multiLevelType w:val="hybridMultilevel"/>
    <w:tmpl w:val="D3F28C56"/>
    <w:lvl w:ilvl="0" w:tplc="5CFEEE7A">
      <w:start w:val="1"/>
      <w:numFmt w:val="decimal"/>
      <w:lvlText w:val="[%1]"/>
      <w:lvlJc w:val="left"/>
      <w:pPr>
        <w:ind w:left="649" w:hanging="428"/>
      </w:pPr>
      <w:rPr>
        <w:rFonts w:ascii="Times New Roman" w:eastAsia="Times New Roman" w:hAnsi="Times New Roman" w:cs="Times New Roman" w:hint="default"/>
        <w:spacing w:val="-6"/>
        <w:w w:val="99"/>
        <w:sz w:val="24"/>
        <w:szCs w:val="24"/>
        <w:lang w:val="id" w:eastAsia="id" w:bidi="id"/>
      </w:rPr>
    </w:lvl>
    <w:lvl w:ilvl="1" w:tplc="6F9E83F2">
      <w:numFmt w:val="bullet"/>
      <w:lvlText w:val="•"/>
      <w:lvlJc w:val="left"/>
      <w:pPr>
        <w:ind w:left="1516" w:hanging="428"/>
      </w:pPr>
      <w:rPr>
        <w:rFonts w:hint="default"/>
        <w:lang w:val="id" w:eastAsia="id" w:bidi="id"/>
      </w:rPr>
    </w:lvl>
    <w:lvl w:ilvl="2" w:tplc="3954C7C2">
      <w:numFmt w:val="bullet"/>
      <w:lvlText w:val="•"/>
      <w:lvlJc w:val="left"/>
      <w:pPr>
        <w:ind w:left="2393" w:hanging="428"/>
      </w:pPr>
      <w:rPr>
        <w:rFonts w:hint="default"/>
        <w:lang w:val="id" w:eastAsia="id" w:bidi="id"/>
      </w:rPr>
    </w:lvl>
    <w:lvl w:ilvl="3" w:tplc="088085E0">
      <w:numFmt w:val="bullet"/>
      <w:lvlText w:val="•"/>
      <w:lvlJc w:val="left"/>
      <w:pPr>
        <w:ind w:left="3269" w:hanging="428"/>
      </w:pPr>
      <w:rPr>
        <w:rFonts w:hint="default"/>
        <w:lang w:val="id" w:eastAsia="id" w:bidi="id"/>
      </w:rPr>
    </w:lvl>
    <w:lvl w:ilvl="4" w:tplc="87FA1E2C">
      <w:numFmt w:val="bullet"/>
      <w:lvlText w:val="•"/>
      <w:lvlJc w:val="left"/>
      <w:pPr>
        <w:ind w:left="4146" w:hanging="428"/>
      </w:pPr>
      <w:rPr>
        <w:rFonts w:hint="default"/>
        <w:lang w:val="id" w:eastAsia="id" w:bidi="id"/>
      </w:rPr>
    </w:lvl>
    <w:lvl w:ilvl="5" w:tplc="034CC436">
      <w:numFmt w:val="bullet"/>
      <w:lvlText w:val="•"/>
      <w:lvlJc w:val="left"/>
      <w:pPr>
        <w:ind w:left="5023" w:hanging="428"/>
      </w:pPr>
      <w:rPr>
        <w:rFonts w:hint="default"/>
        <w:lang w:val="id" w:eastAsia="id" w:bidi="id"/>
      </w:rPr>
    </w:lvl>
    <w:lvl w:ilvl="6" w:tplc="DC705CEC">
      <w:numFmt w:val="bullet"/>
      <w:lvlText w:val="•"/>
      <w:lvlJc w:val="left"/>
      <w:pPr>
        <w:ind w:left="5899" w:hanging="428"/>
      </w:pPr>
      <w:rPr>
        <w:rFonts w:hint="default"/>
        <w:lang w:val="id" w:eastAsia="id" w:bidi="id"/>
      </w:rPr>
    </w:lvl>
    <w:lvl w:ilvl="7" w:tplc="22F0A4AE">
      <w:numFmt w:val="bullet"/>
      <w:lvlText w:val="•"/>
      <w:lvlJc w:val="left"/>
      <w:pPr>
        <w:ind w:left="6776" w:hanging="428"/>
      </w:pPr>
      <w:rPr>
        <w:rFonts w:hint="default"/>
        <w:lang w:val="id" w:eastAsia="id" w:bidi="id"/>
      </w:rPr>
    </w:lvl>
    <w:lvl w:ilvl="8" w:tplc="549429E2">
      <w:numFmt w:val="bullet"/>
      <w:lvlText w:val="•"/>
      <w:lvlJc w:val="left"/>
      <w:pPr>
        <w:ind w:left="7653" w:hanging="428"/>
      </w:pPr>
      <w:rPr>
        <w:rFonts w:hint="default"/>
        <w:lang w:val="id" w:eastAsia="id" w:bidi="id"/>
      </w:rPr>
    </w:lvl>
  </w:abstractNum>
  <w:abstractNum w:abstractNumId="3" w15:restartNumberingAfterBreak="0">
    <w:nsid w:val="0E7D0E37"/>
    <w:multiLevelType w:val="hybridMultilevel"/>
    <w:tmpl w:val="3B2A3792"/>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F5E2F50"/>
    <w:multiLevelType w:val="multilevel"/>
    <w:tmpl w:val="FA2E527E"/>
    <w:lvl w:ilvl="0">
      <w:start w:val="1"/>
      <w:numFmt w:val="decimal"/>
      <w:lvlText w:val="%1."/>
      <w:lvlJc w:val="left"/>
      <w:pPr>
        <w:ind w:left="727" w:hanging="585"/>
      </w:pPr>
      <w:rPr>
        <w:rFonts w:hint="default"/>
      </w:rPr>
    </w:lvl>
    <w:lvl w:ilvl="1">
      <w:start w:val="3"/>
      <w:numFmt w:val="decimal"/>
      <w:isLgl/>
      <w:lvlText w:val="%1.%2."/>
      <w:lvlJc w:val="left"/>
      <w:pPr>
        <w:ind w:left="502"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222" w:hanging="108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582" w:hanging="1440"/>
      </w:pPr>
      <w:rPr>
        <w:rFonts w:hint="default"/>
      </w:rPr>
    </w:lvl>
  </w:abstractNum>
  <w:abstractNum w:abstractNumId="5" w15:restartNumberingAfterBreak="0">
    <w:nsid w:val="11690F1E"/>
    <w:multiLevelType w:val="hybridMultilevel"/>
    <w:tmpl w:val="4DE4AC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89B2AE9"/>
    <w:multiLevelType w:val="hybridMultilevel"/>
    <w:tmpl w:val="A81E2BDE"/>
    <w:lvl w:ilvl="0" w:tplc="5F4675C4">
      <w:start w:val="1"/>
      <w:numFmt w:val="decimal"/>
      <w:pStyle w:val="CPTABLE"/>
      <w:lvlText w:val="Tabel %1."/>
      <w:lvlJc w:val="center"/>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92D12AB"/>
    <w:multiLevelType w:val="multilevel"/>
    <w:tmpl w:val="DB18D90A"/>
    <w:lvl w:ilvl="0">
      <w:start w:val="1"/>
      <w:numFmt w:val="decimal"/>
      <w:lvlText w:val="%1."/>
      <w:lvlJc w:val="left"/>
      <w:pPr>
        <w:ind w:left="727" w:hanging="585"/>
      </w:pPr>
      <w:rPr>
        <w:rFonts w:hint="default"/>
      </w:rPr>
    </w:lvl>
    <w:lvl w:ilvl="1">
      <w:start w:val="3"/>
      <w:numFmt w:val="decimal"/>
      <w:isLgl/>
      <w:lvlText w:val="%1.%2."/>
      <w:lvlJc w:val="left"/>
      <w:pPr>
        <w:ind w:left="502"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222" w:hanging="108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582" w:hanging="1440"/>
      </w:pPr>
      <w:rPr>
        <w:rFonts w:hint="default"/>
      </w:rPr>
    </w:lvl>
  </w:abstractNum>
  <w:abstractNum w:abstractNumId="8" w15:restartNumberingAfterBreak="0">
    <w:nsid w:val="2AA357F8"/>
    <w:multiLevelType w:val="multilevel"/>
    <w:tmpl w:val="2738F5D4"/>
    <w:lvl w:ilvl="0">
      <w:start w:val="1"/>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2784" w:hanging="108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3712" w:hanging="1440"/>
      </w:pPr>
      <w:rPr>
        <w:rFonts w:hint="default"/>
      </w:rPr>
    </w:lvl>
  </w:abstractNum>
  <w:abstractNum w:abstractNumId="9" w15:restartNumberingAfterBreak="0">
    <w:nsid w:val="3BB3720E"/>
    <w:multiLevelType w:val="hybridMultilevel"/>
    <w:tmpl w:val="9AAC299C"/>
    <w:lvl w:ilvl="0" w:tplc="D68677BE">
      <w:start w:val="1"/>
      <w:numFmt w:val="lowerLetter"/>
      <w:lvlText w:val="(%1)"/>
      <w:lvlJc w:val="left"/>
      <w:pPr>
        <w:ind w:left="1470" w:hanging="360"/>
      </w:pPr>
      <w:rPr>
        <w:rFonts w:hint="default"/>
      </w:rPr>
    </w:lvl>
    <w:lvl w:ilvl="1" w:tplc="04090019" w:tentative="1">
      <w:start w:val="1"/>
      <w:numFmt w:val="lowerLetter"/>
      <w:lvlText w:val="%2."/>
      <w:lvlJc w:val="left"/>
      <w:pPr>
        <w:ind w:left="2190" w:hanging="360"/>
      </w:pPr>
    </w:lvl>
    <w:lvl w:ilvl="2" w:tplc="0409001B" w:tentative="1">
      <w:start w:val="1"/>
      <w:numFmt w:val="lowerRoman"/>
      <w:lvlText w:val="%3."/>
      <w:lvlJc w:val="right"/>
      <w:pPr>
        <w:ind w:left="2910" w:hanging="180"/>
      </w:pPr>
    </w:lvl>
    <w:lvl w:ilvl="3" w:tplc="0409000F" w:tentative="1">
      <w:start w:val="1"/>
      <w:numFmt w:val="decimal"/>
      <w:lvlText w:val="%4."/>
      <w:lvlJc w:val="left"/>
      <w:pPr>
        <w:ind w:left="3630" w:hanging="360"/>
      </w:pPr>
    </w:lvl>
    <w:lvl w:ilvl="4" w:tplc="04090019" w:tentative="1">
      <w:start w:val="1"/>
      <w:numFmt w:val="lowerLetter"/>
      <w:lvlText w:val="%5."/>
      <w:lvlJc w:val="left"/>
      <w:pPr>
        <w:ind w:left="4350" w:hanging="360"/>
      </w:pPr>
    </w:lvl>
    <w:lvl w:ilvl="5" w:tplc="0409001B" w:tentative="1">
      <w:start w:val="1"/>
      <w:numFmt w:val="lowerRoman"/>
      <w:lvlText w:val="%6."/>
      <w:lvlJc w:val="right"/>
      <w:pPr>
        <w:ind w:left="5070" w:hanging="180"/>
      </w:pPr>
    </w:lvl>
    <w:lvl w:ilvl="6" w:tplc="0409000F" w:tentative="1">
      <w:start w:val="1"/>
      <w:numFmt w:val="decimal"/>
      <w:lvlText w:val="%7."/>
      <w:lvlJc w:val="left"/>
      <w:pPr>
        <w:ind w:left="5790" w:hanging="360"/>
      </w:pPr>
    </w:lvl>
    <w:lvl w:ilvl="7" w:tplc="04090019" w:tentative="1">
      <w:start w:val="1"/>
      <w:numFmt w:val="lowerLetter"/>
      <w:lvlText w:val="%8."/>
      <w:lvlJc w:val="left"/>
      <w:pPr>
        <w:ind w:left="6510" w:hanging="360"/>
      </w:pPr>
    </w:lvl>
    <w:lvl w:ilvl="8" w:tplc="0409001B" w:tentative="1">
      <w:start w:val="1"/>
      <w:numFmt w:val="lowerRoman"/>
      <w:lvlText w:val="%9."/>
      <w:lvlJc w:val="right"/>
      <w:pPr>
        <w:ind w:left="7230" w:hanging="180"/>
      </w:pPr>
    </w:lvl>
  </w:abstractNum>
  <w:abstractNum w:abstractNumId="10" w15:restartNumberingAfterBreak="0">
    <w:nsid w:val="44C32821"/>
    <w:multiLevelType w:val="hybridMultilevel"/>
    <w:tmpl w:val="5BEC0A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F4D10A7"/>
    <w:multiLevelType w:val="hybridMultilevel"/>
    <w:tmpl w:val="B2E0C944"/>
    <w:lvl w:ilvl="0" w:tplc="0BCAAB28">
      <w:start w:val="1"/>
      <w:numFmt w:val="decimal"/>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12" w15:restartNumberingAfterBreak="0">
    <w:nsid w:val="57D67B00"/>
    <w:multiLevelType w:val="hybridMultilevel"/>
    <w:tmpl w:val="5958E8AA"/>
    <w:lvl w:ilvl="0" w:tplc="A78C22BC">
      <w:start w:val="1"/>
      <w:numFmt w:val="decimal"/>
      <w:lvlText w:val="%1."/>
      <w:lvlJc w:val="left"/>
      <w:pPr>
        <w:ind w:left="2716" w:hanging="360"/>
      </w:pPr>
      <w:rPr>
        <w:rFonts w:hint="default"/>
        <w:b w:val="0"/>
      </w:rPr>
    </w:lvl>
    <w:lvl w:ilvl="1" w:tplc="38090019">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3" w15:restartNumberingAfterBreak="0">
    <w:nsid w:val="6E935552"/>
    <w:multiLevelType w:val="hybridMultilevel"/>
    <w:tmpl w:val="C826E98A"/>
    <w:lvl w:ilvl="0" w:tplc="A78C22BC">
      <w:start w:val="1"/>
      <w:numFmt w:val="decimal"/>
      <w:lvlText w:val="%1."/>
      <w:lvlJc w:val="left"/>
      <w:pPr>
        <w:ind w:left="2716" w:hanging="360"/>
      </w:pPr>
      <w:rPr>
        <w:rFonts w:hint="default"/>
        <w:b w:val="0"/>
      </w:rPr>
    </w:lvl>
    <w:lvl w:ilvl="1" w:tplc="38090019">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4" w15:restartNumberingAfterBreak="0">
    <w:nsid w:val="74E303C9"/>
    <w:multiLevelType w:val="hybridMultilevel"/>
    <w:tmpl w:val="ACEA1ECA"/>
    <w:lvl w:ilvl="0" w:tplc="A78C22BC">
      <w:start w:val="1"/>
      <w:numFmt w:val="decimal"/>
      <w:lvlText w:val="%1."/>
      <w:lvlJc w:val="left"/>
      <w:pPr>
        <w:ind w:left="144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6"/>
  </w:num>
  <w:num w:numId="2">
    <w:abstractNumId w:val="0"/>
  </w:num>
  <w:num w:numId="3">
    <w:abstractNumId w:val="7"/>
  </w:num>
  <w:num w:numId="4">
    <w:abstractNumId w:val="4"/>
  </w:num>
  <w:num w:numId="5">
    <w:abstractNumId w:val="8"/>
  </w:num>
  <w:num w:numId="6">
    <w:abstractNumId w:val="10"/>
  </w:num>
  <w:num w:numId="7">
    <w:abstractNumId w:val="9"/>
  </w:num>
  <w:num w:numId="8">
    <w:abstractNumId w:val="5"/>
  </w:num>
  <w:num w:numId="9">
    <w:abstractNumId w:val="3"/>
  </w:num>
  <w:num w:numId="10">
    <w:abstractNumId w:val="1"/>
  </w:num>
  <w:num w:numId="11">
    <w:abstractNumId w:val="14"/>
  </w:num>
  <w:num w:numId="12">
    <w:abstractNumId w:val="13"/>
  </w:num>
  <w:num w:numId="13">
    <w:abstractNumId w:val="12"/>
  </w:num>
  <w:num w:numId="14">
    <w:abstractNumId w:val="11"/>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78F1"/>
    <w:rsid w:val="00005403"/>
    <w:rsid w:val="00007B60"/>
    <w:rsid w:val="00015ADF"/>
    <w:rsid w:val="00020341"/>
    <w:rsid w:val="00042D9C"/>
    <w:rsid w:val="000443AD"/>
    <w:rsid w:val="0007000E"/>
    <w:rsid w:val="00075791"/>
    <w:rsid w:val="00075AF6"/>
    <w:rsid w:val="00083900"/>
    <w:rsid w:val="000969F4"/>
    <w:rsid w:val="000A0ECE"/>
    <w:rsid w:val="000A1346"/>
    <w:rsid w:val="000A50C2"/>
    <w:rsid w:val="000D0EB4"/>
    <w:rsid w:val="000D3FC4"/>
    <w:rsid w:val="000D79AC"/>
    <w:rsid w:val="000E1D7B"/>
    <w:rsid w:val="000F14DE"/>
    <w:rsid w:val="00112110"/>
    <w:rsid w:val="001140D5"/>
    <w:rsid w:val="00120358"/>
    <w:rsid w:val="00134A46"/>
    <w:rsid w:val="00143AFF"/>
    <w:rsid w:val="00157182"/>
    <w:rsid w:val="00174BCD"/>
    <w:rsid w:val="00176DEB"/>
    <w:rsid w:val="00192D25"/>
    <w:rsid w:val="0019736E"/>
    <w:rsid w:val="001A0D0C"/>
    <w:rsid w:val="001A52BF"/>
    <w:rsid w:val="001B15DC"/>
    <w:rsid w:val="001C5A5B"/>
    <w:rsid w:val="001C7AAC"/>
    <w:rsid w:val="001E3E22"/>
    <w:rsid w:val="00206FBC"/>
    <w:rsid w:val="002277D5"/>
    <w:rsid w:val="00295352"/>
    <w:rsid w:val="00297EBE"/>
    <w:rsid w:val="002E453D"/>
    <w:rsid w:val="002F0C54"/>
    <w:rsid w:val="002F1A64"/>
    <w:rsid w:val="00305DDE"/>
    <w:rsid w:val="0031125F"/>
    <w:rsid w:val="0031229D"/>
    <w:rsid w:val="00385915"/>
    <w:rsid w:val="00397B53"/>
    <w:rsid w:val="003A131B"/>
    <w:rsid w:val="003B6EE4"/>
    <w:rsid w:val="003E0410"/>
    <w:rsid w:val="003E66B0"/>
    <w:rsid w:val="003F7A93"/>
    <w:rsid w:val="004008CF"/>
    <w:rsid w:val="004259D2"/>
    <w:rsid w:val="00427A5B"/>
    <w:rsid w:val="00431FAB"/>
    <w:rsid w:val="0043605C"/>
    <w:rsid w:val="00447C2A"/>
    <w:rsid w:val="004502F0"/>
    <w:rsid w:val="00470524"/>
    <w:rsid w:val="00485502"/>
    <w:rsid w:val="0049773E"/>
    <w:rsid w:val="004B2B92"/>
    <w:rsid w:val="005235D1"/>
    <w:rsid w:val="00531786"/>
    <w:rsid w:val="00550D01"/>
    <w:rsid w:val="005630FD"/>
    <w:rsid w:val="005912C6"/>
    <w:rsid w:val="005B79B4"/>
    <w:rsid w:val="005C141A"/>
    <w:rsid w:val="005E1292"/>
    <w:rsid w:val="005E1A72"/>
    <w:rsid w:val="00611082"/>
    <w:rsid w:val="00647826"/>
    <w:rsid w:val="00652A7F"/>
    <w:rsid w:val="00681CC2"/>
    <w:rsid w:val="006877E6"/>
    <w:rsid w:val="006A1811"/>
    <w:rsid w:val="006E6237"/>
    <w:rsid w:val="006E7692"/>
    <w:rsid w:val="00743D19"/>
    <w:rsid w:val="0074471E"/>
    <w:rsid w:val="00783EAE"/>
    <w:rsid w:val="00796122"/>
    <w:rsid w:val="00797A55"/>
    <w:rsid w:val="007A2A1D"/>
    <w:rsid w:val="007A3F7B"/>
    <w:rsid w:val="007A7244"/>
    <w:rsid w:val="007F052D"/>
    <w:rsid w:val="00821602"/>
    <w:rsid w:val="00831C0D"/>
    <w:rsid w:val="00832FEA"/>
    <w:rsid w:val="008378F1"/>
    <w:rsid w:val="008436D1"/>
    <w:rsid w:val="0085231E"/>
    <w:rsid w:val="0087224D"/>
    <w:rsid w:val="008D49D2"/>
    <w:rsid w:val="008F1AE7"/>
    <w:rsid w:val="00913F01"/>
    <w:rsid w:val="00915BF1"/>
    <w:rsid w:val="00930310"/>
    <w:rsid w:val="0093209E"/>
    <w:rsid w:val="00966708"/>
    <w:rsid w:val="009A0D6F"/>
    <w:rsid w:val="009A3639"/>
    <w:rsid w:val="00A14501"/>
    <w:rsid w:val="00A37140"/>
    <w:rsid w:val="00A62709"/>
    <w:rsid w:val="00A707A5"/>
    <w:rsid w:val="00AE2504"/>
    <w:rsid w:val="00AF3BE5"/>
    <w:rsid w:val="00AF6D2E"/>
    <w:rsid w:val="00B05718"/>
    <w:rsid w:val="00B14289"/>
    <w:rsid w:val="00B5614E"/>
    <w:rsid w:val="00B92AF4"/>
    <w:rsid w:val="00B95913"/>
    <w:rsid w:val="00BB2DD3"/>
    <w:rsid w:val="00BB5248"/>
    <w:rsid w:val="00C51135"/>
    <w:rsid w:val="00CA3717"/>
    <w:rsid w:val="00CA65BE"/>
    <w:rsid w:val="00CA715A"/>
    <w:rsid w:val="00CB04C5"/>
    <w:rsid w:val="00CE2F63"/>
    <w:rsid w:val="00CF7B99"/>
    <w:rsid w:val="00D051DD"/>
    <w:rsid w:val="00D0781C"/>
    <w:rsid w:val="00D17C5D"/>
    <w:rsid w:val="00D51A1B"/>
    <w:rsid w:val="00D915CA"/>
    <w:rsid w:val="00D957A3"/>
    <w:rsid w:val="00DA1592"/>
    <w:rsid w:val="00DB3D42"/>
    <w:rsid w:val="00DB64DE"/>
    <w:rsid w:val="00DC5AA1"/>
    <w:rsid w:val="00DC60C0"/>
    <w:rsid w:val="00DE759C"/>
    <w:rsid w:val="00DF4806"/>
    <w:rsid w:val="00E5038D"/>
    <w:rsid w:val="00E62074"/>
    <w:rsid w:val="00E704C9"/>
    <w:rsid w:val="00E74710"/>
    <w:rsid w:val="00E8319A"/>
    <w:rsid w:val="00E95A21"/>
    <w:rsid w:val="00EA63DD"/>
    <w:rsid w:val="00EA6D63"/>
    <w:rsid w:val="00EC5773"/>
    <w:rsid w:val="00ED3EC1"/>
    <w:rsid w:val="00EF66FA"/>
    <w:rsid w:val="00F01D3B"/>
    <w:rsid w:val="00F07469"/>
    <w:rsid w:val="00F161B1"/>
    <w:rsid w:val="00F34E08"/>
    <w:rsid w:val="00F555F3"/>
    <w:rsid w:val="00F63F48"/>
    <w:rsid w:val="00F64484"/>
    <w:rsid w:val="00F739E4"/>
    <w:rsid w:val="00F808B6"/>
    <w:rsid w:val="00F9752E"/>
    <w:rsid w:val="00FA7D8A"/>
    <w:rsid w:val="00FC0EA0"/>
    <w:rsid w:val="00FC487A"/>
    <w:rsid w:val="00FE3D10"/>
    <w:rsid w:val="00FF7CA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3DCE0D"/>
  <w15:chartTrackingRefBased/>
  <w15:docId w15:val="{70C6399F-C55E-40A8-AC98-04ED898ED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eastAsia="en-US"/>
    </w:rPr>
  </w:style>
  <w:style w:type="paragraph" w:styleId="Heading1">
    <w:name w:val="heading 1"/>
    <w:basedOn w:val="Normal"/>
    <w:link w:val="Heading1Char"/>
    <w:uiPriority w:val="1"/>
    <w:qFormat/>
    <w:rsid w:val="006E7692"/>
    <w:pPr>
      <w:widowControl w:val="0"/>
      <w:autoSpaceDE w:val="0"/>
      <w:autoSpaceDN w:val="0"/>
      <w:spacing w:after="0" w:line="240" w:lineRule="auto"/>
      <w:ind w:left="222"/>
      <w:outlineLvl w:val="0"/>
    </w:pPr>
    <w:rPr>
      <w:rFonts w:ascii="Times New Roman" w:eastAsia="Times New Roman" w:hAnsi="Times New Roman"/>
      <w:b/>
      <w:bCs/>
      <w:sz w:val="24"/>
      <w:szCs w:val="24"/>
      <w:lang w:val="id" w:eastAsia="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378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78F1"/>
  </w:style>
  <w:style w:type="paragraph" w:styleId="Footer">
    <w:name w:val="footer"/>
    <w:basedOn w:val="Normal"/>
    <w:link w:val="FooterChar"/>
    <w:uiPriority w:val="99"/>
    <w:unhideWhenUsed/>
    <w:rsid w:val="008378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78F1"/>
  </w:style>
  <w:style w:type="table" w:styleId="TableGrid">
    <w:name w:val="Table Grid"/>
    <w:basedOn w:val="TableNormal"/>
    <w:uiPriority w:val="59"/>
    <w:rsid w:val="008378F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semiHidden/>
    <w:unhideWhenUsed/>
    <w:rsid w:val="00966708"/>
    <w:rPr>
      <w:color w:val="0000FF"/>
      <w:u w:val="single"/>
    </w:rPr>
  </w:style>
  <w:style w:type="paragraph" w:customStyle="1" w:styleId="Text">
    <w:name w:val="Text"/>
    <w:basedOn w:val="Normal"/>
    <w:rsid w:val="00AE2504"/>
    <w:pPr>
      <w:widowControl w:val="0"/>
      <w:autoSpaceDE w:val="0"/>
      <w:autoSpaceDN w:val="0"/>
      <w:spacing w:after="0" w:line="252" w:lineRule="auto"/>
      <w:ind w:firstLine="202"/>
      <w:jc w:val="both"/>
    </w:pPr>
    <w:rPr>
      <w:rFonts w:ascii="Times New Roman" w:eastAsia="Times New Roman" w:hAnsi="Times New Roman"/>
      <w:sz w:val="20"/>
      <w:szCs w:val="20"/>
      <w:lang w:val="en-US"/>
    </w:rPr>
  </w:style>
  <w:style w:type="character" w:styleId="CommentReference">
    <w:name w:val="annotation reference"/>
    <w:rsid w:val="00AE2504"/>
    <w:rPr>
      <w:sz w:val="16"/>
      <w:szCs w:val="16"/>
    </w:rPr>
  </w:style>
  <w:style w:type="paragraph" w:styleId="CommentText">
    <w:name w:val="annotation text"/>
    <w:basedOn w:val="Normal"/>
    <w:link w:val="CommentTextChar"/>
    <w:rsid w:val="00AE2504"/>
    <w:pPr>
      <w:widowControl w:val="0"/>
      <w:spacing w:after="0" w:line="230" w:lineRule="exact"/>
      <w:jc w:val="both"/>
    </w:pPr>
    <w:rPr>
      <w:rFonts w:ascii="Times New Roman" w:eastAsia="Times New Roman" w:hAnsi="Times New Roman"/>
      <w:kern w:val="16"/>
      <w:sz w:val="20"/>
      <w:szCs w:val="20"/>
      <w:lang w:val="en-US"/>
    </w:rPr>
  </w:style>
  <w:style w:type="character" w:customStyle="1" w:styleId="CommentTextChar">
    <w:name w:val="Comment Text Char"/>
    <w:link w:val="CommentText"/>
    <w:rsid w:val="00AE2504"/>
    <w:rPr>
      <w:rFonts w:ascii="Times New Roman" w:eastAsia="Times New Roman" w:hAnsi="Times New Roman" w:cs="Times New Roman"/>
      <w:kern w:val="16"/>
      <w:sz w:val="20"/>
      <w:szCs w:val="20"/>
      <w:lang w:val="en-US"/>
    </w:rPr>
  </w:style>
  <w:style w:type="paragraph" w:customStyle="1" w:styleId="JRPMBody">
    <w:name w:val="JRPM_Body"/>
    <w:basedOn w:val="Normal"/>
    <w:qFormat/>
    <w:rsid w:val="00BB2DD3"/>
    <w:pPr>
      <w:spacing w:after="0" w:line="240" w:lineRule="auto"/>
      <w:ind w:firstLine="567"/>
      <w:jc w:val="both"/>
    </w:pPr>
    <w:rPr>
      <w:rFonts w:ascii="Times New Roman" w:eastAsia="Times New Roman" w:hAnsi="Times New Roman"/>
      <w:szCs w:val="24"/>
    </w:rPr>
  </w:style>
  <w:style w:type="paragraph" w:customStyle="1" w:styleId="CPTABLE">
    <w:name w:val="CP_TABLE"/>
    <w:basedOn w:val="Normal"/>
    <w:qFormat/>
    <w:rsid w:val="000F14DE"/>
    <w:pPr>
      <w:numPr>
        <w:numId w:val="1"/>
      </w:numPr>
      <w:spacing w:before="240" w:after="120" w:line="240" w:lineRule="auto"/>
      <w:ind w:left="850" w:hanging="493"/>
      <w:contextualSpacing/>
      <w:jc w:val="center"/>
    </w:pPr>
    <w:rPr>
      <w:rFonts w:ascii="Times New Roman" w:hAnsi="Times New Roman" w:cs="Calibri"/>
      <w:sz w:val="24"/>
      <w:szCs w:val="24"/>
      <w:lang w:val="en-US"/>
    </w:rPr>
  </w:style>
  <w:style w:type="paragraph" w:styleId="FootnoteText">
    <w:name w:val="footnote text"/>
    <w:basedOn w:val="Normal"/>
    <w:link w:val="FootnoteTextChar"/>
    <w:semiHidden/>
    <w:rsid w:val="007A3F7B"/>
    <w:pPr>
      <w:framePr w:w="5040" w:vSpace="200" w:wrap="notBeside" w:hAnchor="text" w:xAlign="center" w:yAlign="bottom"/>
      <w:widowControl w:val="0"/>
      <w:spacing w:after="0" w:line="170" w:lineRule="exact"/>
      <w:ind w:firstLine="144"/>
      <w:jc w:val="both"/>
    </w:pPr>
    <w:rPr>
      <w:rFonts w:ascii="Times New Roman" w:eastAsia="Times New Roman" w:hAnsi="Times New Roman"/>
      <w:kern w:val="16"/>
      <w:sz w:val="15"/>
      <w:szCs w:val="20"/>
      <w:lang w:val="en-US"/>
    </w:rPr>
  </w:style>
  <w:style w:type="character" w:customStyle="1" w:styleId="FootnoteTextChar">
    <w:name w:val="Footnote Text Char"/>
    <w:link w:val="FootnoteText"/>
    <w:semiHidden/>
    <w:rsid w:val="007A3F7B"/>
    <w:rPr>
      <w:rFonts w:ascii="Times New Roman" w:eastAsia="Times New Roman" w:hAnsi="Times New Roman" w:cs="Times New Roman"/>
      <w:kern w:val="16"/>
      <w:sz w:val="15"/>
      <w:szCs w:val="20"/>
      <w:lang w:val="en-US"/>
    </w:rPr>
  </w:style>
  <w:style w:type="character" w:styleId="Emphasis">
    <w:name w:val="Emphasis"/>
    <w:uiPriority w:val="20"/>
    <w:qFormat/>
    <w:rsid w:val="004B2B92"/>
    <w:rPr>
      <w:i/>
      <w:iCs/>
    </w:rPr>
  </w:style>
  <w:style w:type="paragraph" w:customStyle="1" w:styleId="EndNoteBibliography">
    <w:name w:val="EndNote Bibliography"/>
    <w:basedOn w:val="Normal"/>
    <w:link w:val="EndNoteBibliographyChar"/>
    <w:rsid w:val="004B2B92"/>
    <w:pPr>
      <w:spacing w:after="0" w:line="240" w:lineRule="auto"/>
      <w:contextualSpacing/>
      <w:jc w:val="both"/>
    </w:pPr>
    <w:rPr>
      <w:rFonts w:ascii="Times New Roman" w:hAnsi="Times New Roman"/>
      <w:noProof/>
      <w:sz w:val="24"/>
      <w:lang w:val="en-US"/>
    </w:rPr>
  </w:style>
  <w:style w:type="character" w:customStyle="1" w:styleId="EndNoteBibliographyChar">
    <w:name w:val="EndNote Bibliography Char"/>
    <w:link w:val="EndNoteBibliography"/>
    <w:rsid w:val="004B2B92"/>
    <w:rPr>
      <w:rFonts w:ascii="Times New Roman" w:eastAsia="Calibri" w:hAnsi="Times New Roman" w:cs="Times New Roman"/>
      <w:noProof/>
      <w:sz w:val="24"/>
      <w:lang w:val="en-US"/>
    </w:rPr>
  </w:style>
  <w:style w:type="paragraph" w:styleId="BodyText">
    <w:name w:val="Body Text"/>
    <w:basedOn w:val="Normal"/>
    <w:link w:val="BodyTextChar"/>
    <w:rsid w:val="004B2B92"/>
    <w:pPr>
      <w:spacing w:after="0" w:line="240" w:lineRule="auto"/>
    </w:pPr>
    <w:rPr>
      <w:rFonts w:ascii="Arial" w:eastAsia="Times New Roman" w:hAnsi="Arial" w:cs="Arial"/>
      <w:sz w:val="24"/>
      <w:szCs w:val="24"/>
      <w:lang w:val="en-US"/>
    </w:rPr>
  </w:style>
  <w:style w:type="character" w:customStyle="1" w:styleId="BodyTextChar">
    <w:name w:val="Body Text Char"/>
    <w:link w:val="BodyText"/>
    <w:rsid w:val="004B2B92"/>
    <w:rPr>
      <w:rFonts w:ascii="Arial" w:eastAsia="Times New Roman" w:hAnsi="Arial" w:cs="Arial"/>
      <w:sz w:val="24"/>
      <w:szCs w:val="24"/>
      <w:lang w:val="en-US"/>
    </w:rPr>
  </w:style>
  <w:style w:type="paragraph" w:styleId="Title">
    <w:name w:val="Title"/>
    <w:basedOn w:val="Normal"/>
    <w:link w:val="TitleChar"/>
    <w:qFormat/>
    <w:rsid w:val="004B2B92"/>
    <w:pPr>
      <w:spacing w:after="0" w:line="240" w:lineRule="auto"/>
      <w:jc w:val="center"/>
    </w:pPr>
    <w:rPr>
      <w:rFonts w:ascii="Times New Roman" w:eastAsia="Times New Roman" w:hAnsi="Times New Roman"/>
      <w:b/>
      <w:sz w:val="28"/>
      <w:szCs w:val="24"/>
    </w:rPr>
  </w:style>
  <w:style w:type="character" w:customStyle="1" w:styleId="TitleChar">
    <w:name w:val="Title Char"/>
    <w:link w:val="Title"/>
    <w:rsid w:val="004B2B92"/>
    <w:rPr>
      <w:rFonts w:ascii="Times New Roman" w:eastAsia="Times New Roman" w:hAnsi="Times New Roman" w:cs="Times New Roman"/>
      <w:b/>
      <w:sz w:val="28"/>
      <w:szCs w:val="24"/>
    </w:rPr>
  </w:style>
  <w:style w:type="paragraph" w:styleId="Bibliography">
    <w:name w:val="Bibliography"/>
    <w:basedOn w:val="Normal"/>
    <w:next w:val="Normal"/>
    <w:uiPriority w:val="37"/>
    <w:semiHidden/>
    <w:unhideWhenUsed/>
    <w:rsid w:val="004B2B92"/>
  </w:style>
  <w:style w:type="paragraph" w:styleId="Caption">
    <w:name w:val="caption"/>
    <w:basedOn w:val="Normal"/>
    <w:next w:val="Normal"/>
    <w:uiPriority w:val="35"/>
    <w:semiHidden/>
    <w:unhideWhenUsed/>
    <w:qFormat/>
    <w:rsid w:val="00D915CA"/>
    <w:rPr>
      <w:b/>
      <w:bCs/>
      <w:sz w:val="20"/>
      <w:szCs w:val="20"/>
    </w:rPr>
  </w:style>
  <w:style w:type="paragraph" w:styleId="CommentSubject">
    <w:name w:val="annotation subject"/>
    <w:basedOn w:val="CommentText"/>
    <w:next w:val="CommentText"/>
    <w:link w:val="CommentSubjectChar"/>
    <w:uiPriority w:val="99"/>
    <w:semiHidden/>
    <w:unhideWhenUsed/>
    <w:rsid w:val="007A2A1D"/>
    <w:pPr>
      <w:widowControl/>
      <w:spacing w:after="160" w:line="259" w:lineRule="auto"/>
      <w:jc w:val="left"/>
    </w:pPr>
    <w:rPr>
      <w:rFonts w:ascii="Calibri" w:eastAsia="Calibri" w:hAnsi="Calibri"/>
      <w:b/>
      <w:bCs/>
      <w:kern w:val="0"/>
      <w:lang w:val="id-ID"/>
    </w:rPr>
  </w:style>
  <w:style w:type="character" w:customStyle="1" w:styleId="CommentSubjectChar">
    <w:name w:val="Comment Subject Char"/>
    <w:link w:val="CommentSubject"/>
    <w:uiPriority w:val="99"/>
    <w:semiHidden/>
    <w:rsid w:val="007A2A1D"/>
    <w:rPr>
      <w:rFonts w:ascii="Times New Roman" w:eastAsia="Times New Roman" w:hAnsi="Times New Roman" w:cs="Times New Roman"/>
      <w:b/>
      <w:bCs/>
      <w:kern w:val="16"/>
      <w:sz w:val="20"/>
      <w:szCs w:val="20"/>
      <w:lang w:val="id-ID" w:eastAsia="en-US"/>
    </w:rPr>
  </w:style>
  <w:style w:type="paragraph" w:styleId="BalloonText">
    <w:name w:val="Balloon Text"/>
    <w:basedOn w:val="Normal"/>
    <w:link w:val="BalloonTextChar"/>
    <w:uiPriority w:val="99"/>
    <w:semiHidden/>
    <w:unhideWhenUsed/>
    <w:rsid w:val="007A2A1D"/>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7A2A1D"/>
    <w:rPr>
      <w:rFonts w:ascii="Segoe UI" w:hAnsi="Segoe UI" w:cs="Segoe UI"/>
      <w:sz w:val="18"/>
      <w:szCs w:val="18"/>
      <w:lang w:val="id-ID" w:eastAsia="en-US"/>
    </w:rPr>
  </w:style>
  <w:style w:type="character" w:customStyle="1" w:styleId="Heading1Char">
    <w:name w:val="Heading 1 Char"/>
    <w:basedOn w:val="DefaultParagraphFont"/>
    <w:link w:val="Heading1"/>
    <w:uiPriority w:val="1"/>
    <w:rsid w:val="006E7692"/>
    <w:rPr>
      <w:rFonts w:ascii="Times New Roman" w:eastAsia="Times New Roman" w:hAnsi="Times New Roman"/>
      <w:b/>
      <w:bCs/>
      <w:sz w:val="24"/>
      <w:szCs w:val="24"/>
      <w:lang w:val="id" w:eastAsia="id"/>
    </w:rPr>
  </w:style>
  <w:style w:type="paragraph" w:styleId="ListParagraph">
    <w:name w:val="List Paragraph"/>
    <w:basedOn w:val="Normal"/>
    <w:uiPriority w:val="34"/>
    <w:qFormat/>
    <w:rsid w:val="006E7692"/>
    <w:pPr>
      <w:widowControl w:val="0"/>
      <w:autoSpaceDE w:val="0"/>
      <w:autoSpaceDN w:val="0"/>
      <w:spacing w:after="0" w:line="240" w:lineRule="auto"/>
      <w:ind w:left="505" w:hanging="284"/>
    </w:pPr>
    <w:rPr>
      <w:rFonts w:ascii="Times New Roman" w:eastAsia="Times New Roman" w:hAnsi="Times New Roman"/>
      <w:lang w:val="id" w:eastAsia="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9.png"/><Relationship Id="rId26"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10.jpe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6.png"/><Relationship Id="rId17" Type="http://schemas.openxmlformats.org/officeDocument/2006/relationships/image" Target="media/image8.jpeg"/><Relationship Id="rId25" Type="http://schemas.openxmlformats.org/officeDocument/2006/relationships/image" Target="media/image19.jpeg"/><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jpeg"/><Relationship Id="rId24" Type="http://schemas.openxmlformats.org/officeDocument/2006/relationships/image" Target="media/image13.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9.jpeg"/><Relationship Id="rId23" Type="http://schemas.openxmlformats.org/officeDocument/2006/relationships/image" Target="media/image12.jpeg"/><Relationship Id="rId28" Type="http://schemas.openxmlformats.org/officeDocument/2006/relationships/image" Target="media/image22.png"/><Relationship Id="rId36"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jpe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image" Target="media/image11.png"/><Relationship Id="rId27" Type="http://schemas.openxmlformats.org/officeDocument/2006/relationships/image" Target="media/image21.jpeg"/><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image" Target="media/image2.jpeg"/></Relationships>
</file>

<file path=word/_rels/header3.xml.rels><?xml version="1.0" encoding="UTF-8" standalone="yes"?>
<Relationships xmlns="http://schemas.openxmlformats.org/package/2006/relationships"><Relationship Id="rId2" Type="http://schemas.openxmlformats.org/officeDocument/2006/relationships/hyperlink" Target="http://jurnal.unmer.ac.id/index.php/jtmi" TargetMode="External"/><Relationship Id="rId1" Type="http://schemas.openxmlformats.org/officeDocument/2006/relationships/image" Target="media/image15.png"/></Relationships>
</file>

<file path=word/_rels/numbering.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3EEC3F-B5C6-493B-961C-B8E6AB8563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7</Pages>
  <Words>4373</Words>
  <Characters>24932</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47</CharactersWithSpaces>
  <SharedDoc>false</SharedDoc>
  <HLinks>
    <vt:vector size="6" baseType="variant">
      <vt:variant>
        <vt:i4>196685</vt:i4>
      </vt:variant>
      <vt:variant>
        <vt:i4>6</vt:i4>
      </vt:variant>
      <vt:variant>
        <vt:i4>0</vt:i4>
      </vt:variant>
      <vt:variant>
        <vt:i4>5</vt:i4>
      </vt:variant>
      <vt:variant>
        <vt:lpwstr>http://jurnal.unmer.ac.id/index.php/jtm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5</cp:revision>
  <dcterms:created xsi:type="dcterms:W3CDTF">2021-01-11T06:25:00Z</dcterms:created>
  <dcterms:modified xsi:type="dcterms:W3CDTF">2021-01-25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956d0d9e-6d17-3331-a26c-2f05b596938d</vt:lpwstr>
  </property>
</Properties>
</file>